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3EB62" w14:textId="389F2964" w:rsidR="00034FA2" w:rsidRPr="00416C00" w:rsidRDefault="00AA2C71" w:rsidP="00034FA2">
      <w:pPr>
        <w:jc w:val="center"/>
        <w:rPr>
          <w:rFonts w:ascii="Times New Roman" w:hAnsi="Times New Roman" w:cs="Times New Roman"/>
          <w:color w:val="000000" w:themeColor="text1"/>
          <w:sz w:val="28"/>
        </w:rPr>
      </w:pPr>
      <w:r w:rsidRPr="00AA2C71">
        <w:rPr>
          <w:rFonts w:cs="Arial"/>
          <w:b/>
          <w:bCs/>
          <w:sz w:val="28"/>
        </w:rPr>
        <w:t>TEHNIČKO VELEUČILIŠTE U ZAGREBU</w:t>
      </w:r>
      <w:r w:rsidRPr="00AA2C71">
        <w:rPr>
          <w:rFonts w:cs="Arial"/>
          <w:b/>
          <w:bCs/>
          <w:sz w:val="28"/>
        </w:rPr>
        <w:br/>
      </w:r>
      <w:r w:rsidRPr="00AA2C71">
        <w:rPr>
          <w:b/>
          <w:bCs/>
        </w:rPr>
        <w:t>STRUČNI STUDIJ RAČUNARSTVA</w:t>
      </w:r>
    </w:p>
    <w:p w14:paraId="3169CBD2" w14:textId="056590CE" w:rsidR="00034FA2" w:rsidRPr="00416C00" w:rsidRDefault="00034FA2" w:rsidP="0022636B">
      <w:pPr>
        <w:tabs>
          <w:tab w:val="left" w:pos="6330"/>
        </w:tabs>
        <w:jc w:val="center"/>
        <w:rPr>
          <w:rFonts w:ascii="Times New Roman" w:hAnsi="Times New Roman" w:cs="Times New Roman"/>
          <w:sz w:val="28"/>
        </w:rPr>
      </w:pPr>
    </w:p>
    <w:p w14:paraId="42BCFA20" w14:textId="77777777" w:rsidR="00034FA2" w:rsidRPr="00416C00" w:rsidRDefault="00034FA2" w:rsidP="00034FA2">
      <w:pPr>
        <w:jc w:val="center"/>
        <w:rPr>
          <w:rFonts w:ascii="Times New Roman" w:hAnsi="Times New Roman" w:cs="Times New Roman"/>
          <w:sz w:val="28"/>
        </w:rPr>
      </w:pPr>
    </w:p>
    <w:p w14:paraId="66D4862F" w14:textId="74354A73" w:rsidR="00034FA2" w:rsidRPr="00416C00" w:rsidRDefault="00034FA2" w:rsidP="00034FA2">
      <w:pPr>
        <w:jc w:val="center"/>
        <w:rPr>
          <w:rFonts w:ascii="Times New Roman" w:hAnsi="Times New Roman" w:cs="Times New Roman"/>
          <w:sz w:val="28"/>
        </w:rPr>
      </w:pPr>
    </w:p>
    <w:p w14:paraId="3B7623D3" w14:textId="77777777" w:rsidR="00034FA2" w:rsidRPr="00416C00" w:rsidRDefault="00034FA2" w:rsidP="00034FA2">
      <w:pPr>
        <w:jc w:val="center"/>
        <w:rPr>
          <w:rFonts w:ascii="Times New Roman" w:hAnsi="Times New Roman" w:cs="Times New Roman"/>
          <w:sz w:val="28"/>
        </w:rPr>
      </w:pPr>
    </w:p>
    <w:p w14:paraId="344BA155" w14:textId="20637B9A" w:rsidR="00034FA2" w:rsidRDefault="00AA2C71" w:rsidP="00034FA2">
      <w:pPr>
        <w:jc w:val="center"/>
        <w:rPr>
          <w:rFonts w:cs="Arial"/>
          <w:sz w:val="28"/>
        </w:rPr>
      </w:pPr>
      <w:r>
        <w:rPr>
          <w:rFonts w:cs="Arial"/>
          <w:sz w:val="28"/>
        </w:rPr>
        <w:t>Antonio Peršin</w:t>
      </w:r>
    </w:p>
    <w:p w14:paraId="238989E8" w14:textId="204CA42A" w:rsidR="00AA2C71" w:rsidRPr="0022636B" w:rsidRDefault="00AA2C71" w:rsidP="00034FA2">
      <w:pPr>
        <w:jc w:val="center"/>
        <w:rPr>
          <w:rFonts w:cs="Arial"/>
          <w:sz w:val="28"/>
        </w:rPr>
      </w:pPr>
      <w:r>
        <w:rPr>
          <w:rFonts w:cs="Arial"/>
          <w:sz w:val="28"/>
        </w:rPr>
        <w:t>JMBAG: 0246082708</w:t>
      </w:r>
    </w:p>
    <w:p w14:paraId="022CB875" w14:textId="2FFF6023" w:rsidR="00034FA2" w:rsidRPr="0022636B" w:rsidRDefault="00AA2C71" w:rsidP="006E44C1">
      <w:pPr>
        <w:jc w:val="center"/>
        <w:rPr>
          <w:rFonts w:cs="Arial"/>
          <w:b/>
          <w:sz w:val="40"/>
          <w:szCs w:val="40"/>
        </w:rPr>
      </w:pPr>
      <w:r w:rsidRPr="00AA2C71">
        <w:rPr>
          <w:rFonts w:cs="Arial"/>
          <w:b/>
          <w:sz w:val="40"/>
          <w:szCs w:val="40"/>
        </w:rPr>
        <w:t>IZRADA DRUŠTVENE IGRE IGRANJA ULOGA</w:t>
      </w:r>
      <w:r>
        <w:rPr>
          <w:rFonts w:cs="Arial"/>
          <w:b/>
          <w:sz w:val="40"/>
          <w:szCs w:val="40"/>
        </w:rPr>
        <w:t xml:space="preserve"> </w:t>
      </w:r>
      <w:r w:rsidRPr="00AA2C71">
        <w:rPr>
          <w:rFonts w:cs="Arial"/>
          <w:b/>
          <w:sz w:val="40"/>
          <w:szCs w:val="40"/>
        </w:rPr>
        <w:t>TE IZRADA PROGRAMA ZA</w:t>
      </w:r>
      <w:r>
        <w:rPr>
          <w:rFonts w:cs="Arial"/>
          <w:b/>
          <w:sz w:val="40"/>
          <w:szCs w:val="40"/>
        </w:rPr>
        <w:t xml:space="preserve"> </w:t>
      </w:r>
      <w:r w:rsidRPr="00AA2C71">
        <w:rPr>
          <w:rFonts w:cs="Arial"/>
          <w:b/>
          <w:sz w:val="40"/>
          <w:szCs w:val="40"/>
        </w:rPr>
        <w:t>VIRTUALIZACIJU</w:t>
      </w:r>
      <w:r>
        <w:rPr>
          <w:rFonts w:cs="Arial"/>
          <w:b/>
          <w:sz w:val="40"/>
          <w:szCs w:val="40"/>
        </w:rPr>
        <w:t xml:space="preserve"> </w:t>
      </w:r>
      <w:r w:rsidRPr="00AA2C71">
        <w:rPr>
          <w:rFonts w:cs="Arial"/>
          <w:b/>
          <w:sz w:val="40"/>
          <w:szCs w:val="40"/>
        </w:rPr>
        <w:t>ISTE U PYTHONU</w:t>
      </w:r>
    </w:p>
    <w:p w14:paraId="08AD0BE4" w14:textId="752964FC" w:rsidR="00034FA2" w:rsidRPr="0022636B" w:rsidRDefault="00AA2C71" w:rsidP="00034FA2">
      <w:pPr>
        <w:jc w:val="center"/>
        <w:rPr>
          <w:rFonts w:cs="Arial"/>
          <w:bCs/>
          <w:szCs w:val="24"/>
        </w:rPr>
      </w:pPr>
      <w:r w:rsidRPr="0022636B">
        <w:rPr>
          <w:rFonts w:cs="Arial"/>
          <w:szCs w:val="24"/>
        </w:rPr>
        <w:t xml:space="preserve">ZAVRŠNI RAD br. </w:t>
      </w:r>
      <w:r w:rsidRPr="0022636B">
        <w:rPr>
          <w:bCs/>
        </w:rPr>
        <w:t>1305</w:t>
      </w:r>
    </w:p>
    <w:p w14:paraId="71ADE3D2" w14:textId="77777777" w:rsidR="00034FA2" w:rsidRPr="00416C00" w:rsidRDefault="00034FA2">
      <w:pPr>
        <w:jc w:val="center"/>
        <w:rPr>
          <w:rFonts w:ascii="Times New Roman" w:hAnsi="Times New Roman" w:cs="Times New Roman"/>
          <w:sz w:val="28"/>
        </w:rPr>
      </w:pPr>
    </w:p>
    <w:p w14:paraId="144BFE0B" w14:textId="103C6429" w:rsidR="00034FA2" w:rsidRPr="00AA2C71" w:rsidRDefault="00034FA2">
      <w:pPr>
        <w:jc w:val="center"/>
        <w:rPr>
          <w:rFonts w:ascii="Times New Roman" w:hAnsi="Times New Roman" w:cs="Times New Roman"/>
          <w:sz w:val="28"/>
        </w:rPr>
      </w:pPr>
    </w:p>
    <w:p w14:paraId="6A007525" w14:textId="77777777" w:rsidR="00034FA2" w:rsidRPr="00AA2C71" w:rsidRDefault="00034FA2" w:rsidP="0022636B">
      <w:pPr>
        <w:jc w:val="center"/>
        <w:rPr>
          <w:rFonts w:ascii="Times New Roman" w:hAnsi="Times New Roman" w:cs="Times New Roman"/>
          <w:sz w:val="28"/>
        </w:rPr>
      </w:pPr>
    </w:p>
    <w:p w14:paraId="1C069EC7" w14:textId="77777777" w:rsidR="00034FA2" w:rsidRPr="00AA2C71" w:rsidRDefault="00034FA2" w:rsidP="0022636B">
      <w:pPr>
        <w:jc w:val="center"/>
        <w:rPr>
          <w:rFonts w:ascii="Times New Roman" w:hAnsi="Times New Roman" w:cs="Times New Roman"/>
          <w:sz w:val="28"/>
        </w:rPr>
      </w:pPr>
    </w:p>
    <w:p w14:paraId="450608C4" w14:textId="0E9440CC" w:rsidR="00034FA2" w:rsidRPr="00AA2C71" w:rsidRDefault="00034FA2" w:rsidP="0022636B">
      <w:pPr>
        <w:jc w:val="center"/>
        <w:rPr>
          <w:rFonts w:ascii="Times New Roman" w:hAnsi="Times New Roman" w:cs="Times New Roman"/>
          <w:sz w:val="28"/>
        </w:rPr>
      </w:pPr>
    </w:p>
    <w:p w14:paraId="79122C5F" w14:textId="1BE87355" w:rsidR="00C42DCA" w:rsidRPr="00AA2C71" w:rsidRDefault="00C42DCA" w:rsidP="0022636B">
      <w:pPr>
        <w:jc w:val="center"/>
      </w:pPr>
    </w:p>
    <w:p w14:paraId="3F9D3721" w14:textId="77777777" w:rsidR="006E44C1" w:rsidRPr="00416C00" w:rsidRDefault="006E44C1" w:rsidP="0022636B">
      <w:pPr>
        <w:jc w:val="center"/>
      </w:pPr>
    </w:p>
    <w:p w14:paraId="3E069921" w14:textId="74265035" w:rsidR="00AA2C71" w:rsidRDefault="00034FA2">
      <w:pPr>
        <w:jc w:val="center"/>
        <w:rPr>
          <w:rFonts w:ascii="Times New Roman" w:hAnsi="Times New Roman" w:cs="Times New Roman"/>
          <w:sz w:val="28"/>
        </w:rPr>
      </w:pPr>
      <w:r w:rsidRPr="0022636B">
        <w:rPr>
          <w:rFonts w:cs="Arial"/>
          <w:sz w:val="28"/>
        </w:rPr>
        <w:t xml:space="preserve">Zagreb, </w:t>
      </w:r>
      <w:r w:rsidR="002A5E1A" w:rsidRPr="0022636B">
        <w:rPr>
          <w:rFonts w:cs="Arial"/>
          <w:sz w:val="28"/>
        </w:rPr>
        <w:t>rujan 2021</w:t>
      </w:r>
      <w:r w:rsidRPr="00416C00">
        <w:rPr>
          <w:rFonts w:ascii="Times New Roman" w:hAnsi="Times New Roman" w:cs="Times New Roman"/>
          <w:sz w:val="28"/>
        </w:rPr>
        <w:t>.</w:t>
      </w:r>
    </w:p>
    <w:p w14:paraId="1D141D74" w14:textId="2470ED7A" w:rsidR="00AA2C71" w:rsidRDefault="00AA2C71" w:rsidP="000472BD">
      <w:pPr>
        <w:spacing w:line="259" w:lineRule="auto"/>
        <w:jc w:val="center"/>
        <w:rPr>
          <w:rFonts w:ascii="Times New Roman" w:hAnsi="Times New Roman" w:cs="Times New Roman"/>
          <w:sz w:val="28"/>
        </w:rPr>
      </w:pPr>
      <w:r>
        <w:rPr>
          <w:rFonts w:ascii="Times New Roman" w:hAnsi="Times New Roman" w:cs="Times New Roman"/>
          <w:sz w:val="28"/>
        </w:rPr>
        <w:br w:type="page"/>
      </w:r>
    </w:p>
    <w:p w14:paraId="708AD55F" w14:textId="77777777" w:rsidR="003A102B" w:rsidRDefault="003A102B" w:rsidP="000472BD">
      <w:pPr>
        <w:rPr>
          <w:rFonts w:ascii="Times New Roman" w:hAnsi="Times New Roman" w:cs="Times New Roman"/>
          <w:sz w:val="28"/>
        </w:rPr>
      </w:pPr>
    </w:p>
    <w:p w14:paraId="5C06B99D" w14:textId="19289BFE" w:rsidR="000472BD" w:rsidRPr="00416C00" w:rsidRDefault="000472BD" w:rsidP="0022636B">
      <w:pPr>
        <w:rPr>
          <w:rFonts w:ascii="Times New Roman" w:hAnsi="Times New Roman" w:cs="Times New Roman"/>
          <w:sz w:val="28"/>
        </w:rPr>
        <w:sectPr w:rsidR="000472BD" w:rsidRPr="00416C00" w:rsidSect="00034FA2">
          <w:pgSz w:w="11906" w:h="16838"/>
          <w:pgMar w:top="1417" w:right="1417" w:bottom="1417" w:left="1417" w:header="708" w:footer="708" w:gutter="0"/>
          <w:cols w:space="708"/>
          <w:docGrid w:linePitch="360"/>
        </w:sectPr>
      </w:pPr>
    </w:p>
    <w:p w14:paraId="2338C07B" w14:textId="3F368820" w:rsidR="003A102B" w:rsidRPr="00416C00" w:rsidRDefault="003A102B" w:rsidP="003A102B">
      <w:pPr>
        <w:pStyle w:val="Naslov1"/>
      </w:pPr>
      <w:bookmarkStart w:id="0" w:name="_Toc79782917"/>
      <w:bookmarkStart w:id="1" w:name="_Toc82501100"/>
      <w:r w:rsidRPr="00416C00">
        <w:lastRenderedPageBreak/>
        <w:t>Sažetak</w:t>
      </w:r>
      <w:bookmarkEnd w:id="0"/>
      <w:bookmarkEnd w:id="1"/>
    </w:p>
    <w:p w14:paraId="2A10FCFB" w14:textId="77777777" w:rsidR="00836651" w:rsidRPr="00416C00" w:rsidRDefault="00836651" w:rsidP="00836651"/>
    <w:p w14:paraId="43BF99E8" w14:textId="420BE0F0" w:rsidR="0075573F" w:rsidRPr="000C0E88" w:rsidRDefault="00D014AB" w:rsidP="00D014AB">
      <w:r w:rsidRPr="00416C00">
        <w:t xml:space="preserve">Cilj ovog rada je bio izrada novog </w:t>
      </w:r>
      <w:r w:rsidR="00C56904" w:rsidRPr="00416C00">
        <w:t>sustav</w:t>
      </w:r>
      <w:r w:rsidRPr="00416C00">
        <w:t>a</w:t>
      </w:r>
      <w:r w:rsidR="00BD6D28">
        <w:t xml:space="preserve"> </w:t>
      </w:r>
      <w:r w:rsidR="00BD6D28" w:rsidRPr="0071754B">
        <w:t>društven</w:t>
      </w:r>
      <w:r w:rsidR="003B58CD">
        <w:t>e</w:t>
      </w:r>
      <w:r w:rsidR="00BD6D28" w:rsidRPr="0071754B">
        <w:t xml:space="preserve"> igr</w:t>
      </w:r>
      <w:r w:rsidR="003B58CD">
        <w:t>e</w:t>
      </w:r>
      <w:r w:rsidR="00BD6D28" w:rsidRPr="0071754B">
        <w:t xml:space="preserve"> igranja uloga</w:t>
      </w:r>
      <w:r w:rsidR="00BD6D28" w:rsidRPr="00BD6D28">
        <w:t xml:space="preserve"> </w:t>
      </w:r>
      <w:r w:rsidRPr="00416C00">
        <w:t xml:space="preserve">i virtualne ploče koja bi se koristila kao alat u prikazu </w:t>
      </w:r>
      <w:r w:rsidR="00BD6D28" w:rsidRPr="00416C00">
        <w:t>ist</w:t>
      </w:r>
      <w:r w:rsidR="00BD6D28">
        <w:t>e</w:t>
      </w:r>
      <w:r w:rsidRPr="00416C00">
        <w:t xml:space="preserve">. Razvijen je </w:t>
      </w:r>
      <w:r w:rsidR="00C56904" w:rsidRPr="00416C00">
        <w:t>sustav</w:t>
      </w:r>
      <w:r w:rsidRPr="00416C00">
        <w:t xml:space="preserve"> pod nazivom </w:t>
      </w:r>
      <w:r w:rsidRPr="00416C00">
        <w:rPr>
          <w:i/>
          <w:iCs/>
        </w:rPr>
        <w:t xml:space="preserve">404th </w:t>
      </w:r>
      <w:proofErr w:type="spellStart"/>
      <w:r w:rsidRPr="00416C00">
        <w:rPr>
          <w:i/>
          <w:iCs/>
        </w:rPr>
        <w:t>Assault</w:t>
      </w:r>
      <w:proofErr w:type="spellEnd"/>
      <w:r w:rsidRPr="00416C00">
        <w:rPr>
          <w:i/>
          <w:iCs/>
        </w:rPr>
        <w:t xml:space="preserve"> </w:t>
      </w:r>
      <w:proofErr w:type="spellStart"/>
      <w:r w:rsidRPr="00416C00">
        <w:rPr>
          <w:i/>
          <w:iCs/>
        </w:rPr>
        <w:t>Squad</w:t>
      </w:r>
      <w:proofErr w:type="spellEnd"/>
      <w:r w:rsidRPr="00416C00">
        <w:t>.</w:t>
      </w:r>
      <w:r w:rsidR="00836651" w:rsidRPr="00416C00">
        <w:t xml:space="preserve"> </w:t>
      </w:r>
      <w:r w:rsidRPr="00416C00">
        <w:t xml:space="preserve">Svijet i mehanike </w:t>
      </w:r>
      <w:r w:rsidR="00C56904" w:rsidRPr="00416C00">
        <w:t>sustav</w:t>
      </w:r>
      <w:r w:rsidRPr="00416C00">
        <w:t xml:space="preserve">a su inspirirane raznim videoigrama i filmovima od kojih su velike inspiracije bile serijali videoigara </w:t>
      </w:r>
      <w:proofErr w:type="spellStart"/>
      <w:r w:rsidRPr="00416C00">
        <w:rPr>
          <w:i/>
          <w:iCs/>
        </w:rPr>
        <w:t>Fallout</w:t>
      </w:r>
      <w:proofErr w:type="spellEnd"/>
      <w:r w:rsidRPr="00416C00">
        <w:t xml:space="preserve"> i </w:t>
      </w:r>
      <w:proofErr w:type="spellStart"/>
      <w:r w:rsidRPr="00416C00">
        <w:rPr>
          <w:i/>
          <w:iCs/>
        </w:rPr>
        <w:t>Titanfall</w:t>
      </w:r>
      <w:proofErr w:type="spellEnd"/>
      <w:r w:rsidRPr="00416C00">
        <w:rPr>
          <w:i/>
          <w:iCs/>
        </w:rPr>
        <w:t xml:space="preserve">. </w:t>
      </w:r>
      <w:r w:rsidRPr="00416C00">
        <w:t xml:space="preserve">Glavna vodilja u izradi </w:t>
      </w:r>
      <w:r w:rsidR="00836651" w:rsidRPr="00416C00">
        <w:t>sustava</w:t>
      </w:r>
      <w:r w:rsidRPr="00416C00">
        <w:t xml:space="preserve"> i u tome kako prilagoditi mehanike koje dolaze iz videoigara je bilo peto izdanje knjige pravila za</w:t>
      </w:r>
      <w:r w:rsidR="00FD3812" w:rsidRPr="00416C00">
        <w:t xml:space="preserve"> igrače </w:t>
      </w:r>
      <w:r w:rsidR="00BA7E78" w:rsidRPr="005C0AA2">
        <w:t>društvene igra igranja uloga</w:t>
      </w:r>
      <w:r w:rsidR="00BA7E78">
        <w:t xml:space="preserve"> </w:t>
      </w:r>
      <w:proofErr w:type="spellStart"/>
      <w:r w:rsidRPr="00416C00">
        <w:rPr>
          <w:i/>
          <w:iCs/>
        </w:rPr>
        <w:t>Dungeons</w:t>
      </w:r>
      <w:proofErr w:type="spellEnd"/>
      <w:r w:rsidRPr="00416C00">
        <w:rPr>
          <w:i/>
          <w:iCs/>
        </w:rPr>
        <w:t xml:space="preserve"> &amp; </w:t>
      </w:r>
      <w:proofErr w:type="spellStart"/>
      <w:r w:rsidRPr="00416C00">
        <w:rPr>
          <w:i/>
          <w:iCs/>
        </w:rPr>
        <w:t>Dragons</w:t>
      </w:r>
      <w:proofErr w:type="spellEnd"/>
      <w:r w:rsidRPr="00416C00">
        <w:t xml:space="preserve">. Ploča je izrađena za </w:t>
      </w:r>
      <w:proofErr w:type="spellStart"/>
      <w:r w:rsidRPr="00416C00">
        <w:t>izvanmrežnu</w:t>
      </w:r>
      <w:proofErr w:type="spellEnd"/>
      <w:r w:rsidRPr="00416C00">
        <w:t xml:space="preserve"> uporabu</w:t>
      </w:r>
      <w:r w:rsidR="008812E5">
        <w:t>, ali</w:t>
      </w:r>
      <w:r w:rsidR="00BD6D28">
        <w:t xml:space="preserve"> se u</w:t>
      </w:r>
      <w:r w:rsidRPr="00416C00">
        <w:t>z neke druge vanjske alate za konferencijske pozive i dijeljenje</w:t>
      </w:r>
      <w:r w:rsidR="00FD3812" w:rsidRPr="00416C00">
        <w:t xml:space="preserve"> ekrana,</w:t>
      </w:r>
      <w:r w:rsidRPr="00416C00">
        <w:t xml:space="preserve"> </w:t>
      </w:r>
      <w:r w:rsidR="00C56904" w:rsidRPr="00416C00">
        <w:t>sustav</w:t>
      </w:r>
      <w:r w:rsidRPr="00416C00">
        <w:t xml:space="preserve"> </w:t>
      </w:r>
      <w:r w:rsidR="008812E5">
        <w:t>također</w:t>
      </w:r>
      <w:r w:rsidRPr="00416C00">
        <w:t xml:space="preserve"> može igrati na daljinu.</w:t>
      </w:r>
      <w:r w:rsidR="00FD3812" w:rsidRPr="00416C00">
        <w:t xml:space="preserve"> Aplikacija je </w:t>
      </w:r>
      <w:r w:rsidR="008812E5">
        <w:t xml:space="preserve">u potpunosti </w:t>
      </w:r>
      <w:r w:rsidR="00FD3812" w:rsidRPr="00416C00">
        <w:t xml:space="preserve">programirana </w:t>
      </w:r>
      <w:r w:rsidR="00BD6D28" w:rsidRPr="00416C00">
        <w:t xml:space="preserve">u Pythonu </w:t>
      </w:r>
      <w:r w:rsidR="00FD3812" w:rsidRPr="00416C00">
        <w:t>korištenjem objektno orijentirane paradigme.</w:t>
      </w:r>
      <w:r w:rsidRPr="00976217">
        <w:t xml:space="preserve"> </w:t>
      </w:r>
      <w:r w:rsidR="00C56904" w:rsidRPr="00976217">
        <w:t>Sustav</w:t>
      </w:r>
      <w:r w:rsidRPr="00976217">
        <w:t xml:space="preserve"> je prije implementacije u Pythonu razrađen pomoću Microsoft Office Excela </w:t>
      </w:r>
      <w:r w:rsidR="00BD6D28">
        <w:t>te su</w:t>
      </w:r>
      <w:r w:rsidRPr="00976217">
        <w:t xml:space="preserve"> dodani elementi koji olakšavaju unapređenje aplikacije i snalaženje voditelja igre. </w:t>
      </w:r>
    </w:p>
    <w:p w14:paraId="3152593F" w14:textId="40F696D7" w:rsidR="00AA2C71" w:rsidRDefault="00AA2C71">
      <w:pPr>
        <w:spacing w:line="259" w:lineRule="auto"/>
        <w:jc w:val="left"/>
      </w:pPr>
      <w:r>
        <w:br w:type="page"/>
      </w:r>
    </w:p>
    <w:p w14:paraId="4F0582D5" w14:textId="77777777" w:rsidR="00836651" w:rsidRPr="002A5E1A" w:rsidRDefault="00836651" w:rsidP="003A102B"/>
    <w:sdt>
      <w:sdtPr>
        <w:rPr>
          <w:rFonts w:ascii="Arial" w:eastAsiaTheme="minorHAnsi" w:hAnsi="Arial" w:cstheme="minorBidi"/>
          <w:color w:val="auto"/>
          <w:sz w:val="24"/>
          <w:szCs w:val="22"/>
          <w:lang w:eastAsia="en-US"/>
        </w:rPr>
        <w:id w:val="565466389"/>
        <w:docPartObj>
          <w:docPartGallery w:val="Table of Contents"/>
          <w:docPartUnique/>
        </w:docPartObj>
      </w:sdtPr>
      <w:sdtEndPr>
        <w:rPr>
          <w:b/>
          <w:bCs/>
        </w:rPr>
      </w:sdtEndPr>
      <w:sdtContent>
        <w:p w14:paraId="15F838CF" w14:textId="4B86E3B6" w:rsidR="004153CA" w:rsidRPr="00416C00" w:rsidRDefault="004153CA">
          <w:pPr>
            <w:pStyle w:val="TOCNaslov"/>
          </w:pPr>
          <w:r w:rsidRPr="00416C00">
            <w:t>Sadržaj</w:t>
          </w:r>
        </w:p>
        <w:p w14:paraId="72F9E129" w14:textId="686CC2D4" w:rsidR="006B7783" w:rsidRDefault="004153CA" w:rsidP="000617CC">
          <w:pPr>
            <w:pStyle w:val="Sadraj1"/>
            <w:rPr>
              <w:rFonts w:asciiTheme="minorHAnsi" w:eastAsiaTheme="minorEastAsia" w:hAnsiTheme="minorHAnsi"/>
              <w:noProof/>
              <w:sz w:val="22"/>
              <w:lang w:eastAsia="hr-HR"/>
            </w:rPr>
          </w:pPr>
          <w:r w:rsidRPr="00416C00">
            <w:fldChar w:fldCharType="begin"/>
          </w:r>
          <w:r w:rsidRPr="00416C00">
            <w:instrText xml:space="preserve"> TOC \o "1-3" \h \z \u </w:instrText>
          </w:r>
          <w:r w:rsidRPr="00416C00">
            <w:fldChar w:fldCharType="separate"/>
          </w:r>
        </w:p>
        <w:p w14:paraId="693EE5EA" w14:textId="085F6F6A" w:rsidR="006B7783" w:rsidRDefault="00114568">
          <w:pPr>
            <w:pStyle w:val="Sadraj1"/>
            <w:tabs>
              <w:tab w:val="left" w:pos="480"/>
            </w:tabs>
            <w:rPr>
              <w:rFonts w:asciiTheme="minorHAnsi" w:eastAsiaTheme="minorEastAsia" w:hAnsiTheme="minorHAnsi"/>
              <w:noProof/>
              <w:sz w:val="22"/>
              <w:lang w:eastAsia="hr-HR"/>
            </w:rPr>
          </w:pPr>
          <w:hyperlink w:anchor="_Toc82501104" w:history="1">
            <w:r w:rsidR="006B7783" w:rsidRPr="00413BA5">
              <w:rPr>
                <w:rStyle w:val="Hiperveza"/>
                <w:noProof/>
              </w:rPr>
              <w:t>1.</w:t>
            </w:r>
            <w:r w:rsidR="006B7783">
              <w:rPr>
                <w:rFonts w:asciiTheme="minorHAnsi" w:eastAsiaTheme="minorEastAsia" w:hAnsiTheme="minorHAnsi"/>
                <w:noProof/>
                <w:sz w:val="22"/>
                <w:lang w:eastAsia="hr-HR"/>
              </w:rPr>
              <w:tab/>
            </w:r>
            <w:r w:rsidR="006B7783" w:rsidRPr="00413BA5">
              <w:rPr>
                <w:rStyle w:val="Hiperveza"/>
                <w:noProof/>
              </w:rPr>
              <w:t>UVOD</w:t>
            </w:r>
            <w:r w:rsidR="006B7783">
              <w:rPr>
                <w:noProof/>
                <w:webHidden/>
              </w:rPr>
              <w:tab/>
            </w:r>
            <w:r w:rsidR="006B7783">
              <w:rPr>
                <w:noProof/>
                <w:webHidden/>
              </w:rPr>
              <w:fldChar w:fldCharType="begin"/>
            </w:r>
            <w:r w:rsidR="006B7783">
              <w:rPr>
                <w:noProof/>
                <w:webHidden/>
              </w:rPr>
              <w:instrText xml:space="preserve"> PAGEREF _Toc82501104 \h </w:instrText>
            </w:r>
            <w:r w:rsidR="006B7783">
              <w:rPr>
                <w:noProof/>
                <w:webHidden/>
              </w:rPr>
            </w:r>
            <w:r w:rsidR="006B7783">
              <w:rPr>
                <w:noProof/>
                <w:webHidden/>
              </w:rPr>
              <w:fldChar w:fldCharType="separate"/>
            </w:r>
            <w:r w:rsidR="006B7783">
              <w:rPr>
                <w:noProof/>
                <w:webHidden/>
              </w:rPr>
              <w:t>1</w:t>
            </w:r>
            <w:r w:rsidR="006B7783">
              <w:rPr>
                <w:noProof/>
                <w:webHidden/>
              </w:rPr>
              <w:fldChar w:fldCharType="end"/>
            </w:r>
          </w:hyperlink>
        </w:p>
        <w:p w14:paraId="2D071F4C" w14:textId="1CBB041D"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05" w:history="1">
            <w:r w:rsidR="006B7783" w:rsidRPr="00413BA5">
              <w:rPr>
                <w:rStyle w:val="Hiperveza"/>
                <w:noProof/>
              </w:rPr>
              <w:t>1.1.</w:t>
            </w:r>
            <w:r w:rsidR="006B7783">
              <w:rPr>
                <w:rFonts w:asciiTheme="minorHAnsi" w:eastAsiaTheme="minorEastAsia" w:hAnsiTheme="minorHAnsi"/>
                <w:noProof/>
                <w:sz w:val="22"/>
                <w:lang w:eastAsia="hr-HR"/>
              </w:rPr>
              <w:tab/>
            </w:r>
            <w:r w:rsidR="006B7783" w:rsidRPr="00413BA5">
              <w:rPr>
                <w:rStyle w:val="Hiperveza"/>
                <w:noProof/>
              </w:rPr>
              <w:t>Društvene igre igranja uloga</w:t>
            </w:r>
            <w:r w:rsidR="006B7783">
              <w:rPr>
                <w:noProof/>
                <w:webHidden/>
              </w:rPr>
              <w:tab/>
            </w:r>
            <w:r w:rsidR="006B7783">
              <w:rPr>
                <w:noProof/>
                <w:webHidden/>
              </w:rPr>
              <w:fldChar w:fldCharType="begin"/>
            </w:r>
            <w:r w:rsidR="006B7783">
              <w:rPr>
                <w:noProof/>
                <w:webHidden/>
              </w:rPr>
              <w:instrText xml:space="preserve"> PAGEREF _Toc82501105 \h </w:instrText>
            </w:r>
            <w:r w:rsidR="006B7783">
              <w:rPr>
                <w:noProof/>
                <w:webHidden/>
              </w:rPr>
            </w:r>
            <w:r w:rsidR="006B7783">
              <w:rPr>
                <w:noProof/>
                <w:webHidden/>
              </w:rPr>
              <w:fldChar w:fldCharType="separate"/>
            </w:r>
            <w:r w:rsidR="006B7783">
              <w:rPr>
                <w:noProof/>
                <w:webHidden/>
              </w:rPr>
              <w:t>1</w:t>
            </w:r>
            <w:r w:rsidR="006B7783">
              <w:rPr>
                <w:noProof/>
                <w:webHidden/>
              </w:rPr>
              <w:fldChar w:fldCharType="end"/>
            </w:r>
          </w:hyperlink>
        </w:p>
        <w:p w14:paraId="05485F8F" w14:textId="2E0E7094"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06" w:history="1">
            <w:r w:rsidR="006B7783" w:rsidRPr="00413BA5">
              <w:rPr>
                <w:rStyle w:val="Hiperveza"/>
                <w:noProof/>
              </w:rPr>
              <w:t>1.2.</w:t>
            </w:r>
            <w:r w:rsidR="006B7783">
              <w:rPr>
                <w:rFonts w:asciiTheme="minorHAnsi" w:eastAsiaTheme="minorEastAsia" w:hAnsiTheme="minorHAnsi"/>
                <w:noProof/>
                <w:sz w:val="22"/>
                <w:lang w:eastAsia="hr-HR"/>
              </w:rPr>
              <w:tab/>
            </w:r>
            <w:r w:rsidR="006B7783" w:rsidRPr="00413BA5">
              <w:rPr>
                <w:rStyle w:val="Hiperveza"/>
                <w:noProof/>
              </w:rPr>
              <w:t xml:space="preserve">Sustavi </w:t>
            </w:r>
            <w:r w:rsidR="006B7783" w:rsidRPr="00413BA5">
              <w:rPr>
                <w:rStyle w:val="Hiperveza"/>
                <w:i/>
                <w:iCs/>
                <w:noProof/>
              </w:rPr>
              <w:t>TTRPG</w:t>
            </w:r>
            <w:r w:rsidR="006B7783" w:rsidRPr="00413BA5">
              <w:rPr>
                <w:rStyle w:val="Hiperveza"/>
                <w:noProof/>
              </w:rPr>
              <w:t xml:space="preserve"> igara</w:t>
            </w:r>
            <w:r w:rsidR="006B7783">
              <w:rPr>
                <w:noProof/>
                <w:webHidden/>
              </w:rPr>
              <w:tab/>
            </w:r>
            <w:r w:rsidR="006B7783">
              <w:rPr>
                <w:noProof/>
                <w:webHidden/>
              </w:rPr>
              <w:fldChar w:fldCharType="begin"/>
            </w:r>
            <w:r w:rsidR="006B7783">
              <w:rPr>
                <w:noProof/>
                <w:webHidden/>
              </w:rPr>
              <w:instrText xml:space="preserve"> PAGEREF _Toc82501106 \h </w:instrText>
            </w:r>
            <w:r w:rsidR="006B7783">
              <w:rPr>
                <w:noProof/>
                <w:webHidden/>
              </w:rPr>
            </w:r>
            <w:r w:rsidR="006B7783">
              <w:rPr>
                <w:noProof/>
                <w:webHidden/>
              </w:rPr>
              <w:fldChar w:fldCharType="separate"/>
            </w:r>
            <w:r w:rsidR="006B7783">
              <w:rPr>
                <w:noProof/>
                <w:webHidden/>
              </w:rPr>
              <w:t>3</w:t>
            </w:r>
            <w:r w:rsidR="006B7783">
              <w:rPr>
                <w:noProof/>
                <w:webHidden/>
              </w:rPr>
              <w:fldChar w:fldCharType="end"/>
            </w:r>
          </w:hyperlink>
        </w:p>
        <w:p w14:paraId="4486A639" w14:textId="2D1F1345"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07" w:history="1">
            <w:r w:rsidR="006B7783" w:rsidRPr="00413BA5">
              <w:rPr>
                <w:rStyle w:val="Hiperveza"/>
                <w:noProof/>
              </w:rPr>
              <w:t>1.3.</w:t>
            </w:r>
            <w:r w:rsidR="006B7783">
              <w:rPr>
                <w:rFonts w:asciiTheme="minorHAnsi" w:eastAsiaTheme="minorEastAsia" w:hAnsiTheme="minorHAnsi"/>
                <w:noProof/>
                <w:sz w:val="22"/>
                <w:lang w:eastAsia="hr-HR"/>
              </w:rPr>
              <w:tab/>
            </w:r>
            <w:r w:rsidR="006B7783" w:rsidRPr="00413BA5">
              <w:rPr>
                <w:rStyle w:val="Hiperveza"/>
                <w:noProof/>
              </w:rPr>
              <w:t>Dostupni alati</w:t>
            </w:r>
            <w:r w:rsidR="006B7783">
              <w:rPr>
                <w:noProof/>
                <w:webHidden/>
              </w:rPr>
              <w:tab/>
            </w:r>
            <w:r w:rsidR="006B7783">
              <w:rPr>
                <w:noProof/>
                <w:webHidden/>
              </w:rPr>
              <w:fldChar w:fldCharType="begin"/>
            </w:r>
            <w:r w:rsidR="006B7783">
              <w:rPr>
                <w:noProof/>
                <w:webHidden/>
              </w:rPr>
              <w:instrText xml:space="preserve"> PAGEREF _Toc82501107 \h </w:instrText>
            </w:r>
            <w:r w:rsidR="006B7783">
              <w:rPr>
                <w:noProof/>
                <w:webHidden/>
              </w:rPr>
            </w:r>
            <w:r w:rsidR="006B7783">
              <w:rPr>
                <w:noProof/>
                <w:webHidden/>
              </w:rPr>
              <w:fldChar w:fldCharType="separate"/>
            </w:r>
            <w:r w:rsidR="006B7783">
              <w:rPr>
                <w:noProof/>
                <w:webHidden/>
              </w:rPr>
              <w:t>5</w:t>
            </w:r>
            <w:r w:rsidR="006B7783">
              <w:rPr>
                <w:noProof/>
                <w:webHidden/>
              </w:rPr>
              <w:fldChar w:fldCharType="end"/>
            </w:r>
          </w:hyperlink>
        </w:p>
        <w:p w14:paraId="7CA3B82A" w14:textId="15901200"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08" w:history="1">
            <w:r w:rsidR="006B7783" w:rsidRPr="00413BA5">
              <w:rPr>
                <w:rStyle w:val="Hiperveza"/>
                <w:noProof/>
              </w:rPr>
              <w:t>1.4.</w:t>
            </w:r>
            <w:r w:rsidR="006B7783">
              <w:rPr>
                <w:rFonts w:asciiTheme="minorHAnsi" w:eastAsiaTheme="minorEastAsia" w:hAnsiTheme="minorHAnsi"/>
                <w:noProof/>
                <w:sz w:val="22"/>
                <w:lang w:eastAsia="hr-HR"/>
              </w:rPr>
              <w:tab/>
            </w:r>
            <w:r w:rsidR="006B7783" w:rsidRPr="00413BA5">
              <w:rPr>
                <w:rStyle w:val="Hiperveza"/>
                <w:noProof/>
              </w:rPr>
              <w:t>Izrada novog sustava</w:t>
            </w:r>
            <w:r w:rsidR="006B7783">
              <w:rPr>
                <w:noProof/>
                <w:webHidden/>
              </w:rPr>
              <w:tab/>
            </w:r>
            <w:r w:rsidR="006B7783">
              <w:rPr>
                <w:noProof/>
                <w:webHidden/>
              </w:rPr>
              <w:fldChar w:fldCharType="begin"/>
            </w:r>
            <w:r w:rsidR="006B7783">
              <w:rPr>
                <w:noProof/>
                <w:webHidden/>
              </w:rPr>
              <w:instrText xml:space="preserve"> PAGEREF _Toc82501108 \h </w:instrText>
            </w:r>
            <w:r w:rsidR="006B7783">
              <w:rPr>
                <w:noProof/>
                <w:webHidden/>
              </w:rPr>
            </w:r>
            <w:r w:rsidR="006B7783">
              <w:rPr>
                <w:noProof/>
                <w:webHidden/>
              </w:rPr>
              <w:fldChar w:fldCharType="separate"/>
            </w:r>
            <w:r w:rsidR="006B7783">
              <w:rPr>
                <w:noProof/>
                <w:webHidden/>
              </w:rPr>
              <w:t>7</w:t>
            </w:r>
            <w:r w:rsidR="006B7783">
              <w:rPr>
                <w:noProof/>
                <w:webHidden/>
              </w:rPr>
              <w:fldChar w:fldCharType="end"/>
            </w:r>
          </w:hyperlink>
        </w:p>
        <w:p w14:paraId="2FDD0CD5" w14:textId="237F07A5" w:rsidR="006B7783" w:rsidRDefault="00114568">
          <w:pPr>
            <w:pStyle w:val="Sadraj1"/>
            <w:tabs>
              <w:tab w:val="left" w:pos="480"/>
            </w:tabs>
            <w:rPr>
              <w:rFonts w:asciiTheme="minorHAnsi" w:eastAsiaTheme="minorEastAsia" w:hAnsiTheme="minorHAnsi"/>
              <w:noProof/>
              <w:sz w:val="22"/>
              <w:lang w:eastAsia="hr-HR"/>
            </w:rPr>
          </w:pPr>
          <w:hyperlink w:anchor="_Toc82501109" w:history="1">
            <w:r w:rsidR="006B7783" w:rsidRPr="00413BA5">
              <w:rPr>
                <w:rStyle w:val="Hiperveza"/>
                <w:noProof/>
              </w:rPr>
              <w:t>2.</w:t>
            </w:r>
            <w:r w:rsidR="006B7783">
              <w:rPr>
                <w:rFonts w:asciiTheme="minorHAnsi" w:eastAsiaTheme="minorEastAsia" w:hAnsiTheme="minorHAnsi"/>
                <w:noProof/>
                <w:sz w:val="22"/>
                <w:lang w:eastAsia="hr-HR"/>
              </w:rPr>
              <w:tab/>
            </w:r>
            <w:r w:rsidR="006B7783" w:rsidRPr="00413BA5">
              <w:rPr>
                <w:rStyle w:val="Hiperveza"/>
                <w:noProof/>
              </w:rPr>
              <w:t xml:space="preserve">Nova društvena </w:t>
            </w:r>
            <w:r w:rsidR="006B7783" w:rsidRPr="00413BA5">
              <w:rPr>
                <w:rStyle w:val="Hiperveza"/>
                <w:i/>
                <w:iCs/>
                <w:noProof/>
              </w:rPr>
              <w:t>RPG</w:t>
            </w:r>
            <w:r w:rsidR="006B7783" w:rsidRPr="00413BA5">
              <w:rPr>
                <w:rStyle w:val="Hiperveza"/>
                <w:noProof/>
              </w:rPr>
              <w:t xml:space="preserve"> igra i virtualna ploča</w:t>
            </w:r>
            <w:r w:rsidR="006B7783">
              <w:rPr>
                <w:noProof/>
                <w:webHidden/>
              </w:rPr>
              <w:tab/>
            </w:r>
            <w:r w:rsidR="006B7783">
              <w:rPr>
                <w:noProof/>
                <w:webHidden/>
              </w:rPr>
              <w:fldChar w:fldCharType="begin"/>
            </w:r>
            <w:r w:rsidR="006B7783">
              <w:rPr>
                <w:noProof/>
                <w:webHidden/>
              </w:rPr>
              <w:instrText xml:space="preserve"> PAGEREF _Toc82501109 \h </w:instrText>
            </w:r>
            <w:r w:rsidR="006B7783">
              <w:rPr>
                <w:noProof/>
                <w:webHidden/>
              </w:rPr>
            </w:r>
            <w:r w:rsidR="006B7783">
              <w:rPr>
                <w:noProof/>
                <w:webHidden/>
              </w:rPr>
              <w:fldChar w:fldCharType="separate"/>
            </w:r>
            <w:r w:rsidR="006B7783">
              <w:rPr>
                <w:noProof/>
                <w:webHidden/>
              </w:rPr>
              <w:t>8</w:t>
            </w:r>
            <w:r w:rsidR="006B7783">
              <w:rPr>
                <w:noProof/>
                <w:webHidden/>
              </w:rPr>
              <w:fldChar w:fldCharType="end"/>
            </w:r>
          </w:hyperlink>
        </w:p>
        <w:p w14:paraId="4E421EAB" w14:textId="496BEEB9"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10" w:history="1">
            <w:r w:rsidR="006B7783" w:rsidRPr="00413BA5">
              <w:rPr>
                <w:rStyle w:val="Hiperveza"/>
                <w:noProof/>
              </w:rPr>
              <w:t>2.1.</w:t>
            </w:r>
            <w:r w:rsidR="006B7783">
              <w:rPr>
                <w:rFonts w:asciiTheme="minorHAnsi" w:eastAsiaTheme="minorEastAsia" w:hAnsiTheme="minorHAnsi"/>
                <w:noProof/>
                <w:sz w:val="22"/>
                <w:lang w:eastAsia="hr-HR"/>
              </w:rPr>
              <w:tab/>
            </w:r>
            <w:r w:rsidR="006B7783" w:rsidRPr="00413BA5">
              <w:rPr>
                <w:rStyle w:val="Hiperveza"/>
                <w:noProof/>
              </w:rPr>
              <w:t>Preuzimanje i modificiranje mehanika iz videoigara</w:t>
            </w:r>
            <w:r w:rsidR="006B7783">
              <w:rPr>
                <w:noProof/>
                <w:webHidden/>
              </w:rPr>
              <w:tab/>
            </w:r>
            <w:r w:rsidR="006B7783">
              <w:rPr>
                <w:noProof/>
                <w:webHidden/>
              </w:rPr>
              <w:fldChar w:fldCharType="begin"/>
            </w:r>
            <w:r w:rsidR="006B7783">
              <w:rPr>
                <w:noProof/>
                <w:webHidden/>
              </w:rPr>
              <w:instrText xml:space="preserve"> PAGEREF _Toc82501110 \h </w:instrText>
            </w:r>
            <w:r w:rsidR="006B7783">
              <w:rPr>
                <w:noProof/>
                <w:webHidden/>
              </w:rPr>
            </w:r>
            <w:r w:rsidR="006B7783">
              <w:rPr>
                <w:noProof/>
                <w:webHidden/>
              </w:rPr>
              <w:fldChar w:fldCharType="separate"/>
            </w:r>
            <w:r w:rsidR="006B7783">
              <w:rPr>
                <w:noProof/>
                <w:webHidden/>
              </w:rPr>
              <w:t>8</w:t>
            </w:r>
            <w:r w:rsidR="006B7783">
              <w:rPr>
                <w:noProof/>
                <w:webHidden/>
              </w:rPr>
              <w:fldChar w:fldCharType="end"/>
            </w:r>
          </w:hyperlink>
        </w:p>
        <w:p w14:paraId="599F7769" w14:textId="4F782883"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11" w:history="1">
            <w:r w:rsidR="006B7783" w:rsidRPr="00413BA5">
              <w:rPr>
                <w:rStyle w:val="Hiperveza"/>
                <w:noProof/>
              </w:rPr>
              <w:t>2.2.</w:t>
            </w:r>
            <w:r w:rsidR="006B7783">
              <w:rPr>
                <w:rFonts w:asciiTheme="minorHAnsi" w:eastAsiaTheme="minorEastAsia" w:hAnsiTheme="minorHAnsi"/>
                <w:noProof/>
                <w:sz w:val="22"/>
                <w:lang w:eastAsia="hr-HR"/>
              </w:rPr>
              <w:tab/>
            </w:r>
            <w:r w:rsidR="006B7783" w:rsidRPr="00413BA5">
              <w:rPr>
                <w:rStyle w:val="Hiperveza"/>
                <w:noProof/>
              </w:rPr>
              <w:t>Dizajniranje i razrada sustava</w:t>
            </w:r>
            <w:r w:rsidR="006B7783">
              <w:rPr>
                <w:noProof/>
                <w:webHidden/>
              </w:rPr>
              <w:tab/>
            </w:r>
            <w:r w:rsidR="006B7783">
              <w:rPr>
                <w:noProof/>
                <w:webHidden/>
              </w:rPr>
              <w:fldChar w:fldCharType="begin"/>
            </w:r>
            <w:r w:rsidR="006B7783">
              <w:rPr>
                <w:noProof/>
                <w:webHidden/>
              </w:rPr>
              <w:instrText xml:space="preserve"> PAGEREF _Toc82501111 \h </w:instrText>
            </w:r>
            <w:r w:rsidR="006B7783">
              <w:rPr>
                <w:noProof/>
                <w:webHidden/>
              </w:rPr>
            </w:r>
            <w:r w:rsidR="006B7783">
              <w:rPr>
                <w:noProof/>
                <w:webHidden/>
              </w:rPr>
              <w:fldChar w:fldCharType="separate"/>
            </w:r>
            <w:r w:rsidR="006B7783">
              <w:rPr>
                <w:noProof/>
                <w:webHidden/>
              </w:rPr>
              <w:t>9</w:t>
            </w:r>
            <w:r w:rsidR="006B7783">
              <w:rPr>
                <w:noProof/>
                <w:webHidden/>
              </w:rPr>
              <w:fldChar w:fldCharType="end"/>
            </w:r>
          </w:hyperlink>
        </w:p>
        <w:p w14:paraId="55B4E98F" w14:textId="45AF5189"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2" w:history="1">
            <w:r w:rsidR="006B7783" w:rsidRPr="00413BA5">
              <w:rPr>
                <w:rStyle w:val="Hiperveza"/>
                <w:noProof/>
              </w:rPr>
              <w:t>2.2.1.</w:t>
            </w:r>
            <w:r w:rsidR="006B7783">
              <w:rPr>
                <w:rFonts w:asciiTheme="minorHAnsi" w:eastAsiaTheme="minorEastAsia" w:hAnsiTheme="minorHAnsi"/>
                <w:noProof/>
                <w:sz w:val="22"/>
                <w:lang w:eastAsia="hr-HR"/>
              </w:rPr>
              <w:tab/>
            </w:r>
            <w:r w:rsidR="006B7783" w:rsidRPr="00413BA5">
              <w:rPr>
                <w:rStyle w:val="Hiperveza"/>
                <w:noProof/>
              </w:rPr>
              <w:t>Naziv sustava</w:t>
            </w:r>
            <w:r w:rsidR="006B7783">
              <w:rPr>
                <w:noProof/>
                <w:webHidden/>
              </w:rPr>
              <w:tab/>
            </w:r>
            <w:r w:rsidR="006B7783">
              <w:rPr>
                <w:noProof/>
                <w:webHidden/>
              </w:rPr>
              <w:fldChar w:fldCharType="begin"/>
            </w:r>
            <w:r w:rsidR="006B7783">
              <w:rPr>
                <w:noProof/>
                <w:webHidden/>
              </w:rPr>
              <w:instrText xml:space="preserve"> PAGEREF _Toc82501112 \h </w:instrText>
            </w:r>
            <w:r w:rsidR="006B7783">
              <w:rPr>
                <w:noProof/>
                <w:webHidden/>
              </w:rPr>
            </w:r>
            <w:r w:rsidR="006B7783">
              <w:rPr>
                <w:noProof/>
                <w:webHidden/>
              </w:rPr>
              <w:fldChar w:fldCharType="separate"/>
            </w:r>
            <w:r w:rsidR="006B7783">
              <w:rPr>
                <w:noProof/>
                <w:webHidden/>
              </w:rPr>
              <w:t>10</w:t>
            </w:r>
            <w:r w:rsidR="006B7783">
              <w:rPr>
                <w:noProof/>
                <w:webHidden/>
              </w:rPr>
              <w:fldChar w:fldCharType="end"/>
            </w:r>
          </w:hyperlink>
        </w:p>
        <w:p w14:paraId="1870FACD" w14:textId="533E8C23"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3" w:history="1">
            <w:r w:rsidR="006B7783" w:rsidRPr="00413BA5">
              <w:rPr>
                <w:rStyle w:val="Hiperveza"/>
                <w:noProof/>
              </w:rPr>
              <w:t>2.2.2.</w:t>
            </w:r>
            <w:r w:rsidR="006B7783">
              <w:rPr>
                <w:rFonts w:asciiTheme="minorHAnsi" w:eastAsiaTheme="minorEastAsia" w:hAnsiTheme="minorHAnsi"/>
                <w:noProof/>
                <w:sz w:val="22"/>
                <w:lang w:eastAsia="hr-HR"/>
              </w:rPr>
              <w:tab/>
            </w:r>
            <w:r w:rsidR="006B7783" w:rsidRPr="00413BA5">
              <w:rPr>
                <w:rStyle w:val="Hiperveza"/>
                <w:noProof/>
              </w:rPr>
              <w:t>Heroji</w:t>
            </w:r>
            <w:r w:rsidR="006B7783">
              <w:rPr>
                <w:noProof/>
                <w:webHidden/>
              </w:rPr>
              <w:tab/>
            </w:r>
            <w:r w:rsidR="006B7783">
              <w:rPr>
                <w:noProof/>
                <w:webHidden/>
              </w:rPr>
              <w:fldChar w:fldCharType="begin"/>
            </w:r>
            <w:r w:rsidR="006B7783">
              <w:rPr>
                <w:noProof/>
                <w:webHidden/>
              </w:rPr>
              <w:instrText xml:space="preserve"> PAGEREF _Toc82501113 \h </w:instrText>
            </w:r>
            <w:r w:rsidR="006B7783">
              <w:rPr>
                <w:noProof/>
                <w:webHidden/>
              </w:rPr>
            </w:r>
            <w:r w:rsidR="006B7783">
              <w:rPr>
                <w:noProof/>
                <w:webHidden/>
              </w:rPr>
              <w:fldChar w:fldCharType="separate"/>
            </w:r>
            <w:r w:rsidR="006B7783">
              <w:rPr>
                <w:noProof/>
                <w:webHidden/>
              </w:rPr>
              <w:t>10</w:t>
            </w:r>
            <w:r w:rsidR="006B7783">
              <w:rPr>
                <w:noProof/>
                <w:webHidden/>
              </w:rPr>
              <w:fldChar w:fldCharType="end"/>
            </w:r>
          </w:hyperlink>
        </w:p>
        <w:p w14:paraId="41525ADF" w14:textId="45A2354B"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4" w:history="1">
            <w:r w:rsidR="006B7783" w:rsidRPr="00413BA5">
              <w:rPr>
                <w:rStyle w:val="Hiperveza"/>
                <w:noProof/>
              </w:rPr>
              <w:t>2.2.3.</w:t>
            </w:r>
            <w:r w:rsidR="006B7783">
              <w:rPr>
                <w:rFonts w:asciiTheme="minorHAnsi" w:eastAsiaTheme="minorEastAsia" w:hAnsiTheme="minorHAnsi"/>
                <w:noProof/>
                <w:sz w:val="22"/>
                <w:lang w:eastAsia="hr-HR"/>
              </w:rPr>
              <w:tab/>
            </w:r>
            <w:r w:rsidR="006B7783" w:rsidRPr="00413BA5">
              <w:rPr>
                <w:rStyle w:val="Hiperveza"/>
                <w:noProof/>
              </w:rPr>
              <w:t>Statistike</w:t>
            </w:r>
            <w:r w:rsidR="006B7783">
              <w:rPr>
                <w:noProof/>
                <w:webHidden/>
              </w:rPr>
              <w:tab/>
            </w:r>
            <w:r w:rsidR="006B7783">
              <w:rPr>
                <w:noProof/>
                <w:webHidden/>
              </w:rPr>
              <w:fldChar w:fldCharType="begin"/>
            </w:r>
            <w:r w:rsidR="006B7783">
              <w:rPr>
                <w:noProof/>
                <w:webHidden/>
              </w:rPr>
              <w:instrText xml:space="preserve"> PAGEREF _Toc82501114 \h </w:instrText>
            </w:r>
            <w:r w:rsidR="006B7783">
              <w:rPr>
                <w:noProof/>
                <w:webHidden/>
              </w:rPr>
            </w:r>
            <w:r w:rsidR="006B7783">
              <w:rPr>
                <w:noProof/>
                <w:webHidden/>
              </w:rPr>
              <w:fldChar w:fldCharType="separate"/>
            </w:r>
            <w:r w:rsidR="006B7783">
              <w:rPr>
                <w:noProof/>
                <w:webHidden/>
              </w:rPr>
              <w:t>11</w:t>
            </w:r>
            <w:r w:rsidR="006B7783">
              <w:rPr>
                <w:noProof/>
                <w:webHidden/>
              </w:rPr>
              <w:fldChar w:fldCharType="end"/>
            </w:r>
          </w:hyperlink>
        </w:p>
        <w:p w14:paraId="0F74F308" w14:textId="250C1266"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5" w:history="1">
            <w:r w:rsidR="006B7783" w:rsidRPr="00413BA5">
              <w:rPr>
                <w:rStyle w:val="Hiperveza"/>
                <w:noProof/>
              </w:rPr>
              <w:t>2.2.4.</w:t>
            </w:r>
            <w:r w:rsidR="006B7783">
              <w:rPr>
                <w:rFonts w:asciiTheme="minorHAnsi" w:eastAsiaTheme="minorEastAsia" w:hAnsiTheme="minorHAnsi"/>
                <w:noProof/>
                <w:sz w:val="22"/>
                <w:lang w:eastAsia="hr-HR"/>
              </w:rPr>
              <w:tab/>
            </w:r>
            <w:r w:rsidR="006B7783" w:rsidRPr="00413BA5">
              <w:rPr>
                <w:rStyle w:val="Hiperveza"/>
                <w:noProof/>
              </w:rPr>
              <w:t>Oprema</w:t>
            </w:r>
            <w:r w:rsidR="006B7783">
              <w:rPr>
                <w:noProof/>
                <w:webHidden/>
              </w:rPr>
              <w:tab/>
            </w:r>
            <w:r w:rsidR="006B7783">
              <w:rPr>
                <w:noProof/>
                <w:webHidden/>
              </w:rPr>
              <w:fldChar w:fldCharType="begin"/>
            </w:r>
            <w:r w:rsidR="006B7783">
              <w:rPr>
                <w:noProof/>
                <w:webHidden/>
              </w:rPr>
              <w:instrText xml:space="preserve"> PAGEREF _Toc82501115 \h </w:instrText>
            </w:r>
            <w:r w:rsidR="006B7783">
              <w:rPr>
                <w:noProof/>
                <w:webHidden/>
              </w:rPr>
            </w:r>
            <w:r w:rsidR="006B7783">
              <w:rPr>
                <w:noProof/>
                <w:webHidden/>
              </w:rPr>
              <w:fldChar w:fldCharType="separate"/>
            </w:r>
            <w:r w:rsidR="006B7783">
              <w:rPr>
                <w:noProof/>
                <w:webHidden/>
              </w:rPr>
              <w:t>14</w:t>
            </w:r>
            <w:r w:rsidR="006B7783">
              <w:rPr>
                <w:noProof/>
                <w:webHidden/>
              </w:rPr>
              <w:fldChar w:fldCharType="end"/>
            </w:r>
          </w:hyperlink>
        </w:p>
        <w:p w14:paraId="149C4177" w14:textId="2CD51D88"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6" w:history="1">
            <w:r w:rsidR="006B7783" w:rsidRPr="00413BA5">
              <w:rPr>
                <w:rStyle w:val="Hiperveza"/>
                <w:noProof/>
              </w:rPr>
              <w:t>2.2.5.</w:t>
            </w:r>
            <w:r w:rsidR="006B7783">
              <w:rPr>
                <w:rFonts w:asciiTheme="minorHAnsi" w:eastAsiaTheme="minorEastAsia" w:hAnsiTheme="minorHAnsi"/>
                <w:noProof/>
                <w:sz w:val="22"/>
                <w:lang w:eastAsia="hr-HR"/>
              </w:rPr>
              <w:tab/>
            </w:r>
            <w:r w:rsidR="006B7783" w:rsidRPr="00413BA5">
              <w:rPr>
                <w:rStyle w:val="Hiperveza"/>
                <w:noProof/>
              </w:rPr>
              <w:t>Ostali likovi u sustavu</w:t>
            </w:r>
            <w:r w:rsidR="006B7783">
              <w:rPr>
                <w:noProof/>
                <w:webHidden/>
              </w:rPr>
              <w:tab/>
            </w:r>
            <w:r w:rsidR="006B7783">
              <w:rPr>
                <w:noProof/>
                <w:webHidden/>
              </w:rPr>
              <w:fldChar w:fldCharType="begin"/>
            </w:r>
            <w:r w:rsidR="006B7783">
              <w:rPr>
                <w:noProof/>
                <w:webHidden/>
              </w:rPr>
              <w:instrText xml:space="preserve"> PAGEREF _Toc82501116 \h </w:instrText>
            </w:r>
            <w:r w:rsidR="006B7783">
              <w:rPr>
                <w:noProof/>
                <w:webHidden/>
              </w:rPr>
            </w:r>
            <w:r w:rsidR="006B7783">
              <w:rPr>
                <w:noProof/>
                <w:webHidden/>
              </w:rPr>
              <w:fldChar w:fldCharType="separate"/>
            </w:r>
            <w:r w:rsidR="006B7783">
              <w:rPr>
                <w:noProof/>
                <w:webHidden/>
              </w:rPr>
              <w:t>16</w:t>
            </w:r>
            <w:r w:rsidR="006B7783">
              <w:rPr>
                <w:noProof/>
                <w:webHidden/>
              </w:rPr>
              <w:fldChar w:fldCharType="end"/>
            </w:r>
          </w:hyperlink>
        </w:p>
        <w:p w14:paraId="4988379D" w14:textId="6B528429"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7" w:history="1">
            <w:r w:rsidR="006B7783" w:rsidRPr="00413BA5">
              <w:rPr>
                <w:rStyle w:val="Hiperveza"/>
                <w:noProof/>
              </w:rPr>
              <w:t>2.2.6.</w:t>
            </w:r>
            <w:r w:rsidR="006B7783">
              <w:rPr>
                <w:rFonts w:asciiTheme="minorHAnsi" w:eastAsiaTheme="minorEastAsia" w:hAnsiTheme="minorHAnsi"/>
                <w:noProof/>
                <w:sz w:val="22"/>
                <w:lang w:eastAsia="hr-HR"/>
              </w:rPr>
              <w:tab/>
            </w:r>
            <w:r w:rsidR="006B7783" w:rsidRPr="00413BA5">
              <w:rPr>
                <w:rStyle w:val="Hiperveza"/>
                <w:noProof/>
              </w:rPr>
              <w:t>Okoliš</w:t>
            </w:r>
            <w:r w:rsidR="006B7783">
              <w:rPr>
                <w:noProof/>
                <w:webHidden/>
              </w:rPr>
              <w:tab/>
            </w:r>
            <w:r w:rsidR="006B7783">
              <w:rPr>
                <w:noProof/>
                <w:webHidden/>
              </w:rPr>
              <w:fldChar w:fldCharType="begin"/>
            </w:r>
            <w:r w:rsidR="006B7783">
              <w:rPr>
                <w:noProof/>
                <w:webHidden/>
              </w:rPr>
              <w:instrText xml:space="preserve"> PAGEREF _Toc82501117 \h </w:instrText>
            </w:r>
            <w:r w:rsidR="006B7783">
              <w:rPr>
                <w:noProof/>
                <w:webHidden/>
              </w:rPr>
            </w:r>
            <w:r w:rsidR="006B7783">
              <w:rPr>
                <w:noProof/>
                <w:webHidden/>
              </w:rPr>
              <w:fldChar w:fldCharType="separate"/>
            </w:r>
            <w:r w:rsidR="006B7783">
              <w:rPr>
                <w:noProof/>
                <w:webHidden/>
              </w:rPr>
              <w:t>16</w:t>
            </w:r>
            <w:r w:rsidR="006B7783">
              <w:rPr>
                <w:noProof/>
                <w:webHidden/>
              </w:rPr>
              <w:fldChar w:fldCharType="end"/>
            </w:r>
          </w:hyperlink>
        </w:p>
        <w:p w14:paraId="09CA6385" w14:textId="75B3038D"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18" w:history="1">
            <w:r w:rsidR="006B7783" w:rsidRPr="00413BA5">
              <w:rPr>
                <w:rStyle w:val="Hiperveza"/>
                <w:noProof/>
              </w:rPr>
              <w:t>2.2.7.</w:t>
            </w:r>
            <w:r w:rsidR="006B7783">
              <w:rPr>
                <w:rFonts w:asciiTheme="minorHAnsi" w:eastAsiaTheme="minorEastAsia" w:hAnsiTheme="minorHAnsi"/>
                <w:noProof/>
                <w:sz w:val="22"/>
                <w:lang w:eastAsia="hr-HR"/>
              </w:rPr>
              <w:tab/>
            </w:r>
            <w:r w:rsidR="006B7783" w:rsidRPr="00413BA5">
              <w:rPr>
                <w:rStyle w:val="Hiperveza"/>
                <w:noProof/>
              </w:rPr>
              <w:t>Ploča</w:t>
            </w:r>
            <w:r w:rsidR="006B7783">
              <w:rPr>
                <w:noProof/>
                <w:webHidden/>
              </w:rPr>
              <w:tab/>
            </w:r>
            <w:r w:rsidR="006B7783">
              <w:rPr>
                <w:noProof/>
                <w:webHidden/>
              </w:rPr>
              <w:fldChar w:fldCharType="begin"/>
            </w:r>
            <w:r w:rsidR="006B7783">
              <w:rPr>
                <w:noProof/>
                <w:webHidden/>
              </w:rPr>
              <w:instrText xml:space="preserve"> PAGEREF _Toc82501118 \h </w:instrText>
            </w:r>
            <w:r w:rsidR="006B7783">
              <w:rPr>
                <w:noProof/>
                <w:webHidden/>
              </w:rPr>
            </w:r>
            <w:r w:rsidR="006B7783">
              <w:rPr>
                <w:noProof/>
                <w:webHidden/>
              </w:rPr>
              <w:fldChar w:fldCharType="separate"/>
            </w:r>
            <w:r w:rsidR="006B7783">
              <w:rPr>
                <w:noProof/>
                <w:webHidden/>
              </w:rPr>
              <w:t>17</w:t>
            </w:r>
            <w:r w:rsidR="006B7783">
              <w:rPr>
                <w:noProof/>
                <w:webHidden/>
              </w:rPr>
              <w:fldChar w:fldCharType="end"/>
            </w:r>
          </w:hyperlink>
        </w:p>
        <w:p w14:paraId="3458A4DB" w14:textId="75E33E0F"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19" w:history="1">
            <w:r w:rsidR="006B7783" w:rsidRPr="00413BA5">
              <w:rPr>
                <w:rStyle w:val="Hiperveza"/>
                <w:noProof/>
              </w:rPr>
              <w:t>2.3.</w:t>
            </w:r>
            <w:r w:rsidR="006B7783">
              <w:rPr>
                <w:rFonts w:asciiTheme="minorHAnsi" w:eastAsiaTheme="minorEastAsia" w:hAnsiTheme="minorHAnsi"/>
                <w:noProof/>
                <w:sz w:val="22"/>
                <w:lang w:eastAsia="hr-HR"/>
              </w:rPr>
              <w:tab/>
            </w:r>
            <w:r w:rsidR="006B7783" w:rsidRPr="00413BA5">
              <w:rPr>
                <w:rStyle w:val="Hiperveza"/>
                <w:noProof/>
              </w:rPr>
              <w:t>Implementacija sustava</w:t>
            </w:r>
            <w:r w:rsidR="006B7783">
              <w:rPr>
                <w:noProof/>
                <w:webHidden/>
              </w:rPr>
              <w:tab/>
            </w:r>
            <w:r w:rsidR="006B7783">
              <w:rPr>
                <w:noProof/>
                <w:webHidden/>
              </w:rPr>
              <w:fldChar w:fldCharType="begin"/>
            </w:r>
            <w:r w:rsidR="006B7783">
              <w:rPr>
                <w:noProof/>
                <w:webHidden/>
              </w:rPr>
              <w:instrText xml:space="preserve"> PAGEREF _Toc82501119 \h </w:instrText>
            </w:r>
            <w:r w:rsidR="006B7783">
              <w:rPr>
                <w:noProof/>
                <w:webHidden/>
              </w:rPr>
            </w:r>
            <w:r w:rsidR="006B7783">
              <w:rPr>
                <w:noProof/>
                <w:webHidden/>
              </w:rPr>
              <w:fldChar w:fldCharType="separate"/>
            </w:r>
            <w:r w:rsidR="006B7783">
              <w:rPr>
                <w:noProof/>
                <w:webHidden/>
              </w:rPr>
              <w:t>18</w:t>
            </w:r>
            <w:r w:rsidR="006B7783">
              <w:rPr>
                <w:noProof/>
                <w:webHidden/>
              </w:rPr>
              <w:fldChar w:fldCharType="end"/>
            </w:r>
          </w:hyperlink>
        </w:p>
        <w:p w14:paraId="47B94099" w14:textId="60AAEDBC"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0" w:history="1">
            <w:r w:rsidR="006B7783" w:rsidRPr="00413BA5">
              <w:rPr>
                <w:rStyle w:val="Hiperveza"/>
                <w:noProof/>
              </w:rPr>
              <w:t>2.3.1.</w:t>
            </w:r>
            <w:r w:rsidR="006B7783">
              <w:rPr>
                <w:rFonts w:asciiTheme="minorHAnsi" w:eastAsiaTheme="minorEastAsia" w:hAnsiTheme="minorHAnsi"/>
                <w:noProof/>
                <w:sz w:val="22"/>
                <w:lang w:eastAsia="hr-HR"/>
              </w:rPr>
              <w:tab/>
            </w:r>
            <w:r w:rsidR="006B7783" w:rsidRPr="00413BA5">
              <w:rPr>
                <w:rStyle w:val="Hiperveza"/>
                <w:noProof/>
              </w:rPr>
              <w:t>Korišteni alati</w:t>
            </w:r>
            <w:r w:rsidR="006B7783">
              <w:rPr>
                <w:noProof/>
                <w:webHidden/>
              </w:rPr>
              <w:tab/>
            </w:r>
            <w:r w:rsidR="006B7783">
              <w:rPr>
                <w:noProof/>
                <w:webHidden/>
              </w:rPr>
              <w:fldChar w:fldCharType="begin"/>
            </w:r>
            <w:r w:rsidR="006B7783">
              <w:rPr>
                <w:noProof/>
                <w:webHidden/>
              </w:rPr>
              <w:instrText xml:space="preserve"> PAGEREF _Toc82501120 \h </w:instrText>
            </w:r>
            <w:r w:rsidR="006B7783">
              <w:rPr>
                <w:noProof/>
                <w:webHidden/>
              </w:rPr>
            </w:r>
            <w:r w:rsidR="006B7783">
              <w:rPr>
                <w:noProof/>
                <w:webHidden/>
              </w:rPr>
              <w:fldChar w:fldCharType="separate"/>
            </w:r>
            <w:r w:rsidR="006B7783">
              <w:rPr>
                <w:noProof/>
                <w:webHidden/>
              </w:rPr>
              <w:t>18</w:t>
            </w:r>
            <w:r w:rsidR="006B7783">
              <w:rPr>
                <w:noProof/>
                <w:webHidden/>
              </w:rPr>
              <w:fldChar w:fldCharType="end"/>
            </w:r>
          </w:hyperlink>
        </w:p>
        <w:p w14:paraId="28EFFBA9" w14:textId="4CDF20CF"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1" w:history="1">
            <w:r w:rsidR="006B7783" w:rsidRPr="00413BA5">
              <w:rPr>
                <w:rStyle w:val="Hiperveza"/>
                <w:noProof/>
              </w:rPr>
              <w:t>2.3.2.</w:t>
            </w:r>
            <w:r w:rsidR="006B7783">
              <w:rPr>
                <w:rFonts w:asciiTheme="minorHAnsi" w:eastAsiaTheme="minorEastAsia" w:hAnsiTheme="minorHAnsi"/>
                <w:noProof/>
                <w:sz w:val="22"/>
                <w:lang w:eastAsia="hr-HR"/>
              </w:rPr>
              <w:tab/>
            </w:r>
            <w:r w:rsidR="006B7783" w:rsidRPr="00413BA5">
              <w:rPr>
                <w:rStyle w:val="Hiperveza"/>
                <w:noProof/>
              </w:rPr>
              <w:t>Prijenos podataka iz Excela u aplikaciju</w:t>
            </w:r>
            <w:r w:rsidR="006B7783">
              <w:rPr>
                <w:noProof/>
                <w:webHidden/>
              </w:rPr>
              <w:tab/>
            </w:r>
            <w:r w:rsidR="006B7783">
              <w:rPr>
                <w:noProof/>
                <w:webHidden/>
              </w:rPr>
              <w:fldChar w:fldCharType="begin"/>
            </w:r>
            <w:r w:rsidR="006B7783">
              <w:rPr>
                <w:noProof/>
                <w:webHidden/>
              </w:rPr>
              <w:instrText xml:space="preserve"> PAGEREF _Toc82501121 \h </w:instrText>
            </w:r>
            <w:r w:rsidR="006B7783">
              <w:rPr>
                <w:noProof/>
                <w:webHidden/>
              </w:rPr>
            </w:r>
            <w:r w:rsidR="006B7783">
              <w:rPr>
                <w:noProof/>
                <w:webHidden/>
              </w:rPr>
              <w:fldChar w:fldCharType="separate"/>
            </w:r>
            <w:r w:rsidR="006B7783">
              <w:rPr>
                <w:noProof/>
                <w:webHidden/>
              </w:rPr>
              <w:t>21</w:t>
            </w:r>
            <w:r w:rsidR="006B7783">
              <w:rPr>
                <w:noProof/>
                <w:webHidden/>
              </w:rPr>
              <w:fldChar w:fldCharType="end"/>
            </w:r>
          </w:hyperlink>
        </w:p>
        <w:p w14:paraId="19964037" w14:textId="21AB937B"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2" w:history="1">
            <w:r w:rsidR="006B7783" w:rsidRPr="00413BA5">
              <w:rPr>
                <w:rStyle w:val="Hiperveza"/>
                <w:noProof/>
              </w:rPr>
              <w:t>2.3.3.</w:t>
            </w:r>
            <w:r w:rsidR="006B7783">
              <w:rPr>
                <w:rFonts w:asciiTheme="minorHAnsi" w:eastAsiaTheme="minorEastAsia" w:hAnsiTheme="minorHAnsi"/>
                <w:noProof/>
                <w:sz w:val="22"/>
                <w:lang w:eastAsia="hr-HR"/>
              </w:rPr>
              <w:tab/>
            </w:r>
            <w:r w:rsidR="006B7783" w:rsidRPr="00413BA5">
              <w:rPr>
                <w:rStyle w:val="Hiperveza"/>
                <w:noProof/>
              </w:rPr>
              <w:t>Model aplikacije</w:t>
            </w:r>
            <w:r w:rsidR="006B7783">
              <w:rPr>
                <w:noProof/>
                <w:webHidden/>
              </w:rPr>
              <w:tab/>
            </w:r>
            <w:r w:rsidR="006B7783">
              <w:rPr>
                <w:noProof/>
                <w:webHidden/>
              </w:rPr>
              <w:fldChar w:fldCharType="begin"/>
            </w:r>
            <w:r w:rsidR="006B7783">
              <w:rPr>
                <w:noProof/>
                <w:webHidden/>
              </w:rPr>
              <w:instrText xml:space="preserve"> PAGEREF _Toc82501122 \h </w:instrText>
            </w:r>
            <w:r w:rsidR="006B7783">
              <w:rPr>
                <w:noProof/>
                <w:webHidden/>
              </w:rPr>
            </w:r>
            <w:r w:rsidR="006B7783">
              <w:rPr>
                <w:noProof/>
                <w:webHidden/>
              </w:rPr>
              <w:fldChar w:fldCharType="separate"/>
            </w:r>
            <w:r w:rsidR="006B7783">
              <w:rPr>
                <w:noProof/>
                <w:webHidden/>
              </w:rPr>
              <w:t>22</w:t>
            </w:r>
            <w:r w:rsidR="006B7783">
              <w:rPr>
                <w:noProof/>
                <w:webHidden/>
              </w:rPr>
              <w:fldChar w:fldCharType="end"/>
            </w:r>
          </w:hyperlink>
        </w:p>
        <w:p w14:paraId="342A2BD6" w14:textId="4A944788"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3" w:history="1">
            <w:r w:rsidR="006B7783" w:rsidRPr="00413BA5">
              <w:rPr>
                <w:rStyle w:val="Hiperveza"/>
                <w:noProof/>
              </w:rPr>
              <w:t>2.3.4.</w:t>
            </w:r>
            <w:r w:rsidR="006B7783">
              <w:rPr>
                <w:rFonts w:asciiTheme="minorHAnsi" w:eastAsiaTheme="minorEastAsia" w:hAnsiTheme="minorHAnsi"/>
                <w:noProof/>
                <w:sz w:val="22"/>
                <w:lang w:eastAsia="hr-HR"/>
              </w:rPr>
              <w:tab/>
            </w:r>
            <w:r w:rsidR="006B7783" w:rsidRPr="00413BA5">
              <w:rPr>
                <w:rStyle w:val="Hiperveza"/>
                <w:noProof/>
              </w:rPr>
              <w:t>Konačni izgled aplikacije</w:t>
            </w:r>
            <w:r w:rsidR="006B7783">
              <w:rPr>
                <w:noProof/>
                <w:webHidden/>
              </w:rPr>
              <w:tab/>
            </w:r>
            <w:r w:rsidR="006B7783">
              <w:rPr>
                <w:noProof/>
                <w:webHidden/>
              </w:rPr>
              <w:fldChar w:fldCharType="begin"/>
            </w:r>
            <w:r w:rsidR="006B7783">
              <w:rPr>
                <w:noProof/>
                <w:webHidden/>
              </w:rPr>
              <w:instrText xml:space="preserve"> PAGEREF _Toc82501123 \h </w:instrText>
            </w:r>
            <w:r w:rsidR="006B7783">
              <w:rPr>
                <w:noProof/>
                <w:webHidden/>
              </w:rPr>
            </w:r>
            <w:r w:rsidR="006B7783">
              <w:rPr>
                <w:noProof/>
                <w:webHidden/>
              </w:rPr>
              <w:fldChar w:fldCharType="separate"/>
            </w:r>
            <w:r w:rsidR="006B7783">
              <w:rPr>
                <w:noProof/>
                <w:webHidden/>
              </w:rPr>
              <w:t>27</w:t>
            </w:r>
            <w:r w:rsidR="006B7783">
              <w:rPr>
                <w:noProof/>
                <w:webHidden/>
              </w:rPr>
              <w:fldChar w:fldCharType="end"/>
            </w:r>
          </w:hyperlink>
        </w:p>
        <w:p w14:paraId="50E090E0" w14:textId="71ADFEF0" w:rsidR="006B7783" w:rsidRDefault="00114568">
          <w:pPr>
            <w:pStyle w:val="Sadraj2"/>
            <w:tabs>
              <w:tab w:val="left" w:pos="880"/>
              <w:tab w:val="right" w:leader="dot" w:pos="9062"/>
            </w:tabs>
            <w:rPr>
              <w:rFonts w:asciiTheme="minorHAnsi" w:eastAsiaTheme="minorEastAsia" w:hAnsiTheme="minorHAnsi"/>
              <w:noProof/>
              <w:sz w:val="22"/>
              <w:lang w:eastAsia="hr-HR"/>
            </w:rPr>
          </w:pPr>
          <w:hyperlink w:anchor="_Toc82501125" w:history="1">
            <w:r w:rsidR="006B7783" w:rsidRPr="00413BA5">
              <w:rPr>
                <w:rStyle w:val="Hiperveza"/>
                <w:noProof/>
              </w:rPr>
              <w:t>2.4.</w:t>
            </w:r>
            <w:r w:rsidR="006B7783">
              <w:rPr>
                <w:rFonts w:asciiTheme="minorHAnsi" w:eastAsiaTheme="minorEastAsia" w:hAnsiTheme="minorHAnsi"/>
                <w:noProof/>
                <w:sz w:val="22"/>
                <w:lang w:eastAsia="hr-HR"/>
              </w:rPr>
              <w:tab/>
            </w:r>
            <w:r w:rsidR="006B7783" w:rsidRPr="00413BA5">
              <w:rPr>
                <w:rStyle w:val="Hiperveza"/>
                <w:noProof/>
              </w:rPr>
              <w:t>Vrednovanje sustava i aplikacije</w:t>
            </w:r>
            <w:r w:rsidR="006B7783">
              <w:rPr>
                <w:noProof/>
                <w:webHidden/>
              </w:rPr>
              <w:tab/>
            </w:r>
            <w:r w:rsidR="006B7783">
              <w:rPr>
                <w:noProof/>
                <w:webHidden/>
              </w:rPr>
              <w:fldChar w:fldCharType="begin"/>
            </w:r>
            <w:r w:rsidR="006B7783">
              <w:rPr>
                <w:noProof/>
                <w:webHidden/>
              </w:rPr>
              <w:instrText xml:space="preserve"> PAGEREF _Toc82501125 \h </w:instrText>
            </w:r>
            <w:r w:rsidR="006B7783">
              <w:rPr>
                <w:noProof/>
                <w:webHidden/>
              </w:rPr>
            </w:r>
            <w:r w:rsidR="006B7783">
              <w:rPr>
                <w:noProof/>
                <w:webHidden/>
              </w:rPr>
              <w:fldChar w:fldCharType="separate"/>
            </w:r>
            <w:r w:rsidR="006B7783">
              <w:rPr>
                <w:noProof/>
                <w:webHidden/>
              </w:rPr>
              <w:t>33</w:t>
            </w:r>
            <w:r w:rsidR="006B7783">
              <w:rPr>
                <w:noProof/>
                <w:webHidden/>
              </w:rPr>
              <w:fldChar w:fldCharType="end"/>
            </w:r>
          </w:hyperlink>
        </w:p>
        <w:p w14:paraId="5222BCF0" w14:textId="590505D4"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6" w:history="1">
            <w:r w:rsidR="006B7783" w:rsidRPr="00413BA5">
              <w:rPr>
                <w:rStyle w:val="Hiperveza"/>
                <w:noProof/>
              </w:rPr>
              <w:t>2.4.1.</w:t>
            </w:r>
            <w:r w:rsidR="006B7783">
              <w:rPr>
                <w:rFonts w:asciiTheme="minorHAnsi" w:eastAsiaTheme="minorEastAsia" w:hAnsiTheme="minorHAnsi"/>
                <w:noProof/>
                <w:sz w:val="22"/>
                <w:lang w:eastAsia="hr-HR"/>
              </w:rPr>
              <w:tab/>
            </w:r>
            <w:r w:rsidR="006B7783" w:rsidRPr="00413BA5">
              <w:rPr>
                <w:rStyle w:val="Hiperveza"/>
                <w:noProof/>
              </w:rPr>
              <w:t xml:space="preserve">Kako koristiti aplikaciju i igrati </w:t>
            </w:r>
            <w:r w:rsidR="006B7783" w:rsidRPr="00413BA5">
              <w:rPr>
                <w:rStyle w:val="Hiperveza"/>
                <w:i/>
                <w:iCs/>
                <w:noProof/>
              </w:rPr>
              <w:t>404th Assault Squad</w:t>
            </w:r>
            <w:r w:rsidR="006B7783">
              <w:rPr>
                <w:noProof/>
                <w:webHidden/>
              </w:rPr>
              <w:tab/>
            </w:r>
            <w:r w:rsidR="006B7783">
              <w:rPr>
                <w:noProof/>
                <w:webHidden/>
              </w:rPr>
              <w:fldChar w:fldCharType="begin"/>
            </w:r>
            <w:r w:rsidR="006B7783">
              <w:rPr>
                <w:noProof/>
                <w:webHidden/>
              </w:rPr>
              <w:instrText xml:space="preserve"> PAGEREF _Toc82501126 \h </w:instrText>
            </w:r>
            <w:r w:rsidR="006B7783">
              <w:rPr>
                <w:noProof/>
                <w:webHidden/>
              </w:rPr>
            </w:r>
            <w:r w:rsidR="006B7783">
              <w:rPr>
                <w:noProof/>
                <w:webHidden/>
              </w:rPr>
              <w:fldChar w:fldCharType="separate"/>
            </w:r>
            <w:r w:rsidR="006B7783">
              <w:rPr>
                <w:noProof/>
                <w:webHidden/>
              </w:rPr>
              <w:t>34</w:t>
            </w:r>
            <w:r w:rsidR="006B7783">
              <w:rPr>
                <w:noProof/>
                <w:webHidden/>
              </w:rPr>
              <w:fldChar w:fldCharType="end"/>
            </w:r>
          </w:hyperlink>
        </w:p>
        <w:p w14:paraId="19B71BAE" w14:textId="4897A20F"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7" w:history="1">
            <w:r w:rsidR="006B7783" w:rsidRPr="00413BA5">
              <w:rPr>
                <w:rStyle w:val="Hiperveza"/>
                <w:noProof/>
              </w:rPr>
              <w:t>2.4.2.</w:t>
            </w:r>
            <w:r w:rsidR="006B7783">
              <w:rPr>
                <w:rFonts w:asciiTheme="minorHAnsi" w:eastAsiaTheme="minorEastAsia" w:hAnsiTheme="minorHAnsi"/>
                <w:noProof/>
                <w:sz w:val="22"/>
                <w:lang w:eastAsia="hr-HR"/>
              </w:rPr>
              <w:tab/>
            </w:r>
            <w:r w:rsidR="006B7783" w:rsidRPr="00413BA5">
              <w:rPr>
                <w:rStyle w:val="Hiperveza"/>
                <w:noProof/>
              </w:rPr>
              <w:t>Rezultati prvih ispitivanja</w:t>
            </w:r>
            <w:r w:rsidR="006B7783">
              <w:rPr>
                <w:noProof/>
                <w:webHidden/>
              </w:rPr>
              <w:tab/>
            </w:r>
            <w:r w:rsidR="006B7783">
              <w:rPr>
                <w:noProof/>
                <w:webHidden/>
              </w:rPr>
              <w:fldChar w:fldCharType="begin"/>
            </w:r>
            <w:r w:rsidR="006B7783">
              <w:rPr>
                <w:noProof/>
                <w:webHidden/>
              </w:rPr>
              <w:instrText xml:space="preserve"> PAGEREF _Toc82501127 \h </w:instrText>
            </w:r>
            <w:r w:rsidR="006B7783">
              <w:rPr>
                <w:noProof/>
                <w:webHidden/>
              </w:rPr>
            </w:r>
            <w:r w:rsidR="006B7783">
              <w:rPr>
                <w:noProof/>
                <w:webHidden/>
              </w:rPr>
              <w:fldChar w:fldCharType="separate"/>
            </w:r>
            <w:r w:rsidR="006B7783">
              <w:rPr>
                <w:noProof/>
                <w:webHidden/>
              </w:rPr>
              <w:t>40</w:t>
            </w:r>
            <w:r w:rsidR="006B7783">
              <w:rPr>
                <w:noProof/>
                <w:webHidden/>
              </w:rPr>
              <w:fldChar w:fldCharType="end"/>
            </w:r>
          </w:hyperlink>
        </w:p>
        <w:p w14:paraId="20ADA98B" w14:textId="3213B99D" w:rsidR="006B7783" w:rsidRDefault="00114568">
          <w:pPr>
            <w:pStyle w:val="Sadraj3"/>
            <w:tabs>
              <w:tab w:val="left" w:pos="1320"/>
              <w:tab w:val="right" w:leader="dot" w:pos="9062"/>
            </w:tabs>
            <w:rPr>
              <w:rFonts w:asciiTheme="minorHAnsi" w:eastAsiaTheme="minorEastAsia" w:hAnsiTheme="minorHAnsi"/>
              <w:noProof/>
              <w:sz w:val="22"/>
              <w:lang w:eastAsia="hr-HR"/>
            </w:rPr>
          </w:pPr>
          <w:hyperlink w:anchor="_Toc82501128" w:history="1">
            <w:r w:rsidR="006B7783" w:rsidRPr="00413BA5">
              <w:rPr>
                <w:rStyle w:val="Hiperveza"/>
                <w:noProof/>
              </w:rPr>
              <w:t>2.4.3.</w:t>
            </w:r>
            <w:r w:rsidR="006B7783">
              <w:rPr>
                <w:rFonts w:asciiTheme="minorHAnsi" w:eastAsiaTheme="minorEastAsia" w:hAnsiTheme="minorHAnsi"/>
                <w:noProof/>
                <w:sz w:val="22"/>
                <w:lang w:eastAsia="hr-HR"/>
              </w:rPr>
              <w:tab/>
            </w:r>
            <w:r w:rsidR="006B7783" w:rsidRPr="00413BA5">
              <w:rPr>
                <w:rStyle w:val="Hiperveza"/>
                <w:noProof/>
              </w:rPr>
              <w:t>Istaknuti problemi i njihova rješenja</w:t>
            </w:r>
            <w:r w:rsidR="006B7783">
              <w:rPr>
                <w:noProof/>
                <w:webHidden/>
              </w:rPr>
              <w:tab/>
            </w:r>
            <w:r w:rsidR="006B7783">
              <w:rPr>
                <w:noProof/>
                <w:webHidden/>
              </w:rPr>
              <w:fldChar w:fldCharType="begin"/>
            </w:r>
            <w:r w:rsidR="006B7783">
              <w:rPr>
                <w:noProof/>
                <w:webHidden/>
              </w:rPr>
              <w:instrText xml:space="preserve"> PAGEREF _Toc82501128 \h </w:instrText>
            </w:r>
            <w:r w:rsidR="006B7783">
              <w:rPr>
                <w:noProof/>
                <w:webHidden/>
              </w:rPr>
            </w:r>
            <w:r w:rsidR="006B7783">
              <w:rPr>
                <w:noProof/>
                <w:webHidden/>
              </w:rPr>
              <w:fldChar w:fldCharType="separate"/>
            </w:r>
            <w:r w:rsidR="006B7783">
              <w:rPr>
                <w:noProof/>
                <w:webHidden/>
              </w:rPr>
              <w:t>41</w:t>
            </w:r>
            <w:r w:rsidR="006B7783">
              <w:rPr>
                <w:noProof/>
                <w:webHidden/>
              </w:rPr>
              <w:fldChar w:fldCharType="end"/>
            </w:r>
          </w:hyperlink>
        </w:p>
        <w:p w14:paraId="414E1057" w14:textId="224F2710" w:rsidR="006B7783" w:rsidRDefault="00114568">
          <w:pPr>
            <w:pStyle w:val="Sadraj1"/>
            <w:tabs>
              <w:tab w:val="left" w:pos="480"/>
            </w:tabs>
            <w:rPr>
              <w:rFonts w:asciiTheme="minorHAnsi" w:eastAsiaTheme="minorEastAsia" w:hAnsiTheme="minorHAnsi"/>
              <w:noProof/>
              <w:sz w:val="22"/>
              <w:lang w:eastAsia="hr-HR"/>
            </w:rPr>
          </w:pPr>
          <w:hyperlink w:anchor="_Toc82501129" w:history="1">
            <w:r w:rsidR="006B7783" w:rsidRPr="00413BA5">
              <w:rPr>
                <w:rStyle w:val="Hiperveza"/>
                <w:noProof/>
              </w:rPr>
              <w:t>3.</w:t>
            </w:r>
            <w:r w:rsidR="006B7783">
              <w:rPr>
                <w:rFonts w:asciiTheme="minorHAnsi" w:eastAsiaTheme="minorEastAsia" w:hAnsiTheme="minorHAnsi"/>
                <w:noProof/>
                <w:sz w:val="22"/>
                <w:lang w:eastAsia="hr-HR"/>
              </w:rPr>
              <w:tab/>
            </w:r>
            <w:r w:rsidR="006B7783" w:rsidRPr="00413BA5">
              <w:rPr>
                <w:rStyle w:val="Hiperveza"/>
                <w:noProof/>
              </w:rPr>
              <w:t>Zaključak</w:t>
            </w:r>
            <w:r w:rsidR="006B7783">
              <w:rPr>
                <w:noProof/>
                <w:webHidden/>
              </w:rPr>
              <w:tab/>
            </w:r>
            <w:r w:rsidR="006B7783">
              <w:rPr>
                <w:noProof/>
                <w:webHidden/>
              </w:rPr>
              <w:fldChar w:fldCharType="begin"/>
            </w:r>
            <w:r w:rsidR="006B7783">
              <w:rPr>
                <w:noProof/>
                <w:webHidden/>
              </w:rPr>
              <w:instrText xml:space="preserve"> PAGEREF _Toc82501129 \h </w:instrText>
            </w:r>
            <w:r w:rsidR="006B7783">
              <w:rPr>
                <w:noProof/>
                <w:webHidden/>
              </w:rPr>
            </w:r>
            <w:r w:rsidR="006B7783">
              <w:rPr>
                <w:noProof/>
                <w:webHidden/>
              </w:rPr>
              <w:fldChar w:fldCharType="separate"/>
            </w:r>
            <w:r w:rsidR="006B7783">
              <w:rPr>
                <w:noProof/>
                <w:webHidden/>
              </w:rPr>
              <w:t>43</w:t>
            </w:r>
            <w:r w:rsidR="006B7783">
              <w:rPr>
                <w:noProof/>
                <w:webHidden/>
              </w:rPr>
              <w:fldChar w:fldCharType="end"/>
            </w:r>
          </w:hyperlink>
        </w:p>
        <w:p w14:paraId="6AD5A116" w14:textId="17CA6D27" w:rsidR="006B7783" w:rsidRDefault="00114568">
          <w:pPr>
            <w:pStyle w:val="Sadraj1"/>
            <w:tabs>
              <w:tab w:val="left" w:pos="480"/>
            </w:tabs>
            <w:rPr>
              <w:rFonts w:asciiTheme="minorHAnsi" w:eastAsiaTheme="minorEastAsia" w:hAnsiTheme="minorHAnsi"/>
              <w:noProof/>
              <w:sz w:val="22"/>
              <w:lang w:eastAsia="hr-HR"/>
            </w:rPr>
          </w:pPr>
          <w:hyperlink w:anchor="_Toc82501130" w:history="1">
            <w:r w:rsidR="006B7783" w:rsidRPr="00413BA5">
              <w:rPr>
                <w:rStyle w:val="Hiperveza"/>
                <w:noProof/>
              </w:rPr>
              <w:t>4.</w:t>
            </w:r>
            <w:r w:rsidR="006B7783">
              <w:rPr>
                <w:rFonts w:asciiTheme="minorHAnsi" w:eastAsiaTheme="minorEastAsia" w:hAnsiTheme="minorHAnsi"/>
                <w:noProof/>
                <w:sz w:val="22"/>
                <w:lang w:eastAsia="hr-HR"/>
              </w:rPr>
              <w:tab/>
            </w:r>
            <w:r w:rsidR="006B7783" w:rsidRPr="00413BA5">
              <w:rPr>
                <w:rStyle w:val="Hiperveza"/>
                <w:noProof/>
              </w:rPr>
              <w:t xml:space="preserve">Popis literature </w:t>
            </w:r>
            <w:r w:rsidR="006B7783">
              <w:rPr>
                <w:noProof/>
                <w:webHidden/>
              </w:rPr>
              <w:tab/>
            </w:r>
            <w:r w:rsidR="006B7783">
              <w:rPr>
                <w:noProof/>
                <w:webHidden/>
              </w:rPr>
              <w:fldChar w:fldCharType="begin"/>
            </w:r>
            <w:r w:rsidR="006B7783">
              <w:rPr>
                <w:noProof/>
                <w:webHidden/>
              </w:rPr>
              <w:instrText xml:space="preserve"> PAGEREF _Toc82501130 \h </w:instrText>
            </w:r>
            <w:r w:rsidR="006B7783">
              <w:rPr>
                <w:noProof/>
                <w:webHidden/>
              </w:rPr>
            </w:r>
            <w:r w:rsidR="006B7783">
              <w:rPr>
                <w:noProof/>
                <w:webHidden/>
              </w:rPr>
              <w:fldChar w:fldCharType="separate"/>
            </w:r>
            <w:r w:rsidR="006B7783">
              <w:rPr>
                <w:noProof/>
                <w:webHidden/>
              </w:rPr>
              <w:t>45</w:t>
            </w:r>
            <w:r w:rsidR="006B7783">
              <w:rPr>
                <w:noProof/>
                <w:webHidden/>
              </w:rPr>
              <w:fldChar w:fldCharType="end"/>
            </w:r>
          </w:hyperlink>
        </w:p>
        <w:p w14:paraId="2091ADC6" w14:textId="1EB8DDB6" w:rsidR="006B7783" w:rsidRDefault="00114568">
          <w:pPr>
            <w:pStyle w:val="Sadraj1"/>
            <w:rPr>
              <w:rFonts w:asciiTheme="minorHAnsi" w:eastAsiaTheme="minorEastAsia" w:hAnsiTheme="minorHAnsi"/>
              <w:noProof/>
              <w:sz w:val="22"/>
              <w:lang w:eastAsia="hr-HR"/>
            </w:rPr>
          </w:pPr>
          <w:hyperlink w:anchor="_Toc82501131" w:history="1">
            <w:r w:rsidR="006B7783" w:rsidRPr="00413BA5">
              <w:rPr>
                <w:rStyle w:val="Hiperveza"/>
                <w:noProof/>
              </w:rPr>
              <w:t>Prilozi</w:t>
            </w:r>
            <w:r w:rsidR="006B7783">
              <w:rPr>
                <w:noProof/>
                <w:webHidden/>
              </w:rPr>
              <w:tab/>
            </w:r>
            <w:r w:rsidR="006B7783">
              <w:rPr>
                <w:noProof/>
                <w:webHidden/>
              </w:rPr>
              <w:fldChar w:fldCharType="begin"/>
            </w:r>
            <w:r w:rsidR="006B7783">
              <w:rPr>
                <w:noProof/>
                <w:webHidden/>
              </w:rPr>
              <w:instrText xml:space="preserve"> PAGEREF _Toc82501131 \h </w:instrText>
            </w:r>
            <w:r w:rsidR="006B7783">
              <w:rPr>
                <w:noProof/>
                <w:webHidden/>
              </w:rPr>
            </w:r>
            <w:r w:rsidR="006B7783">
              <w:rPr>
                <w:noProof/>
                <w:webHidden/>
              </w:rPr>
              <w:fldChar w:fldCharType="separate"/>
            </w:r>
            <w:r w:rsidR="006B7783">
              <w:rPr>
                <w:noProof/>
                <w:webHidden/>
              </w:rPr>
              <w:t>48</w:t>
            </w:r>
            <w:r w:rsidR="006B7783">
              <w:rPr>
                <w:noProof/>
                <w:webHidden/>
              </w:rPr>
              <w:fldChar w:fldCharType="end"/>
            </w:r>
          </w:hyperlink>
        </w:p>
        <w:p w14:paraId="6EA8268D" w14:textId="346BDC2F" w:rsidR="004153CA" w:rsidRPr="00416C00" w:rsidRDefault="004153CA">
          <w:r w:rsidRPr="00416C00">
            <w:rPr>
              <w:b/>
              <w:bCs/>
            </w:rPr>
            <w:fldChar w:fldCharType="end"/>
          </w:r>
        </w:p>
      </w:sdtContent>
    </w:sdt>
    <w:p w14:paraId="57A78102" w14:textId="49BA9523" w:rsidR="004153CA" w:rsidRPr="004F22CD" w:rsidRDefault="004153CA"/>
    <w:p w14:paraId="366EF774" w14:textId="5B39BE41" w:rsidR="006B07C8" w:rsidRPr="00976217" w:rsidRDefault="006B07C8" w:rsidP="006B07C8">
      <w:pPr>
        <w:spacing w:line="259" w:lineRule="auto"/>
        <w:jc w:val="left"/>
      </w:pPr>
      <w:r w:rsidRPr="004F22CD">
        <w:br w:type="page"/>
      </w:r>
    </w:p>
    <w:p w14:paraId="756B4170" w14:textId="52057539" w:rsidR="00016D90" w:rsidRPr="00976217" w:rsidRDefault="003A102B" w:rsidP="0022636B">
      <w:pPr>
        <w:pStyle w:val="Naslov1"/>
      </w:pPr>
      <w:bookmarkStart w:id="2" w:name="_Toc82501101"/>
      <w:r w:rsidRPr="00976217">
        <w:lastRenderedPageBreak/>
        <w:t>Popis kratica:</w:t>
      </w:r>
      <w:bookmarkEnd w:id="2"/>
    </w:p>
    <w:p w14:paraId="0D549F89" w14:textId="4A0F9038" w:rsidR="007A7B08" w:rsidRPr="002A5E1A" w:rsidRDefault="007A7B08" w:rsidP="00D207B9">
      <w:r w:rsidRPr="00976217">
        <w:rPr>
          <w:i/>
          <w:iCs/>
        </w:rPr>
        <w:t>RPG</w:t>
      </w:r>
      <w:r w:rsidR="001C1EF9">
        <w:tab/>
      </w:r>
      <w:r w:rsidR="001C1EF9">
        <w:tab/>
      </w:r>
      <w:r w:rsidRPr="000C0E88">
        <w:rPr>
          <w:i/>
          <w:iCs/>
        </w:rPr>
        <w:t xml:space="preserve">role </w:t>
      </w:r>
      <w:proofErr w:type="spellStart"/>
      <w:r w:rsidRPr="000C0E88">
        <w:rPr>
          <w:i/>
          <w:iCs/>
        </w:rPr>
        <w:t>playing</w:t>
      </w:r>
      <w:proofErr w:type="spellEnd"/>
      <w:r w:rsidRPr="000C0E88">
        <w:rPr>
          <w:i/>
          <w:iCs/>
        </w:rPr>
        <w:t xml:space="preserve"> game</w:t>
      </w:r>
      <w:r w:rsidRPr="000C0E88">
        <w:t>, (hrv. igra igranja uloga)</w:t>
      </w:r>
    </w:p>
    <w:p w14:paraId="58BF3486" w14:textId="521C9DEB" w:rsidR="00B952CD" w:rsidRPr="0071754B" w:rsidRDefault="00B952CD" w:rsidP="00D207B9">
      <w:r w:rsidRPr="006D54E3">
        <w:rPr>
          <w:i/>
          <w:iCs/>
        </w:rPr>
        <w:t>TTRPG</w:t>
      </w:r>
      <w:r w:rsidR="001C1EF9">
        <w:tab/>
      </w:r>
      <w:r w:rsidRPr="0071754B">
        <w:t xml:space="preserve">table-top role </w:t>
      </w:r>
      <w:proofErr w:type="spellStart"/>
      <w:r w:rsidRPr="0071754B">
        <w:t>playing</w:t>
      </w:r>
      <w:proofErr w:type="spellEnd"/>
      <w:r w:rsidRPr="0071754B">
        <w:t xml:space="preserve"> game, (hrv. društvena igra igranja uloga)</w:t>
      </w:r>
    </w:p>
    <w:p w14:paraId="750E4F58" w14:textId="3BCD7E15" w:rsidR="00814B64" w:rsidRPr="00416C00" w:rsidRDefault="00814B64" w:rsidP="00D207B9">
      <w:r w:rsidRPr="00E07746">
        <w:rPr>
          <w:i/>
          <w:iCs/>
        </w:rPr>
        <w:t>404th</w:t>
      </w:r>
      <w:r w:rsidR="001C1EF9">
        <w:tab/>
      </w:r>
      <w:r w:rsidR="001C1EF9">
        <w:tab/>
      </w:r>
      <w:proofErr w:type="spellStart"/>
      <w:r w:rsidRPr="002216DC">
        <w:rPr>
          <w:i/>
          <w:iCs/>
        </w:rPr>
        <w:t>404th</w:t>
      </w:r>
      <w:proofErr w:type="spellEnd"/>
      <w:r w:rsidRPr="002216DC">
        <w:rPr>
          <w:i/>
          <w:iCs/>
        </w:rPr>
        <w:t xml:space="preserve"> </w:t>
      </w:r>
      <w:proofErr w:type="spellStart"/>
      <w:r w:rsidRPr="002216DC">
        <w:rPr>
          <w:i/>
          <w:iCs/>
        </w:rPr>
        <w:t>Assault</w:t>
      </w:r>
      <w:proofErr w:type="spellEnd"/>
      <w:r w:rsidRPr="002216DC">
        <w:rPr>
          <w:i/>
          <w:iCs/>
        </w:rPr>
        <w:t xml:space="preserve"> </w:t>
      </w:r>
      <w:proofErr w:type="spellStart"/>
      <w:r w:rsidRPr="002216DC">
        <w:rPr>
          <w:i/>
          <w:iCs/>
        </w:rPr>
        <w:t>Squad</w:t>
      </w:r>
      <w:proofErr w:type="spellEnd"/>
      <w:r w:rsidRPr="00416C00">
        <w:t xml:space="preserve">, </w:t>
      </w:r>
      <w:r w:rsidR="009F112F" w:rsidRPr="00416C00">
        <w:t xml:space="preserve">autorov </w:t>
      </w:r>
      <w:r w:rsidR="001C7EDE">
        <w:t>novi</w:t>
      </w:r>
      <w:r w:rsidR="001C7EDE" w:rsidRPr="00416C00">
        <w:t xml:space="preserve"> </w:t>
      </w:r>
      <w:r w:rsidR="001C7EDE" w:rsidRPr="005C0AA2">
        <w:rPr>
          <w:i/>
        </w:rPr>
        <w:t xml:space="preserve">TTRPG </w:t>
      </w:r>
      <w:r w:rsidR="00E726DB" w:rsidRPr="00416C00">
        <w:t>sustav</w:t>
      </w:r>
    </w:p>
    <w:p w14:paraId="40FD60E7" w14:textId="36029799" w:rsidR="003A102B" w:rsidRPr="001C7EDE" w:rsidRDefault="003A102B" w:rsidP="00D207B9">
      <w:r w:rsidRPr="00416C00">
        <w:rPr>
          <w:i/>
          <w:iCs/>
        </w:rPr>
        <w:t>D&amp;D</w:t>
      </w:r>
      <w:r w:rsidR="001C1EF9">
        <w:tab/>
      </w:r>
      <w:r w:rsidR="001C1EF9">
        <w:tab/>
      </w:r>
      <w:proofErr w:type="spellStart"/>
      <w:r w:rsidRPr="00416C00">
        <w:rPr>
          <w:i/>
          <w:iCs/>
        </w:rPr>
        <w:t>Dungeons</w:t>
      </w:r>
      <w:proofErr w:type="spellEnd"/>
      <w:r w:rsidRPr="00416C00">
        <w:rPr>
          <w:i/>
          <w:iCs/>
        </w:rPr>
        <w:t xml:space="preserve"> &amp; </w:t>
      </w:r>
      <w:proofErr w:type="spellStart"/>
      <w:r w:rsidRPr="00416C00">
        <w:rPr>
          <w:i/>
          <w:iCs/>
        </w:rPr>
        <w:t>Dragons</w:t>
      </w:r>
      <w:proofErr w:type="spellEnd"/>
      <w:r w:rsidRPr="00416C00">
        <w:t xml:space="preserve">, (hrv. Tamnice &amp; </w:t>
      </w:r>
      <w:r w:rsidR="00B952CD" w:rsidRPr="00416C00">
        <w:t>Z</w:t>
      </w:r>
      <w:r w:rsidRPr="00416C00">
        <w:t xml:space="preserve">majevi) prvi </w:t>
      </w:r>
      <w:r w:rsidR="00B952CD" w:rsidRPr="00416C00">
        <w:rPr>
          <w:i/>
          <w:iCs/>
        </w:rPr>
        <w:t>TT</w:t>
      </w:r>
      <w:r w:rsidRPr="00416C00">
        <w:rPr>
          <w:i/>
          <w:iCs/>
        </w:rPr>
        <w:t>RPG</w:t>
      </w:r>
      <w:r w:rsidR="001C7EDE">
        <w:rPr>
          <w:iCs/>
        </w:rPr>
        <w:t xml:space="preserve"> sustav/igra</w:t>
      </w:r>
    </w:p>
    <w:p w14:paraId="3E74104E" w14:textId="4332480D" w:rsidR="00301951" w:rsidRPr="00416C00" w:rsidRDefault="00301951" w:rsidP="00D207B9">
      <w:proofErr w:type="spellStart"/>
      <w:r w:rsidRPr="00416C00">
        <w:rPr>
          <w:i/>
          <w:iCs/>
        </w:rPr>
        <w:t>dX</w:t>
      </w:r>
      <w:proofErr w:type="spellEnd"/>
      <w:r w:rsidR="001C1EF9">
        <w:tab/>
      </w:r>
      <w:r w:rsidR="001C1EF9">
        <w:tab/>
      </w:r>
      <w:r w:rsidRPr="00416C00">
        <w:t>igra</w:t>
      </w:r>
      <w:r w:rsidR="002117D5" w:rsidRPr="00416C00">
        <w:t>ć</w:t>
      </w:r>
      <w:r w:rsidRPr="00416C00">
        <w:t xml:space="preserve">a kocka sa X strana </w:t>
      </w:r>
      <w:r w:rsidR="006B7783">
        <w:t>odnosno</w:t>
      </w:r>
      <w:r w:rsidRPr="00416C00">
        <w:t xml:space="preserve"> X mogućih ishoda</w:t>
      </w:r>
    </w:p>
    <w:p w14:paraId="4E4DF8CA" w14:textId="2D93BB46" w:rsidR="00E07D82" w:rsidRPr="00416C00" w:rsidRDefault="00083C3E" w:rsidP="00D207B9">
      <w:r w:rsidRPr="00416C00">
        <w:rPr>
          <w:i/>
          <w:iCs/>
        </w:rPr>
        <w:t>DM</w:t>
      </w:r>
      <w:r w:rsidR="001C1EF9">
        <w:tab/>
      </w:r>
      <w:r w:rsidR="001C1EF9">
        <w:tab/>
      </w:r>
      <w:proofErr w:type="spellStart"/>
      <w:r w:rsidR="00E07D82" w:rsidRPr="00416C00">
        <w:rPr>
          <w:i/>
          <w:iCs/>
        </w:rPr>
        <w:t>dungeon</w:t>
      </w:r>
      <w:proofErr w:type="spellEnd"/>
      <w:r w:rsidR="00E07D82" w:rsidRPr="00416C00">
        <w:rPr>
          <w:i/>
          <w:iCs/>
        </w:rPr>
        <w:t xml:space="preserve"> master</w:t>
      </w:r>
      <w:r w:rsidR="00E07D82" w:rsidRPr="00416C00">
        <w:t xml:space="preserve"> (</w:t>
      </w:r>
      <w:r w:rsidR="004A2EE2" w:rsidRPr="00416C00">
        <w:t>hrv</w:t>
      </w:r>
      <w:r w:rsidR="00E07D82" w:rsidRPr="00416C00">
        <w:t xml:space="preserve">. voditelj igre, u </w:t>
      </w:r>
      <w:r w:rsidR="00E07D82" w:rsidRPr="00416C00">
        <w:rPr>
          <w:i/>
          <w:iCs/>
        </w:rPr>
        <w:t>D&amp;D</w:t>
      </w:r>
      <w:r w:rsidR="00E07D82" w:rsidRPr="00416C00">
        <w:t xml:space="preserve"> </w:t>
      </w:r>
      <w:r w:rsidR="00D37C07" w:rsidRPr="00416C00">
        <w:t>sustav</w:t>
      </w:r>
      <w:r w:rsidR="00E07D82" w:rsidRPr="00416C00">
        <w:t>u)</w:t>
      </w:r>
    </w:p>
    <w:p w14:paraId="4ECE1107" w14:textId="1784321E" w:rsidR="00E07D82" w:rsidRPr="00416C00" w:rsidRDefault="00E07D82" w:rsidP="00D207B9">
      <w:r w:rsidRPr="00416C00">
        <w:rPr>
          <w:i/>
          <w:iCs/>
        </w:rPr>
        <w:t>GM</w:t>
      </w:r>
      <w:r w:rsidR="001C1EF9">
        <w:tab/>
      </w:r>
      <w:r w:rsidR="001C1EF9">
        <w:tab/>
      </w:r>
      <w:r w:rsidRPr="00416C00">
        <w:rPr>
          <w:i/>
          <w:iCs/>
        </w:rPr>
        <w:t>game master</w:t>
      </w:r>
      <w:r w:rsidRPr="00416C00">
        <w:t xml:space="preserve"> (</w:t>
      </w:r>
      <w:r w:rsidR="004A2EE2" w:rsidRPr="00416C00">
        <w:t>hrv</w:t>
      </w:r>
      <w:r w:rsidRPr="00416C00">
        <w:t xml:space="preserve">. voditelj igre, </w:t>
      </w:r>
      <w:r w:rsidR="00FD1274" w:rsidRPr="00416C00">
        <w:t xml:space="preserve">opći </w:t>
      </w:r>
      <w:r w:rsidRPr="00416C00">
        <w:t>naziv)</w:t>
      </w:r>
    </w:p>
    <w:p w14:paraId="374A9E8E" w14:textId="45835987" w:rsidR="004A2EE2" w:rsidRPr="00416C00" w:rsidRDefault="004A2EE2" w:rsidP="00D207B9">
      <w:r w:rsidRPr="00416C00">
        <w:rPr>
          <w:i/>
          <w:iCs/>
        </w:rPr>
        <w:t>NPC</w:t>
      </w:r>
      <w:r w:rsidR="001C1EF9">
        <w:tab/>
      </w:r>
      <w:r w:rsidR="001C1EF9">
        <w:tab/>
      </w:r>
      <w:proofErr w:type="spellStart"/>
      <w:r w:rsidRPr="00416C00">
        <w:rPr>
          <w:i/>
          <w:iCs/>
        </w:rPr>
        <w:t>non-playable</w:t>
      </w:r>
      <w:proofErr w:type="spellEnd"/>
      <w:r w:rsidRPr="00416C00">
        <w:rPr>
          <w:i/>
          <w:iCs/>
        </w:rPr>
        <w:t xml:space="preserve"> </w:t>
      </w:r>
      <w:proofErr w:type="spellStart"/>
      <w:r w:rsidRPr="00416C00">
        <w:rPr>
          <w:i/>
          <w:iCs/>
        </w:rPr>
        <w:t>character</w:t>
      </w:r>
      <w:proofErr w:type="spellEnd"/>
      <w:r w:rsidRPr="00416C00">
        <w:t xml:space="preserve"> (hrv. lik kojeg </w:t>
      </w:r>
      <w:r w:rsidR="00B952CD" w:rsidRPr="00416C00">
        <w:t>igrač</w:t>
      </w:r>
      <w:r w:rsidRPr="00416C00">
        <w:t xml:space="preserve"> ne može kontrolirati)</w:t>
      </w:r>
    </w:p>
    <w:p w14:paraId="4BB3E0A7" w14:textId="7B02E1E7" w:rsidR="004A2EE2" w:rsidRPr="00416C00" w:rsidRDefault="004A2EE2" w:rsidP="00D207B9">
      <w:r w:rsidRPr="00416C00">
        <w:rPr>
          <w:i/>
          <w:iCs/>
        </w:rPr>
        <w:t>PC</w:t>
      </w:r>
      <w:r w:rsidR="001C1EF9">
        <w:tab/>
      </w:r>
      <w:r w:rsidR="001C1EF9">
        <w:tab/>
      </w:r>
      <w:proofErr w:type="spellStart"/>
      <w:r w:rsidRPr="00416C00">
        <w:rPr>
          <w:i/>
          <w:iCs/>
        </w:rPr>
        <w:t>playable</w:t>
      </w:r>
      <w:proofErr w:type="spellEnd"/>
      <w:r w:rsidRPr="00416C00">
        <w:rPr>
          <w:i/>
          <w:iCs/>
        </w:rPr>
        <w:t xml:space="preserve"> </w:t>
      </w:r>
      <w:proofErr w:type="spellStart"/>
      <w:r w:rsidRPr="00416C00">
        <w:rPr>
          <w:i/>
          <w:iCs/>
        </w:rPr>
        <w:t>character</w:t>
      </w:r>
      <w:proofErr w:type="spellEnd"/>
      <w:r w:rsidRPr="00416C00">
        <w:t xml:space="preserve"> (hrv. lik kojeg igrač kontrolira, heroj)</w:t>
      </w:r>
    </w:p>
    <w:p w14:paraId="5244D896" w14:textId="52573C67" w:rsidR="006E6755" w:rsidRPr="00416C00" w:rsidRDefault="006E6755" w:rsidP="00D207B9">
      <w:r w:rsidRPr="00416C00">
        <w:rPr>
          <w:i/>
          <w:iCs/>
        </w:rPr>
        <w:t>TB</w:t>
      </w:r>
      <w:r w:rsidR="001C1EF9">
        <w:tab/>
      </w:r>
      <w:r w:rsidR="001C1EF9">
        <w:tab/>
      </w:r>
      <w:proofErr w:type="spellStart"/>
      <w:r w:rsidRPr="00416C00">
        <w:rPr>
          <w:i/>
          <w:iCs/>
        </w:rPr>
        <w:t>turn</w:t>
      </w:r>
      <w:r w:rsidR="00FA50E1" w:rsidRPr="00416C00">
        <w:rPr>
          <w:i/>
          <w:iCs/>
        </w:rPr>
        <w:t>-</w:t>
      </w:r>
      <w:r w:rsidRPr="00416C00">
        <w:rPr>
          <w:i/>
          <w:iCs/>
        </w:rPr>
        <w:t>based</w:t>
      </w:r>
      <w:proofErr w:type="spellEnd"/>
      <w:r w:rsidRPr="00416C00">
        <w:t xml:space="preserve"> (hrv. </w:t>
      </w:r>
      <w:r w:rsidR="00FA50E1" w:rsidRPr="00416C00">
        <w:t xml:space="preserve">na poteze, </w:t>
      </w:r>
      <w:r w:rsidR="00FD1274" w:rsidRPr="00416C00">
        <w:t xml:space="preserve">način </w:t>
      </w:r>
      <w:r w:rsidR="00FA50E1" w:rsidRPr="00416C00">
        <w:t>igre</w:t>
      </w:r>
      <w:r w:rsidRPr="00416C00">
        <w:t xml:space="preserve">) </w:t>
      </w:r>
    </w:p>
    <w:p w14:paraId="3F3C0781" w14:textId="7ADD610C" w:rsidR="00FC105A" w:rsidRPr="00416C00" w:rsidRDefault="00FA50E1" w:rsidP="00D207B9">
      <w:r w:rsidRPr="00416C00">
        <w:rPr>
          <w:i/>
          <w:iCs/>
        </w:rPr>
        <w:t>RT</w:t>
      </w:r>
      <w:r w:rsidR="001C1EF9">
        <w:tab/>
      </w:r>
      <w:r w:rsidR="001C1EF9">
        <w:tab/>
      </w:r>
      <w:proofErr w:type="spellStart"/>
      <w:r w:rsidRPr="00416C00">
        <w:rPr>
          <w:i/>
          <w:iCs/>
        </w:rPr>
        <w:t>real</w:t>
      </w:r>
      <w:proofErr w:type="spellEnd"/>
      <w:r w:rsidRPr="00416C00">
        <w:rPr>
          <w:i/>
          <w:iCs/>
        </w:rPr>
        <w:t>-time</w:t>
      </w:r>
      <w:r w:rsidRPr="00416C00">
        <w:t xml:space="preserve"> (hrv. u stvarnom vremenu, </w:t>
      </w:r>
      <w:r w:rsidR="00FD1274" w:rsidRPr="00416C00">
        <w:t xml:space="preserve">način </w:t>
      </w:r>
      <w:r w:rsidRPr="00416C00">
        <w:t>igre)</w:t>
      </w:r>
    </w:p>
    <w:p w14:paraId="293C3B60" w14:textId="19E10B83" w:rsidR="004C4867" w:rsidRPr="00416C00" w:rsidRDefault="00FC105A" w:rsidP="00D207B9">
      <w:r w:rsidRPr="00416C00">
        <w:rPr>
          <w:i/>
          <w:iCs/>
        </w:rPr>
        <w:t>XP</w:t>
      </w:r>
      <w:r w:rsidR="001C1EF9">
        <w:tab/>
      </w:r>
      <w:r w:rsidR="001C1EF9">
        <w:tab/>
      </w:r>
      <w:proofErr w:type="spellStart"/>
      <w:r w:rsidRPr="00416C00">
        <w:rPr>
          <w:i/>
          <w:iCs/>
        </w:rPr>
        <w:t>experience</w:t>
      </w:r>
      <w:proofErr w:type="spellEnd"/>
      <w:r w:rsidRPr="00416C00">
        <w:rPr>
          <w:i/>
          <w:iCs/>
        </w:rPr>
        <w:t xml:space="preserve"> </w:t>
      </w:r>
      <w:proofErr w:type="spellStart"/>
      <w:r w:rsidRPr="00416C00">
        <w:rPr>
          <w:i/>
          <w:iCs/>
        </w:rPr>
        <w:t>points</w:t>
      </w:r>
      <w:proofErr w:type="spellEnd"/>
      <w:r w:rsidRPr="00416C00">
        <w:t xml:space="preserve"> (hrv. iskustveni bodovi)</w:t>
      </w:r>
    </w:p>
    <w:p w14:paraId="6A5BACF6" w14:textId="698367B2" w:rsidR="004C4867" w:rsidRPr="00416C00" w:rsidRDefault="004C4867" w:rsidP="00D207B9">
      <w:r w:rsidRPr="00416C00">
        <w:rPr>
          <w:i/>
          <w:iCs/>
        </w:rPr>
        <w:t>HP</w:t>
      </w:r>
      <w:r w:rsidR="001C1EF9">
        <w:tab/>
      </w:r>
      <w:r w:rsidR="001C1EF9">
        <w:tab/>
      </w:r>
      <w:r w:rsidRPr="00416C00">
        <w:rPr>
          <w:i/>
          <w:iCs/>
        </w:rPr>
        <w:t xml:space="preserve">hit </w:t>
      </w:r>
      <w:proofErr w:type="spellStart"/>
      <w:r w:rsidRPr="00416C00">
        <w:rPr>
          <w:i/>
          <w:iCs/>
        </w:rPr>
        <w:t>points</w:t>
      </w:r>
      <w:proofErr w:type="spellEnd"/>
      <w:r w:rsidRPr="00416C00">
        <w:rPr>
          <w:i/>
          <w:iCs/>
        </w:rPr>
        <w:t xml:space="preserve"> / </w:t>
      </w:r>
      <w:proofErr w:type="spellStart"/>
      <w:r w:rsidRPr="00416C00">
        <w:rPr>
          <w:i/>
          <w:iCs/>
        </w:rPr>
        <w:t>health</w:t>
      </w:r>
      <w:proofErr w:type="spellEnd"/>
      <w:r w:rsidRPr="00416C00">
        <w:rPr>
          <w:i/>
          <w:iCs/>
        </w:rPr>
        <w:t xml:space="preserve"> </w:t>
      </w:r>
      <w:proofErr w:type="spellStart"/>
      <w:r w:rsidRPr="00416C00">
        <w:rPr>
          <w:i/>
          <w:iCs/>
        </w:rPr>
        <w:t>points</w:t>
      </w:r>
      <w:proofErr w:type="spellEnd"/>
      <w:r w:rsidRPr="00416C00">
        <w:t xml:space="preserve"> (hrv. životni bodovi)</w:t>
      </w:r>
    </w:p>
    <w:p w14:paraId="35BA1F81" w14:textId="556ABA14" w:rsidR="00B67B6B" w:rsidRPr="00416C00" w:rsidRDefault="004C4867" w:rsidP="00D207B9">
      <w:r w:rsidRPr="00416C00">
        <w:rPr>
          <w:i/>
          <w:iCs/>
        </w:rPr>
        <w:t>AC</w:t>
      </w:r>
      <w:r w:rsidR="001C1EF9">
        <w:tab/>
      </w:r>
      <w:r w:rsidR="001C1EF9">
        <w:tab/>
      </w:r>
      <w:proofErr w:type="spellStart"/>
      <w:r w:rsidRPr="00416C00">
        <w:rPr>
          <w:i/>
          <w:iCs/>
        </w:rPr>
        <w:t>armor</w:t>
      </w:r>
      <w:proofErr w:type="spellEnd"/>
      <w:r w:rsidRPr="00416C00">
        <w:rPr>
          <w:i/>
          <w:iCs/>
        </w:rPr>
        <w:t xml:space="preserve"> </w:t>
      </w:r>
      <w:proofErr w:type="spellStart"/>
      <w:r w:rsidRPr="00416C00">
        <w:rPr>
          <w:i/>
          <w:iCs/>
        </w:rPr>
        <w:t>class</w:t>
      </w:r>
      <w:proofErr w:type="spellEnd"/>
      <w:r w:rsidRPr="00416C00">
        <w:t xml:space="preserve"> (hrv. (</w:t>
      </w:r>
      <w:r w:rsidR="00855C3A">
        <w:t>klasa</w:t>
      </w:r>
      <w:r w:rsidRPr="00416C00">
        <w:t>) oklop(a), kolike su šanse da lik izbjegne štetu)</w:t>
      </w:r>
    </w:p>
    <w:p w14:paraId="394B047B" w14:textId="0CC17A94" w:rsidR="00FA50E1" w:rsidRPr="00416C00" w:rsidRDefault="00B67B6B" w:rsidP="00D207B9">
      <w:r w:rsidRPr="00416C00">
        <w:rPr>
          <w:i/>
          <w:iCs/>
        </w:rPr>
        <w:t>PDF</w:t>
      </w:r>
      <w:r w:rsidR="001C1EF9">
        <w:tab/>
      </w:r>
      <w:r w:rsidR="001C1EF9">
        <w:tab/>
      </w:r>
      <w:proofErr w:type="spellStart"/>
      <w:r w:rsidRPr="00416C00">
        <w:rPr>
          <w:i/>
          <w:iCs/>
        </w:rPr>
        <w:t>Portable</w:t>
      </w:r>
      <w:proofErr w:type="spellEnd"/>
      <w:r w:rsidRPr="00416C00">
        <w:rPr>
          <w:i/>
          <w:iCs/>
        </w:rPr>
        <w:t xml:space="preserve"> </w:t>
      </w:r>
      <w:proofErr w:type="spellStart"/>
      <w:r w:rsidRPr="00416C00">
        <w:rPr>
          <w:i/>
          <w:iCs/>
        </w:rPr>
        <w:t>Document</w:t>
      </w:r>
      <w:proofErr w:type="spellEnd"/>
      <w:r w:rsidRPr="00416C00">
        <w:rPr>
          <w:i/>
          <w:iCs/>
        </w:rPr>
        <w:t xml:space="preserve"> Format</w:t>
      </w:r>
      <w:r w:rsidR="00FA50E1" w:rsidRPr="00416C00">
        <w:t xml:space="preserve"> </w:t>
      </w:r>
      <w:r w:rsidR="00E278BC">
        <w:t>(hrv. format prenosivih dokumenata)</w:t>
      </w:r>
    </w:p>
    <w:p w14:paraId="1FF2A3DB" w14:textId="75883D21" w:rsidR="006E6755" w:rsidRPr="00416C00" w:rsidRDefault="005842D8" w:rsidP="00D207B9">
      <w:r w:rsidRPr="00416C00">
        <w:rPr>
          <w:i/>
          <w:iCs/>
        </w:rPr>
        <w:t>GUI</w:t>
      </w:r>
      <w:r w:rsidR="001C1EF9">
        <w:tab/>
      </w:r>
      <w:r w:rsidR="001C1EF9">
        <w:tab/>
      </w:r>
      <w:proofErr w:type="spellStart"/>
      <w:r w:rsidRPr="00416C00">
        <w:rPr>
          <w:i/>
          <w:iCs/>
        </w:rPr>
        <w:t>Graphical</w:t>
      </w:r>
      <w:proofErr w:type="spellEnd"/>
      <w:r w:rsidRPr="00416C00">
        <w:rPr>
          <w:i/>
          <w:iCs/>
        </w:rPr>
        <w:t xml:space="preserve"> </w:t>
      </w:r>
      <w:proofErr w:type="spellStart"/>
      <w:r w:rsidRPr="00416C00">
        <w:rPr>
          <w:i/>
          <w:iCs/>
        </w:rPr>
        <w:t>User</w:t>
      </w:r>
      <w:proofErr w:type="spellEnd"/>
      <w:r w:rsidRPr="00416C00">
        <w:rPr>
          <w:i/>
          <w:iCs/>
        </w:rPr>
        <w:t xml:space="preserve"> Interface</w:t>
      </w:r>
      <w:r w:rsidRPr="00416C00">
        <w:t xml:space="preserve"> (hrv. grafičko korisničko sučelje)</w:t>
      </w:r>
    </w:p>
    <w:p w14:paraId="036DFCCA" w14:textId="792A2845" w:rsidR="004E4265" w:rsidRDefault="004E4265" w:rsidP="00D207B9">
      <w:r w:rsidRPr="00416C00">
        <w:rPr>
          <w:i/>
          <w:iCs/>
        </w:rPr>
        <w:t>JSON</w:t>
      </w:r>
      <w:r w:rsidR="001C1EF9">
        <w:tab/>
      </w:r>
      <w:r w:rsidR="001C1EF9">
        <w:tab/>
      </w:r>
      <w:r w:rsidRPr="005C0AA2">
        <w:rPr>
          <w:i/>
          <w:iCs/>
        </w:rPr>
        <w:t xml:space="preserve">JavaScript </w:t>
      </w:r>
      <w:proofErr w:type="spellStart"/>
      <w:r w:rsidRPr="005C0AA2">
        <w:rPr>
          <w:i/>
          <w:iCs/>
        </w:rPr>
        <w:t>Object</w:t>
      </w:r>
      <w:proofErr w:type="spellEnd"/>
      <w:r w:rsidRPr="005C0AA2">
        <w:rPr>
          <w:i/>
          <w:iCs/>
        </w:rPr>
        <w:t xml:space="preserve"> </w:t>
      </w:r>
      <w:proofErr w:type="spellStart"/>
      <w:r w:rsidRPr="005C0AA2">
        <w:rPr>
          <w:i/>
          <w:iCs/>
        </w:rPr>
        <w:t>Notation</w:t>
      </w:r>
      <w:proofErr w:type="spellEnd"/>
      <w:r w:rsidRPr="00416C00">
        <w:t xml:space="preserve"> (hrv. zapis </w:t>
      </w:r>
      <w:proofErr w:type="spellStart"/>
      <w:r w:rsidRPr="00416C00">
        <w:t>JavaScriptovih</w:t>
      </w:r>
      <w:proofErr w:type="spellEnd"/>
      <w:r w:rsidRPr="00416C00">
        <w:t xml:space="preserve"> objekata)</w:t>
      </w:r>
    </w:p>
    <w:p w14:paraId="308B7EFB" w14:textId="173029D1" w:rsidR="00AA2C71" w:rsidRDefault="005D6742" w:rsidP="00D207B9">
      <w:r w:rsidRPr="005C0AA2">
        <w:rPr>
          <w:i/>
        </w:rPr>
        <w:t>UML</w:t>
      </w:r>
      <w:r>
        <w:tab/>
      </w:r>
      <w:r>
        <w:tab/>
      </w:r>
      <w:proofErr w:type="spellStart"/>
      <w:r w:rsidRPr="005C0AA2">
        <w:rPr>
          <w:i/>
          <w:iCs/>
        </w:rPr>
        <w:t>Unified</w:t>
      </w:r>
      <w:proofErr w:type="spellEnd"/>
      <w:r w:rsidRPr="005C0AA2">
        <w:rPr>
          <w:i/>
          <w:iCs/>
        </w:rPr>
        <w:t xml:space="preserve"> </w:t>
      </w:r>
      <w:proofErr w:type="spellStart"/>
      <w:r w:rsidRPr="005C0AA2">
        <w:rPr>
          <w:i/>
          <w:iCs/>
        </w:rPr>
        <w:t>Modeling</w:t>
      </w:r>
      <w:proofErr w:type="spellEnd"/>
      <w:r w:rsidRPr="005C0AA2">
        <w:rPr>
          <w:i/>
          <w:iCs/>
        </w:rPr>
        <w:t xml:space="preserve"> </w:t>
      </w:r>
      <w:proofErr w:type="spellStart"/>
      <w:r w:rsidRPr="005C0AA2">
        <w:rPr>
          <w:i/>
          <w:iCs/>
        </w:rPr>
        <w:t>Language</w:t>
      </w:r>
      <w:proofErr w:type="spellEnd"/>
      <w:r>
        <w:t xml:space="preserve"> (hrv. unificirani jezik modeliranja)</w:t>
      </w:r>
    </w:p>
    <w:p w14:paraId="77D71516" w14:textId="77777777" w:rsidR="005D6742" w:rsidRDefault="005D6742" w:rsidP="00D207B9"/>
    <w:p w14:paraId="7D6B6B92" w14:textId="77777777" w:rsidR="00AA2C71" w:rsidRPr="002A5E1A" w:rsidRDefault="00AA2C71" w:rsidP="00AA2C71">
      <w:pPr>
        <w:pStyle w:val="Naslov1"/>
      </w:pPr>
      <w:bookmarkStart w:id="3" w:name="_Toc82501102"/>
      <w:r w:rsidRPr="002A5E1A">
        <w:t>Ključne riječi:</w:t>
      </w:r>
      <w:bookmarkEnd w:id="3"/>
      <w:r w:rsidRPr="002A5E1A">
        <w:t xml:space="preserve"> </w:t>
      </w:r>
    </w:p>
    <w:p w14:paraId="1D0AC364" w14:textId="77777777" w:rsidR="00AA2C71" w:rsidRPr="00EA7602" w:rsidRDefault="00AA2C71" w:rsidP="00AA2C71">
      <w:pPr>
        <w:sectPr w:rsidR="00AA2C71" w:rsidRPr="00EA7602" w:rsidSect="00034FA2">
          <w:pgSz w:w="11906" w:h="16838"/>
          <w:pgMar w:top="1417" w:right="1417" w:bottom="1417" w:left="1417" w:header="708" w:footer="708" w:gutter="0"/>
          <w:cols w:space="708"/>
          <w:docGrid w:linePitch="360"/>
        </w:sectPr>
      </w:pPr>
      <w:r w:rsidRPr="00BD2B2B">
        <w:t>Python</w:t>
      </w:r>
      <w:r>
        <w:t xml:space="preserve"> aplikacija</w:t>
      </w:r>
      <w:r w:rsidRPr="00BD2B2B">
        <w:t xml:space="preserve">, društvena igra igranja uloga, </w:t>
      </w:r>
      <w:r>
        <w:t xml:space="preserve">virtualizacija, objektno-orijentirana paradigma, </w:t>
      </w:r>
      <w:r w:rsidRPr="004F22CD">
        <w:t>sustav</w:t>
      </w:r>
      <w:r>
        <w:t xml:space="preserve"> TTRPG</w:t>
      </w:r>
      <w:r w:rsidRPr="004F22CD">
        <w:t>, virtualna ploča</w:t>
      </w:r>
      <w:r>
        <w:t>, mehanike video igara</w:t>
      </w:r>
    </w:p>
    <w:p w14:paraId="58BF467A" w14:textId="084C3766" w:rsidR="000472BD" w:rsidRDefault="000472BD" w:rsidP="0022636B">
      <w:pPr>
        <w:pStyle w:val="Naslov1"/>
      </w:pPr>
      <w:bookmarkStart w:id="4" w:name="_Toc82501103"/>
      <w:r>
        <w:lastRenderedPageBreak/>
        <w:t>Popis slika</w:t>
      </w:r>
      <w:bookmarkEnd w:id="4"/>
    </w:p>
    <w:p w14:paraId="3777D37E" w14:textId="5DFA9D43" w:rsidR="00FB5409" w:rsidRDefault="000472BD">
      <w:pPr>
        <w:pStyle w:val="Tablicaslika"/>
        <w:tabs>
          <w:tab w:val="right" w:leader="dot" w:pos="9062"/>
        </w:tabs>
        <w:rPr>
          <w:rFonts w:asciiTheme="minorHAnsi" w:eastAsiaTheme="minorEastAsia" w:hAnsiTheme="minorHAnsi"/>
          <w:noProof/>
          <w:sz w:val="22"/>
          <w:lang w:eastAsia="hr-HR"/>
        </w:rPr>
      </w:pPr>
      <w:r>
        <w:fldChar w:fldCharType="begin"/>
      </w:r>
      <w:r>
        <w:instrText xml:space="preserve"> TOC \h \z \c "Slika" </w:instrText>
      </w:r>
      <w:r>
        <w:fldChar w:fldCharType="separate"/>
      </w:r>
      <w:hyperlink w:anchor="_Toc82528242" w:history="1">
        <w:r w:rsidR="00FB5409" w:rsidRPr="000B1F19">
          <w:rPr>
            <w:rStyle w:val="Hiperveza"/>
            <w:noProof/>
          </w:rPr>
          <w:t>Slika 1: Set kockica za TTRPG igre, Amazon trgovina [5]</w:t>
        </w:r>
        <w:r w:rsidR="00FB5409">
          <w:rPr>
            <w:noProof/>
            <w:webHidden/>
          </w:rPr>
          <w:tab/>
        </w:r>
        <w:r w:rsidR="00FB5409">
          <w:rPr>
            <w:noProof/>
            <w:webHidden/>
          </w:rPr>
          <w:fldChar w:fldCharType="begin"/>
        </w:r>
        <w:r w:rsidR="00FB5409">
          <w:rPr>
            <w:noProof/>
            <w:webHidden/>
          </w:rPr>
          <w:instrText xml:space="preserve"> PAGEREF _Toc82528242 \h </w:instrText>
        </w:r>
        <w:r w:rsidR="00FB5409">
          <w:rPr>
            <w:noProof/>
            <w:webHidden/>
          </w:rPr>
        </w:r>
        <w:r w:rsidR="00FB5409">
          <w:rPr>
            <w:noProof/>
            <w:webHidden/>
          </w:rPr>
          <w:fldChar w:fldCharType="separate"/>
        </w:r>
        <w:r w:rsidR="00FB5409">
          <w:rPr>
            <w:noProof/>
            <w:webHidden/>
          </w:rPr>
          <w:t>2</w:t>
        </w:r>
        <w:r w:rsidR="00FB5409">
          <w:rPr>
            <w:noProof/>
            <w:webHidden/>
          </w:rPr>
          <w:fldChar w:fldCharType="end"/>
        </w:r>
      </w:hyperlink>
    </w:p>
    <w:p w14:paraId="0AF94D1D" w14:textId="24D778E1" w:rsidR="00FB5409" w:rsidRDefault="00114568">
      <w:pPr>
        <w:pStyle w:val="Tablicaslika"/>
        <w:tabs>
          <w:tab w:val="right" w:leader="dot" w:pos="9062"/>
        </w:tabs>
        <w:rPr>
          <w:rFonts w:asciiTheme="minorHAnsi" w:eastAsiaTheme="minorEastAsia" w:hAnsiTheme="minorHAnsi"/>
          <w:noProof/>
          <w:sz w:val="22"/>
          <w:lang w:eastAsia="hr-HR"/>
        </w:rPr>
      </w:pPr>
      <w:hyperlink w:anchor="_Toc82528243" w:history="1">
        <w:r w:rsidR="00FB5409" w:rsidRPr="000B1F19">
          <w:rPr>
            <w:rStyle w:val="Hiperveza"/>
            <w:noProof/>
          </w:rPr>
          <w:t>Slika 2: Ploča s minijaturama i figuricama za dočaravanje mjesta radnje, picclick.com [6]</w:t>
        </w:r>
        <w:r w:rsidR="00FB5409">
          <w:rPr>
            <w:noProof/>
            <w:webHidden/>
          </w:rPr>
          <w:tab/>
        </w:r>
        <w:r w:rsidR="00FB5409">
          <w:rPr>
            <w:noProof/>
            <w:webHidden/>
          </w:rPr>
          <w:fldChar w:fldCharType="begin"/>
        </w:r>
        <w:r w:rsidR="00FB5409">
          <w:rPr>
            <w:noProof/>
            <w:webHidden/>
          </w:rPr>
          <w:instrText xml:space="preserve"> PAGEREF _Toc82528243 \h </w:instrText>
        </w:r>
        <w:r w:rsidR="00FB5409">
          <w:rPr>
            <w:noProof/>
            <w:webHidden/>
          </w:rPr>
        </w:r>
        <w:r w:rsidR="00FB5409">
          <w:rPr>
            <w:noProof/>
            <w:webHidden/>
          </w:rPr>
          <w:fldChar w:fldCharType="separate"/>
        </w:r>
        <w:r w:rsidR="00FB5409">
          <w:rPr>
            <w:noProof/>
            <w:webHidden/>
          </w:rPr>
          <w:t>3</w:t>
        </w:r>
        <w:r w:rsidR="00FB5409">
          <w:rPr>
            <w:noProof/>
            <w:webHidden/>
          </w:rPr>
          <w:fldChar w:fldCharType="end"/>
        </w:r>
      </w:hyperlink>
    </w:p>
    <w:p w14:paraId="190FF7D4" w14:textId="0270AB17" w:rsidR="00FB5409" w:rsidRDefault="00114568">
      <w:pPr>
        <w:pStyle w:val="Tablicaslika"/>
        <w:tabs>
          <w:tab w:val="right" w:leader="dot" w:pos="9062"/>
        </w:tabs>
        <w:rPr>
          <w:rFonts w:asciiTheme="minorHAnsi" w:eastAsiaTheme="minorEastAsia" w:hAnsiTheme="minorHAnsi"/>
          <w:noProof/>
          <w:sz w:val="22"/>
          <w:lang w:eastAsia="hr-HR"/>
        </w:rPr>
      </w:pPr>
      <w:hyperlink w:anchor="_Toc82528244" w:history="1">
        <w:r w:rsidR="00FB5409" w:rsidRPr="000B1F19">
          <w:rPr>
            <w:rStyle w:val="Hiperveza"/>
            <w:noProof/>
          </w:rPr>
          <w:t>Slika 3: Prikaz sučelja aplikacije Roll20 iz perspektive igrača, Roll20 [7]</w:t>
        </w:r>
        <w:r w:rsidR="00FB5409">
          <w:rPr>
            <w:noProof/>
            <w:webHidden/>
          </w:rPr>
          <w:tab/>
        </w:r>
        <w:r w:rsidR="00FB5409">
          <w:rPr>
            <w:noProof/>
            <w:webHidden/>
          </w:rPr>
          <w:fldChar w:fldCharType="begin"/>
        </w:r>
        <w:r w:rsidR="00FB5409">
          <w:rPr>
            <w:noProof/>
            <w:webHidden/>
          </w:rPr>
          <w:instrText xml:space="preserve"> PAGEREF _Toc82528244 \h </w:instrText>
        </w:r>
        <w:r w:rsidR="00FB5409">
          <w:rPr>
            <w:noProof/>
            <w:webHidden/>
          </w:rPr>
        </w:r>
        <w:r w:rsidR="00FB5409">
          <w:rPr>
            <w:noProof/>
            <w:webHidden/>
          </w:rPr>
          <w:fldChar w:fldCharType="separate"/>
        </w:r>
        <w:r w:rsidR="00FB5409">
          <w:rPr>
            <w:noProof/>
            <w:webHidden/>
          </w:rPr>
          <w:t>5</w:t>
        </w:r>
        <w:r w:rsidR="00FB5409">
          <w:rPr>
            <w:noProof/>
            <w:webHidden/>
          </w:rPr>
          <w:fldChar w:fldCharType="end"/>
        </w:r>
      </w:hyperlink>
    </w:p>
    <w:p w14:paraId="14A32C87" w14:textId="09B85927" w:rsidR="00FB5409" w:rsidRDefault="00114568">
      <w:pPr>
        <w:pStyle w:val="Tablicaslika"/>
        <w:tabs>
          <w:tab w:val="right" w:leader="dot" w:pos="9062"/>
        </w:tabs>
        <w:rPr>
          <w:rFonts w:asciiTheme="minorHAnsi" w:eastAsiaTheme="minorEastAsia" w:hAnsiTheme="minorHAnsi"/>
          <w:noProof/>
          <w:sz w:val="22"/>
          <w:lang w:eastAsia="hr-HR"/>
        </w:rPr>
      </w:pPr>
      <w:hyperlink w:anchor="_Toc82528245" w:history="1">
        <w:r w:rsidR="00FB5409" w:rsidRPr="000B1F19">
          <w:rPr>
            <w:rStyle w:val="Hiperveza"/>
            <w:noProof/>
          </w:rPr>
          <w:t>Slika 4: Dijagram entiteta u igri sa prikazanim ovisnostima, autorski rad</w:t>
        </w:r>
        <w:r w:rsidR="00FB5409">
          <w:rPr>
            <w:noProof/>
            <w:webHidden/>
          </w:rPr>
          <w:tab/>
        </w:r>
        <w:r w:rsidR="00FB5409">
          <w:rPr>
            <w:noProof/>
            <w:webHidden/>
          </w:rPr>
          <w:fldChar w:fldCharType="begin"/>
        </w:r>
        <w:r w:rsidR="00FB5409">
          <w:rPr>
            <w:noProof/>
            <w:webHidden/>
          </w:rPr>
          <w:instrText xml:space="preserve"> PAGEREF _Toc82528245 \h </w:instrText>
        </w:r>
        <w:r w:rsidR="00FB5409">
          <w:rPr>
            <w:noProof/>
            <w:webHidden/>
          </w:rPr>
        </w:r>
        <w:r w:rsidR="00FB5409">
          <w:rPr>
            <w:noProof/>
            <w:webHidden/>
          </w:rPr>
          <w:fldChar w:fldCharType="separate"/>
        </w:r>
        <w:r w:rsidR="00FB5409">
          <w:rPr>
            <w:noProof/>
            <w:webHidden/>
          </w:rPr>
          <w:t>13</w:t>
        </w:r>
        <w:r w:rsidR="00FB5409">
          <w:rPr>
            <w:noProof/>
            <w:webHidden/>
          </w:rPr>
          <w:fldChar w:fldCharType="end"/>
        </w:r>
      </w:hyperlink>
    </w:p>
    <w:p w14:paraId="52EFE679" w14:textId="71CD5E09" w:rsidR="00FB5409" w:rsidRDefault="00114568">
      <w:pPr>
        <w:pStyle w:val="Tablicaslika"/>
        <w:tabs>
          <w:tab w:val="right" w:leader="dot" w:pos="9062"/>
        </w:tabs>
        <w:rPr>
          <w:rFonts w:asciiTheme="minorHAnsi" w:eastAsiaTheme="minorEastAsia" w:hAnsiTheme="minorHAnsi"/>
          <w:noProof/>
          <w:sz w:val="22"/>
          <w:lang w:eastAsia="hr-HR"/>
        </w:rPr>
      </w:pPr>
      <w:hyperlink w:anchor="_Toc82528246" w:history="1">
        <w:r w:rsidR="00FB5409" w:rsidRPr="000B1F19">
          <w:rPr>
            <w:rStyle w:val="Hiperveza"/>
            <w:noProof/>
          </w:rPr>
          <w:t>Slika 5: Primjer postavljene ploče unutar aplikacije, autorski rad</w:t>
        </w:r>
        <w:r w:rsidR="00FB5409">
          <w:rPr>
            <w:noProof/>
            <w:webHidden/>
          </w:rPr>
          <w:tab/>
        </w:r>
        <w:r w:rsidR="00FB5409">
          <w:rPr>
            <w:noProof/>
            <w:webHidden/>
          </w:rPr>
          <w:fldChar w:fldCharType="begin"/>
        </w:r>
        <w:r w:rsidR="00FB5409">
          <w:rPr>
            <w:noProof/>
            <w:webHidden/>
          </w:rPr>
          <w:instrText xml:space="preserve"> PAGEREF _Toc82528246 \h </w:instrText>
        </w:r>
        <w:r w:rsidR="00FB5409">
          <w:rPr>
            <w:noProof/>
            <w:webHidden/>
          </w:rPr>
        </w:r>
        <w:r w:rsidR="00FB5409">
          <w:rPr>
            <w:noProof/>
            <w:webHidden/>
          </w:rPr>
          <w:fldChar w:fldCharType="separate"/>
        </w:r>
        <w:r w:rsidR="00FB5409">
          <w:rPr>
            <w:noProof/>
            <w:webHidden/>
          </w:rPr>
          <w:t>16</w:t>
        </w:r>
        <w:r w:rsidR="00FB5409">
          <w:rPr>
            <w:noProof/>
            <w:webHidden/>
          </w:rPr>
          <w:fldChar w:fldCharType="end"/>
        </w:r>
      </w:hyperlink>
    </w:p>
    <w:p w14:paraId="586988F8" w14:textId="53409EE6" w:rsidR="00FB5409" w:rsidRDefault="00114568">
      <w:pPr>
        <w:pStyle w:val="Tablicaslika"/>
        <w:tabs>
          <w:tab w:val="right" w:leader="dot" w:pos="9062"/>
        </w:tabs>
        <w:rPr>
          <w:rFonts w:asciiTheme="minorHAnsi" w:eastAsiaTheme="minorEastAsia" w:hAnsiTheme="minorHAnsi"/>
          <w:noProof/>
          <w:sz w:val="22"/>
          <w:lang w:eastAsia="hr-HR"/>
        </w:rPr>
      </w:pPr>
      <w:hyperlink w:anchor="_Toc82528247" w:history="1">
        <w:r w:rsidR="00FB5409" w:rsidRPr="000B1F19">
          <w:rPr>
            <w:rStyle w:val="Hiperveza"/>
            <w:noProof/>
          </w:rPr>
          <w:t>Slika 6: Primjer tekstualne datoteke s podatcima iz Excel tablice, autorski rad</w:t>
        </w:r>
        <w:r w:rsidR="00FB5409">
          <w:rPr>
            <w:noProof/>
            <w:webHidden/>
          </w:rPr>
          <w:tab/>
        </w:r>
        <w:r w:rsidR="00FB5409">
          <w:rPr>
            <w:noProof/>
            <w:webHidden/>
          </w:rPr>
          <w:fldChar w:fldCharType="begin"/>
        </w:r>
        <w:r w:rsidR="00FB5409">
          <w:rPr>
            <w:noProof/>
            <w:webHidden/>
          </w:rPr>
          <w:instrText xml:space="preserve"> PAGEREF _Toc82528247 \h </w:instrText>
        </w:r>
        <w:r w:rsidR="00FB5409">
          <w:rPr>
            <w:noProof/>
            <w:webHidden/>
          </w:rPr>
        </w:r>
        <w:r w:rsidR="00FB5409">
          <w:rPr>
            <w:noProof/>
            <w:webHidden/>
          </w:rPr>
          <w:fldChar w:fldCharType="separate"/>
        </w:r>
        <w:r w:rsidR="00FB5409">
          <w:rPr>
            <w:noProof/>
            <w:webHidden/>
          </w:rPr>
          <w:t>19</w:t>
        </w:r>
        <w:r w:rsidR="00FB5409">
          <w:rPr>
            <w:noProof/>
            <w:webHidden/>
          </w:rPr>
          <w:fldChar w:fldCharType="end"/>
        </w:r>
      </w:hyperlink>
    </w:p>
    <w:p w14:paraId="63B88A34" w14:textId="5C4BB823" w:rsidR="00FB5409" w:rsidRDefault="00114568">
      <w:pPr>
        <w:pStyle w:val="Tablicaslika"/>
        <w:tabs>
          <w:tab w:val="right" w:leader="dot" w:pos="9062"/>
        </w:tabs>
        <w:rPr>
          <w:rFonts w:asciiTheme="minorHAnsi" w:eastAsiaTheme="minorEastAsia" w:hAnsiTheme="minorHAnsi"/>
          <w:noProof/>
          <w:sz w:val="22"/>
          <w:lang w:eastAsia="hr-HR"/>
        </w:rPr>
      </w:pPr>
      <w:hyperlink w:anchor="_Toc82528248" w:history="1">
        <w:r w:rsidR="00FB5409" w:rsidRPr="000B1F19">
          <w:rPr>
            <w:rStyle w:val="Hiperveza"/>
            <w:noProof/>
          </w:rPr>
          <w:t>Slika 7: Isti podatci sa slike 6 nakon formatiranja pomoću napisane skripte, autorski rad</w:t>
        </w:r>
        <w:r w:rsidR="00FB5409">
          <w:rPr>
            <w:noProof/>
            <w:webHidden/>
          </w:rPr>
          <w:tab/>
        </w:r>
        <w:r w:rsidR="00FB5409">
          <w:rPr>
            <w:noProof/>
            <w:webHidden/>
          </w:rPr>
          <w:fldChar w:fldCharType="begin"/>
        </w:r>
        <w:r w:rsidR="00FB5409">
          <w:rPr>
            <w:noProof/>
            <w:webHidden/>
          </w:rPr>
          <w:instrText xml:space="preserve"> PAGEREF _Toc82528248 \h </w:instrText>
        </w:r>
        <w:r w:rsidR="00FB5409">
          <w:rPr>
            <w:noProof/>
            <w:webHidden/>
          </w:rPr>
        </w:r>
        <w:r w:rsidR="00FB5409">
          <w:rPr>
            <w:noProof/>
            <w:webHidden/>
          </w:rPr>
          <w:fldChar w:fldCharType="separate"/>
        </w:r>
        <w:r w:rsidR="00FB5409">
          <w:rPr>
            <w:noProof/>
            <w:webHidden/>
          </w:rPr>
          <w:t>20</w:t>
        </w:r>
        <w:r w:rsidR="00FB5409">
          <w:rPr>
            <w:noProof/>
            <w:webHidden/>
          </w:rPr>
          <w:fldChar w:fldCharType="end"/>
        </w:r>
      </w:hyperlink>
    </w:p>
    <w:p w14:paraId="399ACD40" w14:textId="343643B1" w:rsidR="00FB5409" w:rsidRDefault="00114568">
      <w:pPr>
        <w:pStyle w:val="Tablicaslika"/>
        <w:tabs>
          <w:tab w:val="right" w:leader="dot" w:pos="9062"/>
        </w:tabs>
        <w:rPr>
          <w:rFonts w:asciiTheme="minorHAnsi" w:eastAsiaTheme="minorEastAsia" w:hAnsiTheme="minorHAnsi"/>
          <w:noProof/>
          <w:sz w:val="22"/>
          <w:lang w:eastAsia="hr-HR"/>
        </w:rPr>
      </w:pPr>
      <w:hyperlink w:anchor="_Toc82528249" w:history="1">
        <w:r w:rsidR="00FB5409" w:rsidRPr="000B1F19">
          <w:rPr>
            <w:rStyle w:val="Hiperveza"/>
            <w:noProof/>
          </w:rPr>
          <w:t>Slika 8: UML dijagram klasa entiteta korištenih u aplikaciji, autorski rad</w:t>
        </w:r>
        <w:r w:rsidR="00FB5409">
          <w:rPr>
            <w:noProof/>
            <w:webHidden/>
          </w:rPr>
          <w:tab/>
        </w:r>
        <w:r w:rsidR="00FB5409">
          <w:rPr>
            <w:noProof/>
            <w:webHidden/>
          </w:rPr>
          <w:fldChar w:fldCharType="begin"/>
        </w:r>
        <w:r w:rsidR="00FB5409">
          <w:rPr>
            <w:noProof/>
            <w:webHidden/>
          </w:rPr>
          <w:instrText xml:space="preserve"> PAGEREF _Toc82528249 \h </w:instrText>
        </w:r>
        <w:r w:rsidR="00FB5409">
          <w:rPr>
            <w:noProof/>
            <w:webHidden/>
          </w:rPr>
        </w:r>
        <w:r w:rsidR="00FB5409">
          <w:rPr>
            <w:noProof/>
            <w:webHidden/>
          </w:rPr>
          <w:fldChar w:fldCharType="separate"/>
        </w:r>
        <w:r w:rsidR="00FB5409">
          <w:rPr>
            <w:noProof/>
            <w:webHidden/>
          </w:rPr>
          <w:t>21</w:t>
        </w:r>
        <w:r w:rsidR="00FB5409">
          <w:rPr>
            <w:noProof/>
            <w:webHidden/>
          </w:rPr>
          <w:fldChar w:fldCharType="end"/>
        </w:r>
      </w:hyperlink>
    </w:p>
    <w:p w14:paraId="02C0DA5C" w14:textId="2360094D" w:rsidR="00FB5409" w:rsidRDefault="00114568">
      <w:pPr>
        <w:pStyle w:val="Tablicaslika"/>
        <w:tabs>
          <w:tab w:val="right" w:leader="dot" w:pos="9062"/>
        </w:tabs>
        <w:rPr>
          <w:rFonts w:asciiTheme="minorHAnsi" w:eastAsiaTheme="minorEastAsia" w:hAnsiTheme="minorHAnsi"/>
          <w:noProof/>
          <w:sz w:val="22"/>
          <w:lang w:eastAsia="hr-HR"/>
        </w:rPr>
      </w:pPr>
      <w:hyperlink w:anchor="_Toc82528250" w:history="1">
        <w:r w:rsidR="00FB5409" w:rsidRPr="000B1F19">
          <w:rPr>
            <w:rStyle w:val="Hiperveza"/>
            <w:noProof/>
          </w:rPr>
          <w:t>Slika 9: UML dijagram klase glavnog prozora, autorski rad</w:t>
        </w:r>
        <w:r w:rsidR="00FB5409">
          <w:rPr>
            <w:noProof/>
            <w:webHidden/>
          </w:rPr>
          <w:tab/>
        </w:r>
        <w:r w:rsidR="00FB5409">
          <w:rPr>
            <w:noProof/>
            <w:webHidden/>
          </w:rPr>
          <w:fldChar w:fldCharType="begin"/>
        </w:r>
        <w:r w:rsidR="00FB5409">
          <w:rPr>
            <w:noProof/>
            <w:webHidden/>
          </w:rPr>
          <w:instrText xml:space="preserve"> PAGEREF _Toc82528250 \h </w:instrText>
        </w:r>
        <w:r w:rsidR="00FB5409">
          <w:rPr>
            <w:noProof/>
            <w:webHidden/>
          </w:rPr>
        </w:r>
        <w:r w:rsidR="00FB5409">
          <w:rPr>
            <w:noProof/>
            <w:webHidden/>
          </w:rPr>
          <w:fldChar w:fldCharType="separate"/>
        </w:r>
        <w:r w:rsidR="00FB5409">
          <w:rPr>
            <w:noProof/>
            <w:webHidden/>
          </w:rPr>
          <w:t>22</w:t>
        </w:r>
        <w:r w:rsidR="00FB5409">
          <w:rPr>
            <w:noProof/>
            <w:webHidden/>
          </w:rPr>
          <w:fldChar w:fldCharType="end"/>
        </w:r>
      </w:hyperlink>
    </w:p>
    <w:p w14:paraId="3B85A130" w14:textId="6B6F6F13" w:rsidR="00FB5409" w:rsidRDefault="00114568">
      <w:pPr>
        <w:pStyle w:val="Tablicaslika"/>
        <w:tabs>
          <w:tab w:val="right" w:leader="dot" w:pos="9062"/>
        </w:tabs>
        <w:rPr>
          <w:rFonts w:asciiTheme="minorHAnsi" w:eastAsiaTheme="minorEastAsia" w:hAnsiTheme="minorHAnsi"/>
          <w:noProof/>
          <w:sz w:val="22"/>
          <w:lang w:eastAsia="hr-HR"/>
        </w:rPr>
      </w:pPr>
      <w:hyperlink w:anchor="_Toc82528251" w:history="1">
        <w:r w:rsidR="00FB5409" w:rsidRPr="000B1F19">
          <w:rPr>
            <w:rStyle w:val="Hiperveza"/>
            <w:noProof/>
          </w:rPr>
          <w:t>Slika 10: Izgled glavnog prozora aplikacije, autorski rad</w:t>
        </w:r>
        <w:r w:rsidR="00FB5409">
          <w:rPr>
            <w:noProof/>
            <w:webHidden/>
          </w:rPr>
          <w:tab/>
        </w:r>
        <w:r w:rsidR="00FB5409">
          <w:rPr>
            <w:noProof/>
            <w:webHidden/>
          </w:rPr>
          <w:fldChar w:fldCharType="begin"/>
        </w:r>
        <w:r w:rsidR="00FB5409">
          <w:rPr>
            <w:noProof/>
            <w:webHidden/>
          </w:rPr>
          <w:instrText xml:space="preserve"> PAGEREF _Toc82528251 \h </w:instrText>
        </w:r>
        <w:r w:rsidR="00FB5409">
          <w:rPr>
            <w:noProof/>
            <w:webHidden/>
          </w:rPr>
        </w:r>
        <w:r w:rsidR="00FB5409">
          <w:rPr>
            <w:noProof/>
            <w:webHidden/>
          </w:rPr>
          <w:fldChar w:fldCharType="separate"/>
        </w:r>
        <w:r w:rsidR="00FB5409">
          <w:rPr>
            <w:noProof/>
            <w:webHidden/>
          </w:rPr>
          <w:t>25</w:t>
        </w:r>
        <w:r w:rsidR="00FB5409">
          <w:rPr>
            <w:noProof/>
            <w:webHidden/>
          </w:rPr>
          <w:fldChar w:fldCharType="end"/>
        </w:r>
      </w:hyperlink>
    </w:p>
    <w:p w14:paraId="108576E6" w14:textId="7E013769" w:rsidR="00FB5409" w:rsidRDefault="00114568">
      <w:pPr>
        <w:pStyle w:val="Tablicaslika"/>
        <w:tabs>
          <w:tab w:val="right" w:leader="dot" w:pos="9062"/>
        </w:tabs>
        <w:rPr>
          <w:rFonts w:asciiTheme="minorHAnsi" w:eastAsiaTheme="minorEastAsia" w:hAnsiTheme="minorHAnsi"/>
          <w:noProof/>
          <w:sz w:val="22"/>
          <w:lang w:eastAsia="hr-HR"/>
        </w:rPr>
      </w:pPr>
      <w:hyperlink r:id="rId11" w:anchor="_Toc82528252" w:history="1">
        <w:r w:rsidR="00FB5409" w:rsidRPr="000B1F19">
          <w:rPr>
            <w:rStyle w:val="Hiperveza"/>
            <w:noProof/>
          </w:rPr>
          <w:t>Slika 11: Ikona koja predstavlja uništenog meka, autorski rad</w:t>
        </w:r>
        <w:r w:rsidR="00FB5409">
          <w:rPr>
            <w:noProof/>
            <w:webHidden/>
          </w:rPr>
          <w:tab/>
        </w:r>
        <w:r w:rsidR="00FB5409">
          <w:rPr>
            <w:noProof/>
            <w:webHidden/>
          </w:rPr>
          <w:fldChar w:fldCharType="begin"/>
        </w:r>
        <w:r w:rsidR="00FB5409">
          <w:rPr>
            <w:noProof/>
            <w:webHidden/>
          </w:rPr>
          <w:instrText xml:space="preserve"> PAGEREF _Toc82528252 \h </w:instrText>
        </w:r>
        <w:r w:rsidR="00FB5409">
          <w:rPr>
            <w:noProof/>
            <w:webHidden/>
          </w:rPr>
        </w:r>
        <w:r w:rsidR="00FB5409">
          <w:rPr>
            <w:noProof/>
            <w:webHidden/>
          </w:rPr>
          <w:fldChar w:fldCharType="separate"/>
        </w:r>
        <w:r w:rsidR="00FB5409">
          <w:rPr>
            <w:noProof/>
            <w:webHidden/>
          </w:rPr>
          <w:t>26</w:t>
        </w:r>
        <w:r w:rsidR="00FB5409">
          <w:rPr>
            <w:noProof/>
            <w:webHidden/>
          </w:rPr>
          <w:fldChar w:fldCharType="end"/>
        </w:r>
      </w:hyperlink>
    </w:p>
    <w:p w14:paraId="6B2F1278" w14:textId="003993F7" w:rsidR="00FB5409" w:rsidRDefault="00114568">
      <w:pPr>
        <w:pStyle w:val="Tablicaslika"/>
        <w:tabs>
          <w:tab w:val="right" w:leader="dot" w:pos="9062"/>
        </w:tabs>
        <w:rPr>
          <w:rFonts w:asciiTheme="minorHAnsi" w:eastAsiaTheme="minorEastAsia" w:hAnsiTheme="minorHAnsi"/>
          <w:noProof/>
          <w:sz w:val="22"/>
          <w:lang w:eastAsia="hr-HR"/>
        </w:rPr>
      </w:pPr>
      <w:hyperlink w:anchor="_Toc82528253" w:history="1">
        <w:r w:rsidR="00FB5409" w:rsidRPr="000B1F19">
          <w:rPr>
            <w:rStyle w:val="Hiperveza"/>
            <w:noProof/>
          </w:rPr>
          <w:t>Slika 12: Primjer prozora za kreiranje likova, autorski rad</w:t>
        </w:r>
        <w:r w:rsidR="00FB5409">
          <w:rPr>
            <w:noProof/>
            <w:webHidden/>
          </w:rPr>
          <w:tab/>
        </w:r>
        <w:r w:rsidR="00FB5409">
          <w:rPr>
            <w:noProof/>
            <w:webHidden/>
          </w:rPr>
          <w:fldChar w:fldCharType="begin"/>
        </w:r>
        <w:r w:rsidR="00FB5409">
          <w:rPr>
            <w:noProof/>
            <w:webHidden/>
          </w:rPr>
          <w:instrText xml:space="preserve"> PAGEREF _Toc82528253 \h </w:instrText>
        </w:r>
        <w:r w:rsidR="00FB5409">
          <w:rPr>
            <w:noProof/>
            <w:webHidden/>
          </w:rPr>
        </w:r>
        <w:r w:rsidR="00FB5409">
          <w:rPr>
            <w:noProof/>
            <w:webHidden/>
          </w:rPr>
          <w:fldChar w:fldCharType="separate"/>
        </w:r>
        <w:r w:rsidR="00FB5409">
          <w:rPr>
            <w:noProof/>
            <w:webHidden/>
          </w:rPr>
          <w:t>30</w:t>
        </w:r>
        <w:r w:rsidR="00FB5409">
          <w:rPr>
            <w:noProof/>
            <w:webHidden/>
          </w:rPr>
          <w:fldChar w:fldCharType="end"/>
        </w:r>
      </w:hyperlink>
    </w:p>
    <w:p w14:paraId="07E47949" w14:textId="483CB5BA" w:rsidR="00FB5409" w:rsidRDefault="00114568">
      <w:pPr>
        <w:pStyle w:val="Tablicaslika"/>
        <w:tabs>
          <w:tab w:val="right" w:leader="dot" w:pos="9062"/>
        </w:tabs>
        <w:rPr>
          <w:rFonts w:asciiTheme="minorHAnsi" w:eastAsiaTheme="minorEastAsia" w:hAnsiTheme="minorHAnsi"/>
          <w:noProof/>
          <w:sz w:val="22"/>
          <w:lang w:eastAsia="hr-HR"/>
        </w:rPr>
      </w:pPr>
      <w:hyperlink w:anchor="_Toc82528254" w:history="1">
        <w:r w:rsidR="00FB5409" w:rsidRPr="000B1F19">
          <w:rPr>
            <w:rStyle w:val="Hiperveza"/>
            <w:noProof/>
          </w:rPr>
          <w:t>Slika 13: Prikaz detalja NPC pilota, autorski rad</w:t>
        </w:r>
        <w:r w:rsidR="00FB5409">
          <w:rPr>
            <w:noProof/>
            <w:webHidden/>
          </w:rPr>
          <w:tab/>
        </w:r>
        <w:r w:rsidR="00FB5409">
          <w:rPr>
            <w:noProof/>
            <w:webHidden/>
          </w:rPr>
          <w:fldChar w:fldCharType="begin"/>
        </w:r>
        <w:r w:rsidR="00FB5409">
          <w:rPr>
            <w:noProof/>
            <w:webHidden/>
          </w:rPr>
          <w:instrText xml:space="preserve"> PAGEREF _Toc82528254 \h </w:instrText>
        </w:r>
        <w:r w:rsidR="00FB5409">
          <w:rPr>
            <w:noProof/>
            <w:webHidden/>
          </w:rPr>
        </w:r>
        <w:r w:rsidR="00FB5409">
          <w:rPr>
            <w:noProof/>
            <w:webHidden/>
          </w:rPr>
          <w:fldChar w:fldCharType="separate"/>
        </w:r>
        <w:r w:rsidR="00FB5409">
          <w:rPr>
            <w:noProof/>
            <w:webHidden/>
          </w:rPr>
          <w:t>31</w:t>
        </w:r>
        <w:r w:rsidR="00FB5409">
          <w:rPr>
            <w:noProof/>
            <w:webHidden/>
          </w:rPr>
          <w:fldChar w:fldCharType="end"/>
        </w:r>
      </w:hyperlink>
    </w:p>
    <w:p w14:paraId="630DAA60" w14:textId="0D03EBD8" w:rsidR="00FB5409" w:rsidRDefault="00114568">
      <w:pPr>
        <w:pStyle w:val="Tablicaslika"/>
        <w:tabs>
          <w:tab w:val="right" w:leader="dot" w:pos="9062"/>
        </w:tabs>
        <w:rPr>
          <w:rFonts w:asciiTheme="minorHAnsi" w:eastAsiaTheme="minorEastAsia" w:hAnsiTheme="minorHAnsi"/>
          <w:noProof/>
          <w:sz w:val="22"/>
          <w:lang w:eastAsia="hr-HR"/>
        </w:rPr>
      </w:pPr>
      <w:hyperlink w:anchor="_Toc82528255" w:history="1">
        <w:r w:rsidR="00FB5409" w:rsidRPr="000B1F19">
          <w:rPr>
            <w:rStyle w:val="Hiperveza"/>
            <w:noProof/>
          </w:rPr>
          <w:t>Slika 14: Uređivanje opreme lika u istom prozoru prikazanom na slici 13, autorski rad</w:t>
        </w:r>
        <w:r w:rsidR="00FB5409">
          <w:rPr>
            <w:noProof/>
            <w:webHidden/>
          </w:rPr>
          <w:tab/>
        </w:r>
        <w:r w:rsidR="00FB5409">
          <w:rPr>
            <w:noProof/>
            <w:webHidden/>
          </w:rPr>
          <w:fldChar w:fldCharType="begin"/>
        </w:r>
        <w:r w:rsidR="00FB5409">
          <w:rPr>
            <w:noProof/>
            <w:webHidden/>
          </w:rPr>
          <w:instrText xml:space="preserve"> PAGEREF _Toc82528255 \h </w:instrText>
        </w:r>
        <w:r w:rsidR="00FB5409">
          <w:rPr>
            <w:noProof/>
            <w:webHidden/>
          </w:rPr>
        </w:r>
        <w:r w:rsidR="00FB5409">
          <w:rPr>
            <w:noProof/>
            <w:webHidden/>
          </w:rPr>
          <w:fldChar w:fldCharType="separate"/>
        </w:r>
        <w:r w:rsidR="00FB5409">
          <w:rPr>
            <w:noProof/>
            <w:webHidden/>
          </w:rPr>
          <w:t>31</w:t>
        </w:r>
        <w:r w:rsidR="00FB5409">
          <w:rPr>
            <w:noProof/>
            <w:webHidden/>
          </w:rPr>
          <w:fldChar w:fldCharType="end"/>
        </w:r>
      </w:hyperlink>
    </w:p>
    <w:p w14:paraId="1E4E224F" w14:textId="759B3784" w:rsidR="00FB5409" w:rsidRDefault="00114568">
      <w:pPr>
        <w:pStyle w:val="Tablicaslika"/>
        <w:tabs>
          <w:tab w:val="right" w:leader="dot" w:pos="9062"/>
        </w:tabs>
        <w:rPr>
          <w:rFonts w:asciiTheme="minorHAnsi" w:eastAsiaTheme="minorEastAsia" w:hAnsiTheme="minorHAnsi"/>
          <w:noProof/>
          <w:sz w:val="22"/>
          <w:lang w:eastAsia="hr-HR"/>
        </w:rPr>
      </w:pPr>
      <w:hyperlink r:id="rId12" w:anchor="_Toc82528256" w:history="1">
        <w:r w:rsidR="00FB5409" w:rsidRPr="000B1F19">
          <w:rPr>
            <w:rStyle w:val="Hiperveza"/>
            <w:noProof/>
          </w:rPr>
          <w:t>Slika 15: Izbornik za kreiranje ploče željene veličine, autorski rad</w:t>
        </w:r>
        <w:r w:rsidR="00FB5409">
          <w:rPr>
            <w:noProof/>
            <w:webHidden/>
          </w:rPr>
          <w:tab/>
        </w:r>
        <w:r w:rsidR="00FB5409">
          <w:rPr>
            <w:noProof/>
            <w:webHidden/>
          </w:rPr>
          <w:fldChar w:fldCharType="begin"/>
        </w:r>
        <w:r w:rsidR="00FB5409">
          <w:rPr>
            <w:noProof/>
            <w:webHidden/>
          </w:rPr>
          <w:instrText xml:space="preserve"> PAGEREF _Toc82528256 \h </w:instrText>
        </w:r>
        <w:r w:rsidR="00FB5409">
          <w:rPr>
            <w:noProof/>
            <w:webHidden/>
          </w:rPr>
        </w:r>
        <w:r w:rsidR="00FB5409">
          <w:rPr>
            <w:noProof/>
            <w:webHidden/>
          </w:rPr>
          <w:fldChar w:fldCharType="separate"/>
        </w:r>
        <w:r w:rsidR="00FB5409">
          <w:rPr>
            <w:noProof/>
            <w:webHidden/>
          </w:rPr>
          <w:t>32</w:t>
        </w:r>
        <w:r w:rsidR="00FB5409">
          <w:rPr>
            <w:noProof/>
            <w:webHidden/>
          </w:rPr>
          <w:fldChar w:fldCharType="end"/>
        </w:r>
      </w:hyperlink>
    </w:p>
    <w:p w14:paraId="3686E6B9" w14:textId="7B9EB50E" w:rsidR="00FB5409" w:rsidRDefault="00114568">
      <w:pPr>
        <w:pStyle w:val="Tablicaslika"/>
        <w:tabs>
          <w:tab w:val="right" w:leader="dot" w:pos="9062"/>
        </w:tabs>
        <w:rPr>
          <w:rFonts w:asciiTheme="minorHAnsi" w:eastAsiaTheme="minorEastAsia" w:hAnsiTheme="minorHAnsi"/>
          <w:noProof/>
          <w:sz w:val="22"/>
          <w:lang w:eastAsia="hr-HR"/>
        </w:rPr>
      </w:pPr>
      <w:hyperlink w:anchor="_Toc82528257" w:history="1">
        <w:r w:rsidR="00FB5409" w:rsidRPr="000B1F19">
          <w:rPr>
            <w:rStyle w:val="Hiperveza"/>
            <w:noProof/>
          </w:rPr>
          <w:t>Slika 16: Prozor za prikaz statistika bitnih za bitke, autorski rad</w:t>
        </w:r>
        <w:r w:rsidR="00FB5409">
          <w:rPr>
            <w:noProof/>
            <w:webHidden/>
          </w:rPr>
          <w:tab/>
        </w:r>
        <w:r w:rsidR="00FB5409">
          <w:rPr>
            <w:noProof/>
            <w:webHidden/>
          </w:rPr>
          <w:fldChar w:fldCharType="begin"/>
        </w:r>
        <w:r w:rsidR="00FB5409">
          <w:rPr>
            <w:noProof/>
            <w:webHidden/>
          </w:rPr>
          <w:instrText xml:space="preserve"> PAGEREF _Toc82528257 \h </w:instrText>
        </w:r>
        <w:r w:rsidR="00FB5409">
          <w:rPr>
            <w:noProof/>
            <w:webHidden/>
          </w:rPr>
        </w:r>
        <w:r w:rsidR="00FB5409">
          <w:rPr>
            <w:noProof/>
            <w:webHidden/>
          </w:rPr>
          <w:fldChar w:fldCharType="separate"/>
        </w:r>
        <w:r w:rsidR="00FB5409">
          <w:rPr>
            <w:noProof/>
            <w:webHidden/>
          </w:rPr>
          <w:t>33</w:t>
        </w:r>
        <w:r w:rsidR="00FB5409">
          <w:rPr>
            <w:noProof/>
            <w:webHidden/>
          </w:rPr>
          <w:fldChar w:fldCharType="end"/>
        </w:r>
      </w:hyperlink>
    </w:p>
    <w:p w14:paraId="52A0DB0E" w14:textId="704E1F9F" w:rsidR="00AA2C71" w:rsidRPr="00416C00" w:rsidRDefault="000472BD" w:rsidP="00D207B9">
      <w:pPr>
        <w:sectPr w:rsidR="00AA2C71" w:rsidRPr="00416C00" w:rsidSect="00034FA2">
          <w:headerReference w:type="default" r:id="rId13"/>
          <w:pgSz w:w="11906" w:h="16838"/>
          <w:pgMar w:top="1417" w:right="1417" w:bottom="1417" w:left="1417" w:header="708" w:footer="708" w:gutter="0"/>
          <w:cols w:space="708"/>
          <w:docGrid w:linePitch="360"/>
        </w:sectPr>
      </w:pPr>
      <w:r>
        <w:fldChar w:fldCharType="end"/>
      </w:r>
    </w:p>
    <w:p w14:paraId="6D6A9631" w14:textId="28D9F4E4" w:rsidR="00757CC7" w:rsidRPr="00416C00" w:rsidRDefault="00757CC7" w:rsidP="00757CC7">
      <w:pPr>
        <w:pStyle w:val="Naslov1"/>
        <w:numPr>
          <w:ilvl w:val="0"/>
          <w:numId w:val="2"/>
        </w:numPr>
      </w:pPr>
      <w:bookmarkStart w:id="5" w:name="_Toc79782919"/>
      <w:bookmarkStart w:id="6" w:name="_Toc82501104"/>
      <w:r w:rsidRPr="00416C00">
        <w:lastRenderedPageBreak/>
        <w:t>U</w:t>
      </w:r>
      <w:r w:rsidR="006E44C1" w:rsidRPr="00416C00">
        <w:t>VOD</w:t>
      </w:r>
      <w:bookmarkEnd w:id="5"/>
      <w:bookmarkEnd w:id="6"/>
    </w:p>
    <w:p w14:paraId="31D9459C" w14:textId="5F936446" w:rsidR="006E44C1" w:rsidRPr="00416C00" w:rsidRDefault="006E44C1" w:rsidP="006E44C1">
      <w:pPr>
        <w:pStyle w:val="Naslov2"/>
        <w:numPr>
          <w:ilvl w:val="1"/>
          <w:numId w:val="2"/>
        </w:numPr>
      </w:pPr>
      <w:bookmarkStart w:id="7" w:name="_Toc79782920"/>
      <w:bookmarkStart w:id="8" w:name="_Toc82501105"/>
      <w:r w:rsidRPr="00416C00">
        <w:t>Društvene igre igranja uloga</w:t>
      </w:r>
      <w:bookmarkEnd w:id="7"/>
      <w:bookmarkEnd w:id="8"/>
    </w:p>
    <w:p w14:paraId="347ABB14" w14:textId="77777777" w:rsidR="0075573F" w:rsidRPr="004F22CD" w:rsidRDefault="0075573F" w:rsidP="0075573F"/>
    <w:p w14:paraId="19EFD6DA" w14:textId="4F327E04" w:rsidR="000B381C" w:rsidRPr="00416C00" w:rsidRDefault="000B381C" w:rsidP="006E44C1">
      <w:r w:rsidRPr="00E07746">
        <w:t>„</w:t>
      </w:r>
      <w:proofErr w:type="spellStart"/>
      <w:r w:rsidRPr="00E07746">
        <w:t>Once</w:t>
      </w:r>
      <w:proofErr w:type="spellEnd"/>
      <w:r w:rsidRPr="00E07746">
        <w:t xml:space="preserve"> </w:t>
      </w:r>
      <w:proofErr w:type="spellStart"/>
      <w:r w:rsidRPr="00E07746">
        <w:t>upon</w:t>
      </w:r>
      <w:proofErr w:type="spellEnd"/>
      <w:r w:rsidRPr="00E07746">
        <w:t xml:space="preserve"> a time</w:t>
      </w:r>
      <w:r w:rsidR="009E299D" w:rsidRPr="00E07746">
        <w:t xml:space="preserve">, </w:t>
      </w:r>
      <w:proofErr w:type="spellStart"/>
      <w:r w:rsidR="009E299D" w:rsidRPr="00E07746">
        <w:t>long</w:t>
      </w:r>
      <w:proofErr w:type="spellEnd"/>
      <w:r w:rsidR="009E299D" w:rsidRPr="00E07746">
        <w:t xml:space="preserve">, </w:t>
      </w:r>
      <w:proofErr w:type="spellStart"/>
      <w:r w:rsidR="009E299D" w:rsidRPr="00E07746">
        <w:t>long</w:t>
      </w:r>
      <w:proofErr w:type="spellEnd"/>
      <w:r w:rsidR="009E299D" w:rsidRPr="00E07746">
        <w:t xml:space="preserve"> ago, </w:t>
      </w:r>
      <w:proofErr w:type="spellStart"/>
      <w:r w:rsidR="009E299D" w:rsidRPr="00E07746">
        <w:t>in</w:t>
      </w:r>
      <w:proofErr w:type="spellEnd"/>
      <w:r w:rsidR="009E299D" w:rsidRPr="00E07746">
        <w:t xml:space="preserve"> a </w:t>
      </w:r>
      <w:proofErr w:type="spellStart"/>
      <w:r w:rsidR="009E299D" w:rsidRPr="00E07746">
        <w:t>realm</w:t>
      </w:r>
      <w:proofErr w:type="spellEnd"/>
      <w:r w:rsidR="009E299D" w:rsidRPr="00E07746">
        <w:t xml:space="preserve"> </w:t>
      </w:r>
      <w:proofErr w:type="spellStart"/>
      <w:r w:rsidR="009E299D" w:rsidRPr="00E07746">
        <w:t>called</w:t>
      </w:r>
      <w:proofErr w:type="spellEnd"/>
      <w:r w:rsidR="009E299D" w:rsidRPr="00E07746">
        <w:t xml:space="preserve"> </w:t>
      </w:r>
      <w:proofErr w:type="spellStart"/>
      <w:r w:rsidR="009E299D" w:rsidRPr="00E07746">
        <w:t>Mid</w:t>
      </w:r>
      <w:r w:rsidR="009E299D" w:rsidRPr="002216DC">
        <w:t>western</w:t>
      </w:r>
      <w:proofErr w:type="spellEnd"/>
      <w:r w:rsidR="009E299D" w:rsidRPr="002216DC">
        <w:t xml:space="preserve"> United </w:t>
      </w:r>
      <w:proofErr w:type="spellStart"/>
      <w:r w:rsidR="009E299D" w:rsidRPr="002216DC">
        <w:t>States</w:t>
      </w:r>
      <w:proofErr w:type="spellEnd"/>
      <w:r w:rsidR="004B2E68">
        <w:t xml:space="preserve"> </w:t>
      </w:r>
      <w:r w:rsidR="009E299D" w:rsidRPr="002216DC">
        <w:t>-</w:t>
      </w:r>
      <w:r w:rsidR="004B2E68">
        <w:t xml:space="preserve"> </w:t>
      </w:r>
      <w:proofErr w:type="spellStart"/>
      <w:r w:rsidR="009E299D" w:rsidRPr="002216DC">
        <w:t>specifically</w:t>
      </w:r>
      <w:proofErr w:type="spellEnd"/>
      <w:r w:rsidR="009E299D" w:rsidRPr="002216DC">
        <w:t xml:space="preserve"> </w:t>
      </w:r>
      <w:proofErr w:type="spellStart"/>
      <w:r w:rsidR="009E299D" w:rsidRPr="002216DC">
        <w:t>the</w:t>
      </w:r>
      <w:proofErr w:type="spellEnd"/>
      <w:r w:rsidR="009E299D" w:rsidRPr="002216DC">
        <w:t xml:space="preserve"> </w:t>
      </w:r>
      <w:proofErr w:type="spellStart"/>
      <w:r w:rsidR="009E299D" w:rsidRPr="002216DC">
        <w:t>states</w:t>
      </w:r>
      <w:proofErr w:type="spellEnd"/>
      <w:r w:rsidR="009E299D" w:rsidRPr="002216DC">
        <w:t xml:space="preserve"> </w:t>
      </w:r>
      <w:proofErr w:type="spellStart"/>
      <w:r w:rsidR="009E299D" w:rsidRPr="002216DC">
        <w:t>of</w:t>
      </w:r>
      <w:proofErr w:type="spellEnd"/>
      <w:r w:rsidR="009E299D" w:rsidRPr="002216DC">
        <w:t xml:space="preserve"> Minnesota </w:t>
      </w:r>
      <w:proofErr w:type="spellStart"/>
      <w:r w:rsidR="009E299D" w:rsidRPr="002216DC">
        <w:t>and</w:t>
      </w:r>
      <w:proofErr w:type="spellEnd"/>
      <w:r w:rsidR="009E299D" w:rsidRPr="002216DC">
        <w:t xml:space="preserve"> Wisconsin</w:t>
      </w:r>
      <w:r w:rsidR="004B2E68">
        <w:t xml:space="preserve"> </w:t>
      </w:r>
      <w:r w:rsidR="009E299D" w:rsidRPr="002216DC">
        <w:t>-</w:t>
      </w:r>
      <w:r w:rsidR="004B2E68">
        <w:t xml:space="preserve"> </w:t>
      </w:r>
      <w:r w:rsidR="009E299D" w:rsidRPr="002216DC">
        <w:t xml:space="preserve">a </w:t>
      </w:r>
      <w:proofErr w:type="spellStart"/>
      <w:r w:rsidR="009E299D" w:rsidRPr="002216DC">
        <w:t>group</w:t>
      </w:r>
      <w:proofErr w:type="spellEnd"/>
      <w:r w:rsidR="009E299D" w:rsidRPr="002216DC">
        <w:t xml:space="preserve"> </w:t>
      </w:r>
      <w:proofErr w:type="spellStart"/>
      <w:r w:rsidR="009E299D" w:rsidRPr="002216DC">
        <w:t>of</w:t>
      </w:r>
      <w:proofErr w:type="spellEnd"/>
      <w:r w:rsidR="009E299D" w:rsidRPr="002216DC">
        <w:t xml:space="preserve"> </w:t>
      </w:r>
      <w:proofErr w:type="spellStart"/>
      <w:r w:rsidR="009E299D" w:rsidRPr="002216DC">
        <w:t>friends</w:t>
      </w:r>
      <w:proofErr w:type="spellEnd"/>
      <w:r w:rsidR="009E299D" w:rsidRPr="002216DC">
        <w:t xml:space="preserve"> </w:t>
      </w:r>
      <w:proofErr w:type="spellStart"/>
      <w:r w:rsidR="009E299D" w:rsidRPr="002216DC">
        <w:t>gathered</w:t>
      </w:r>
      <w:proofErr w:type="spellEnd"/>
      <w:r w:rsidR="009E299D" w:rsidRPr="002216DC">
        <w:t xml:space="preserve"> </w:t>
      </w:r>
      <w:proofErr w:type="spellStart"/>
      <w:r w:rsidR="009E299D" w:rsidRPr="002216DC">
        <w:t>together</w:t>
      </w:r>
      <w:proofErr w:type="spellEnd"/>
      <w:r w:rsidR="009E299D" w:rsidRPr="002216DC">
        <w:t xml:space="preserve"> to </w:t>
      </w:r>
      <w:proofErr w:type="spellStart"/>
      <w:r w:rsidR="009E299D" w:rsidRPr="002216DC">
        <w:t>forever</w:t>
      </w:r>
      <w:proofErr w:type="spellEnd"/>
      <w:r w:rsidR="009E299D" w:rsidRPr="002216DC">
        <w:t xml:space="preserve"> alter </w:t>
      </w:r>
      <w:proofErr w:type="spellStart"/>
      <w:r w:rsidR="009E299D" w:rsidRPr="002216DC">
        <w:t>the</w:t>
      </w:r>
      <w:proofErr w:type="spellEnd"/>
      <w:r w:rsidR="009E299D" w:rsidRPr="002216DC">
        <w:t xml:space="preserve"> </w:t>
      </w:r>
      <w:proofErr w:type="spellStart"/>
      <w:r w:rsidR="009E299D" w:rsidRPr="002216DC">
        <w:t>history</w:t>
      </w:r>
      <w:proofErr w:type="spellEnd"/>
      <w:r w:rsidR="009E299D" w:rsidRPr="002216DC">
        <w:t xml:space="preserve"> </w:t>
      </w:r>
      <w:proofErr w:type="spellStart"/>
      <w:r w:rsidR="009E299D" w:rsidRPr="002216DC">
        <w:t>of</w:t>
      </w:r>
      <w:proofErr w:type="spellEnd"/>
      <w:r w:rsidR="009E299D" w:rsidRPr="002216DC">
        <w:t xml:space="preserve"> </w:t>
      </w:r>
      <w:proofErr w:type="spellStart"/>
      <w:r w:rsidR="009E299D" w:rsidRPr="002216DC">
        <w:t>gaming</w:t>
      </w:r>
      <w:proofErr w:type="spellEnd"/>
      <w:r w:rsidR="009E299D" w:rsidRPr="002216DC">
        <w:t xml:space="preserve">.“ </w:t>
      </w:r>
      <w:r w:rsidR="009E299D" w:rsidRPr="00416C00">
        <w:fldChar w:fldCharType="begin" w:fldLock="1"/>
      </w:r>
      <w:r w:rsidR="00D226A9" w:rsidRPr="00416C00">
        <w:instrText>ADDIN CSL_CITATION {"citationItems":[{"id":"ITEM-1","itemData":{"author":[{"dropping-particle":"","family":"Wizards RPG Team","given":"","non-dropping-particle":"","parse-names":false,"suffix":""}],"edition":"5th editio","id":"ITEM-1","issued":{"date-parts":[["2014"]]},"number-of-pages":"320","publisher":"Wizards of the Coast","title":"Player's Handbook","type":"book"},"uris":["http://www.mendeley.com/documents/?uuid=cec16e60-2754-4491-9b5d-590c5fc21d9d"]}],"mendeley":{"formattedCitation":"[1]","plainTextFormattedCitation":"[1]","previouslyFormattedCitation":"[1]"},"properties":{"noteIndex":0},"schema":"https://github.com/citation-style-language/schema/raw/master/csl-citation.json"}</w:instrText>
      </w:r>
      <w:r w:rsidR="009E299D" w:rsidRPr="00416C00">
        <w:fldChar w:fldCharType="separate"/>
      </w:r>
      <w:r w:rsidR="009E299D" w:rsidRPr="0022636B">
        <w:rPr>
          <w:noProof/>
        </w:rPr>
        <w:t>[1]</w:t>
      </w:r>
      <w:r w:rsidR="009E299D" w:rsidRPr="00416C00">
        <w:fldChar w:fldCharType="end"/>
      </w:r>
    </w:p>
    <w:p w14:paraId="480833B6" w14:textId="1EA7E33D" w:rsidR="00D226A9" w:rsidRPr="004F22CD" w:rsidRDefault="009E299D" w:rsidP="006E44C1">
      <w:r w:rsidRPr="004F22CD">
        <w:t xml:space="preserve">Knjiga pravila prve društvene igre igranja uloga započinje paragrafom koji na specifičan način sumira </w:t>
      </w:r>
      <w:r w:rsidRPr="00976217">
        <w:t>svoju povijest, a i povijest drugih sličnih društvenih igara, pa iz toga i videoigara. Bez računala, bez ekrana, kako ući u svijet fantazije?</w:t>
      </w:r>
      <w:r w:rsidR="00137C6C" w:rsidRPr="00976217">
        <w:t xml:space="preserve"> Nikada nam ne treba ništa osim volje da uđemo u bilo koji svijet</w:t>
      </w:r>
      <w:r w:rsidR="0008728D">
        <w:t xml:space="preserve"> mašte</w:t>
      </w:r>
      <w:r w:rsidR="00137C6C" w:rsidRPr="00976217">
        <w:t xml:space="preserve"> i upoznamo nekog vilenjaka. Tako se grupa prijatelja iz američkih saveznih država Minnesot</w:t>
      </w:r>
      <w:r w:rsidR="00C56904" w:rsidRPr="000C0E88">
        <w:t>e</w:t>
      </w:r>
      <w:r w:rsidR="00137C6C" w:rsidRPr="000C0E88">
        <w:t xml:space="preserve"> i Wisconsin</w:t>
      </w:r>
      <w:r w:rsidR="00C56904" w:rsidRPr="002A5E1A">
        <w:t>a</w:t>
      </w:r>
      <w:r w:rsidR="00137C6C" w:rsidRPr="002A5E1A">
        <w:t xml:space="preserve"> sakupila kako bi se zajedno upustili u pustolovinu u</w:t>
      </w:r>
      <w:r w:rsidR="00A95544">
        <w:t>nutar</w:t>
      </w:r>
      <w:r w:rsidR="00137C6C" w:rsidRPr="002A5E1A">
        <w:t xml:space="preserve"> </w:t>
      </w:r>
      <w:r w:rsidR="00A95544" w:rsidRPr="002A5E1A">
        <w:t>svijet</w:t>
      </w:r>
      <w:r w:rsidR="00A95544">
        <w:t>a</w:t>
      </w:r>
      <w:r w:rsidR="00A95544" w:rsidRPr="002A5E1A">
        <w:t xml:space="preserve"> </w:t>
      </w:r>
      <w:r w:rsidR="00137C6C" w:rsidRPr="002A5E1A">
        <w:t>mašte te nenamjerno zaintrigirali broj</w:t>
      </w:r>
      <w:r w:rsidR="00D77448">
        <w:t>ne</w:t>
      </w:r>
      <w:r w:rsidR="0008728D">
        <w:t xml:space="preserve"> </w:t>
      </w:r>
      <w:r w:rsidR="00D77448">
        <w:t>buduće generacije</w:t>
      </w:r>
      <w:r w:rsidR="00137C6C" w:rsidRPr="002A5E1A">
        <w:t xml:space="preserve">. Započeli su prvu kampanju, prve društvene igre igranja uloga, </w:t>
      </w:r>
      <w:proofErr w:type="spellStart"/>
      <w:r w:rsidR="00137C6C" w:rsidRPr="006D54E3">
        <w:rPr>
          <w:i/>
          <w:iCs/>
        </w:rPr>
        <w:t>Dungeons</w:t>
      </w:r>
      <w:proofErr w:type="spellEnd"/>
      <w:r w:rsidR="00137C6C" w:rsidRPr="006D54E3">
        <w:rPr>
          <w:i/>
          <w:iCs/>
        </w:rPr>
        <w:t xml:space="preserve"> &amp; </w:t>
      </w:r>
      <w:proofErr w:type="spellStart"/>
      <w:r w:rsidR="00137C6C" w:rsidRPr="006D54E3">
        <w:rPr>
          <w:i/>
          <w:iCs/>
        </w:rPr>
        <w:t>Dragons</w:t>
      </w:r>
      <w:proofErr w:type="spellEnd"/>
      <w:r w:rsidR="003C0E7B" w:rsidRPr="0071754B">
        <w:rPr>
          <w:i/>
          <w:iCs/>
        </w:rPr>
        <w:t xml:space="preserve"> </w:t>
      </w:r>
      <w:r w:rsidR="003C0E7B" w:rsidRPr="0071754B">
        <w:t xml:space="preserve">– </w:t>
      </w:r>
      <w:r w:rsidR="003C0E7B" w:rsidRPr="0071754B">
        <w:rPr>
          <w:i/>
          <w:iCs/>
        </w:rPr>
        <w:t>D&amp;D</w:t>
      </w:r>
      <w:r w:rsidR="00137C6C" w:rsidRPr="006C6851">
        <w:t xml:space="preserve">, u prijevodu </w:t>
      </w:r>
      <w:r w:rsidR="00A95544">
        <w:t>„</w:t>
      </w:r>
      <w:r w:rsidR="00137C6C" w:rsidRPr="006C6851">
        <w:t xml:space="preserve">Tamnice &amp; </w:t>
      </w:r>
      <w:r w:rsidR="00A23C6C" w:rsidRPr="00E07746">
        <w:t>z</w:t>
      </w:r>
      <w:r w:rsidR="00137C6C" w:rsidRPr="00E07746">
        <w:t>majevi</w:t>
      </w:r>
      <w:r w:rsidR="00A95544">
        <w:t>“</w:t>
      </w:r>
      <w:r w:rsidR="00137C6C" w:rsidRPr="00E07746">
        <w:t>.</w:t>
      </w:r>
      <w:r w:rsidR="00D226A9" w:rsidRPr="002216DC">
        <w:t xml:space="preserve"> </w:t>
      </w:r>
      <w:r w:rsidR="00544F48">
        <w:t xml:space="preserve">Svijet </w:t>
      </w:r>
      <w:r w:rsidR="00544F48" w:rsidRPr="0071754B">
        <w:rPr>
          <w:i/>
          <w:iCs/>
        </w:rPr>
        <w:t>D&amp;D</w:t>
      </w:r>
      <w:r w:rsidR="00544F48" w:rsidRPr="006C6851">
        <w:t xml:space="preserve"> </w:t>
      </w:r>
      <w:r w:rsidR="00544F48">
        <w:t xml:space="preserve">igre, </w:t>
      </w:r>
      <w:r w:rsidR="00544F48" w:rsidRPr="006C6851">
        <w:t xml:space="preserve">kako je najstariji, tako je i najpopularniji svijet, točnije </w:t>
      </w:r>
      <w:r w:rsidR="00544F48" w:rsidRPr="00E07746">
        <w:t>sustav igranja društven</w:t>
      </w:r>
      <w:r w:rsidR="00544F48" w:rsidRPr="002216DC">
        <w:t>e igre igranja uloga, engl.</w:t>
      </w:r>
      <w:r w:rsidR="00544F48" w:rsidRPr="00416C00">
        <w:t xml:space="preserve"> </w:t>
      </w:r>
      <w:r w:rsidR="00544F48" w:rsidRPr="00416C00">
        <w:rPr>
          <w:i/>
          <w:iCs/>
        </w:rPr>
        <w:t>table-top</w:t>
      </w:r>
      <w:r w:rsidR="00544F48" w:rsidRPr="00416C00">
        <w:t xml:space="preserve"> </w:t>
      </w:r>
      <w:r w:rsidR="00544F48" w:rsidRPr="00416C00">
        <w:rPr>
          <w:i/>
          <w:iCs/>
        </w:rPr>
        <w:t xml:space="preserve">role </w:t>
      </w:r>
      <w:proofErr w:type="spellStart"/>
      <w:r w:rsidR="00544F48" w:rsidRPr="00416C00">
        <w:rPr>
          <w:i/>
          <w:iCs/>
        </w:rPr>
        <w:t>playing</w:t>
      </w:r>
      <w:proofErr w:type="spellEnd"/>
      <w:r w:rsidR="00544F48" w:rsidRPr="00416C00">
        <w:rPr>
          <w:i/>
          <w:iCs/>
        </w:rPr>
        <w:t xml:space="preserve"> game</w:t>
      </w:r>
      <w:r w:rsidR="00544F48" w:rsidRPr="00416C00">
        <w:t xml:space="preserve"> - </w:t>
      </w:r>
      <w:r w:rsidR="00544F48" w:rsidRPr="00416C00">
        <w:rPr>
          <w:i/>
          <w:iCs/>
        </w:rPr>
        <w:t>TTRPG</w:t>
      </w:r>
      <w:r w:rsidR="00544F48" w:rsidRPr="00416C00">
        <w:t>.</w:t>
      </w:r>
      <w:r w:rsidR="00544F48">
        <w:t xml:space="preserve"> </w:t>
      </w:r>
      <w:r w:rsidR="00D226A9" w:rsidRPr="002216DC">
        <w:t xml:space="preserve">Ne samo da je </w:t>
      </w:r>
      <w:r w:rsidR="00D226A9" w:rsidRPr="00416C00">
        <w:rPr>
          <w:i/>
          <w:iCs/>
        </w:rPr>
        <w:t>D&amp;D</w:t>
      </w:r>
      <w:r w:rsidR="00D226A9" w:rsidRPr="00416C00">
        <w:t xml:space="preserve"> prva društvena igra igranja uloga, nego je i prva igra igranja uloga uopće </w:t>
      </w:r>
      <w:r w:rsidR="00D226A9" w:rsidRPr="00416C00">
        <w:fldChar w:fldCharType="begin" w:fldLock="1"/>
      </w:r>
      <w:r w:rsidR="00D226A9" w:rsidRPr="00416C00">
        <w:instrText>ADDIN CSL_CITATION {"citationItems":[{"id":"ITEM-1","itemData":{"author":[{"dropping-particle":"","family":"Wizards RPG Team","given":"","non-dropping-particle":"","parse-names":false,"suffix":""}],"edition":"5th editio","id":"ITEM-1","issued":{"date-parts":[["2014"]]},"number-of-pages":"320","publisher":"Wizards of the Coast","title":"Player's Handbook","type":"book"},"uris":["http://www.mendeley.com/documents/?uuid=cec16e60-2754-4491-9b5d-590c5fc21d9d"]}],"mendeley":{"formattedCitation":"[1]","plainTextFormattedCitation":"[1]","previouslyFormattedCitation":"[1]"},"properties":{"noteIndex":0},"schema":"https://github.com/citation-style-language/schema/raw/master/csl-citation.json"}</w:instrText>
      </w:r>
      <w:r w:rsidR="00D226A9" w:rsidRPr="00416C00">
        <w:fldChar w:fldCharType="separate"/>
      </w:r>
      <w:r w:rsidR="00D226A9" w:rsidRPr="0022636B">
        <w:rPr>
          <w:noProof/>
        </w:rPr>
        <w:t>[1]</w:t>
      </w:r>
      <w:r w:rsidR="00D226A9" w:rsidRPr="00416C00">
        <w:fldChar w:fldCharType="end"/>
      </w:r>
      <w:r w:rsidR="00D226A9" w:rsidRPr="00416C00">
        <w:t xml:space="preserve">. </w:t>
      </w:r>
      <w:r w:rsidR="00345C2C" w:rsidRPr="00416C00">
        <w:t xml:space="preserve">Godine </w:t>
      </w:r>
      <w:r w:rsidR="00D226A9" w:rsidRPr="00416C00">
        <w:t xml:space="preserve">1974., kada je izmišljena </w:t>
      </w:r>
      <w:r w:rsidR="00D226A9" w:rsidRPr="00416C00">
        <w:fldChar w:fldCharType="begin" w:fldLock="1"/>
      </w:r>
      <w:r w:rsidR="000344D2" w:rsidRPr="00416C00">
        <w:instrText>ADDIN CSL_CITATION {"citationItems":[{"id":"ITEM-1","itemData":{"URL":"https://www.dicebreaker.com/categories/roleplaying-game/best-games/best-tabletop-roleplaying-games","accessed":{"date-parts":[["2020","12","27"]]},"author":[{"dropping-particle":"","family":"Elsam","given":"Sara","non-dropping-particle":"","parse-names":false,"suffix":""},{"dropping-particle":"","family":"Chiodini","given":"Johnny","non-dropping-particle":"","parse-names":false,"suffix":""}],"container-title":"13.2.2020.","id":"ITEM-1","issued":{"date-parts":[["2020"]]},"title":"10 best tabletop roleplaying games out right now | Dicebreaker","type":"webpage"},"uris":["http://www.mendeley.com/documents/?uuid=b21595a7-4250-307a-9a32-186d62a2849d"]}],"mendeley":{"formattedCitation":"[2]","plainTextFormattedCitation":"[2]","previouslyFormattedCitation":"[2]"},"properties":{"noteIndex":0},"schema":"https://github.com/citation-style-language/schema/raw/master/csl-citation.json"}</w:instrText>
      </w:r>
      <w:r w:rsidR="00D226A9" w:rsidRPr="00416C00">
        <w:fldChar w:fldCharType="separate"/>
      </w:r>
      <w:r w:rsidR="00D226A9" w:rsidRPr="0022636B">
        <w:rPr>
          <w:noProof/>
        </w:rPr>
        <w:t>[2]</w:t>
      </w:r>
      <w:r w:rsidR="00D226A9" w:rsidRPr="00416C00">
        <w:fldChar w:fldCharType="end"/>
      </w:r>
      <w:r w:rsidR="00D226A9" w:rsidRPr="00416C00">
        <w:t>, na računalu smo u najboljem slučaju mogli igrati Pon</w:t>
      </w:r>
      <w:r w:rsidR="00EB2672">
        <w:t>g</w:t>
      </w:r>
      <w:r w:rsidR="00D226A9" w:rsidRPr="00416C00">
        <w:t>.</w:t>
      </w:r>
      <w:r w:rsidR="00EB2672">
        <w:t xml:space="preserve"> </w:t>
      </w:r>
      <w:r w:rsidR="00EB2672">
        <w:fldChar w:fldCharType="begin" w:fldLock="1"/>
      </w:r>
      <w:r w:rsidR="00EB2672">
        <w:instrText>ADDIN CSL_CITATION {"citationItems":[{"id":"ITEM-1","itemData":{"URL":"https://www.ponggame.org/","accessed":{"date-parts":[["2021","9","7"]]},"id":"ITEM-1","issued":{"date-parts":[["0"]]},"title":"Pong Game","type":"webpage"},"uris":["http://www.mendeley.com/documents/?uuid=ff7fa199-0cc8-39e1-b261-89e6a75a9af5"]}],"mendeley":{"formattedCitation":"[3]","plainTextFormattedCitation":"[3]","previouslyFormattedCitation":"[3]"},"properties":{"noteIndex":0},"schema":"https://github.com/citation-style-language/schema/raw/master/csl-citation.json"}</w:instrText>
      </w:r>
      <w:r w:rsidR="00EB2672">
        <w:fldChar w:fldCharType="separate"/>
      </w:r>
      <w:r w:rsidR="00EB2672" w:rsidRPr="00EB2672">
        <w:rPr>
          <w:noProof/>
        </w:rPr>
        <w:t>[3]</w:t>
      </w:r>
      <w:r w:rsidR="00EB2672">
        <w:fldChar w:fldCharType="end"/>
      </w:r>
      <w:r w:rsidR="00D226A9" w:rsidRPr="00416C00">
        <w:t xml:space="preserve"> </w:t>
      </w:r>
      <w:r w:rsidR="00544F48" w:rsidRPr="00544F48">
        <w:t xml:space="preserve"> </w:t>
      </w:r>
    </w:p>
    <w:p w14:paraId="63EED907" w14:textId="6522E86B" w:rsidR="00E041EB" w:rsidRPr="00416C00" w:rsidRDefault="00E041EB" w:rsidP="006E44C1">
      <w:r w:rsidRPr="00416C00">
        <w:rPr>
          <w:i/>
          <w:iCs/>
        </w:rPr>
        <w:t>D&amp;D</w:t>
      </w:r>
      <w:r w:rsidRPr="00416C00">
        <w:t xml:space="preserve"> </w:t>
      </w:r>
      <w:r w:rsidR="00342E32">
        <w:t xml:space="preserve">igra </w:t>
      </w:r>
      <w:r w:rsidRPr="00416C00">
        <w:t xml:space="preserve">i </w:t>
      </w:r>
      <w:r w:rsidR="00342E32" w:rsidRPr="00416C00">
        <w:t>sv</w:t>
      </w:r>
      <w:r w:rsidR="00342E32">
        <w:t>e</w:t>
      </w:r>
      <w:r w:rsidR="00342E32" w:rsidRPr="00416C00">
        <w:t xml:space="preserve"> ostal</w:t>
      </w:r>
      <w:r w:rsidR="00342E32">
        <w:t>e</w:t>
      </w:r>
      <w:r w:rsidR="00342E32" w:rsidRPr="00416C00">
        <w:t xml:space="preserve"> </w:t>
      </w:r>
      <w:r w:rsidR="00B952CD" w:rsidRPr="00416C00">
        <w:rPr>
          <w:i/>
          <w:iCs/>
        </w:rPr>
        <w:t>TT</w:t>
      </w:r>
      <w:r w:rsidRPr="00416C00">
        <w:rPr>
          <w:i/>
          <w:iCs/>
        </w:rPr>
        <w:t>RPG</w:t>
      </w:r>
      <w:r w:rsidR="00342E32">
        <w:t xml:space="preserve"> igre</w:t>
      </w:r>
      <w:r w:rsidRPr="00416C00">
        <w:t xml:space="preserve"> se temelje na tri glavna koraka koji se cijelo vrijeme ponavljaju i čine temelj igre. To su</w:t>
      </w:r>
      <w:r w:rsidR="00342E32">
        <w:t>:</w:t>
      </w:r>
      <w:r w:rsidRPr="00416C00">
        <w:t xml:space="preserve"> opisivanje, odlučivanje i bacanje </w:t>
      </w:r>
      <w:r w:rsidRPr="00416C00">
        <w:fldChar w:fldCharType="begin" w:fldLock="1"/>
      </w:r>
      <w:r w:rsidR="00EB2672">
        <w:instrText>ADDIN CSL_CITATION {"citationItems":[{"id":"ITEM-1","itemData":{"URL":"https://www.youtube.com/watch?v=2PEt5RdNHNw&amp;feature=emb_logo&amp;ab_channel=Vox","accessed":{"date-parts":[["2021","1","1"]]},"id":"ITEM-1","issued":{"date-parts":[["0"]]},"title":"Dungeons and Dragons, explained - YouTube","type":"webpage"},"uris":["http://www.mendeley.com/documents/?uuid=33b8f72a-f4f1-3630-97f3-a83074d78612"]}],"mendeley":{"formattedCitation":"[4]","plainTextFormattedCitation":"[4]","previouslyFormattedCitation":"[4]"},"properties":{"noteIndex":0},"schema":"https://github.com/citation-style-language/schema/raw/master/csl-citation.json"}</w:instrText>
      </w:r>
      <w:r w:rsidRPr="00416C00">
        <w:fldChar w:fldCharType="separate"/>
      </w:r>
      <w:r w:rsidR="00EB2672" w:rsidRPr="00EB2672">
        <w:rPr>
          <w:noProof/>
        </w:rPr>
        <w:t>[4]</w:t>
      </w:r>
      <w:r w:rsidRPr="00416C00">
        <w:fldChar w:fldCharType="end"/>
      </w:r>
      <w:r w:rsidRPr="00416C00">
        <w:t xml:space="preserve">. </w:t>
      </w:r>
    </w:p>
    <w:p w14:paraId="395243DA" w14:textId="73F3D423" w:rsidR="00E041EB" w:rsidRPr="00976217" w:rsidRDefault="00E041EB" w:rsidP="006E44C1">
      <w:r w:rsidRPr="004F22CD">
        <w:t xml:space="preserve">Opisivanje je ključan element jer se cijela igra odvija u našim maštama. Bitno je opisati što se događa i kako nešto izgleda kako bi svi igrači imali sličnu predodžbu o tome gdje se nalaze i što se događa. </w:t>
      </w:r>
    </w:p>
    <w:p w14:paraId="6C1E2578" w14:textId="5FAC7CAC" w:rsidR="00E041EB" w:rsidRPr="00976217" w:rsidRDefault="00E041EB" w:rsidP="006E44C1">
      <w:r w:rsidRPr="00976217">
        <w:t xml:space="preserve">Odlučivanje je element koji pokreće igru. Svi igrači upravljaju nekim likovima i s njima rade što misle da je najbolje za njih. Odluke u </w:t>
      </w:r>
      <w:r w:rsidR="00104991" w:rsidRPr="00976217">
        <w:rPr>
          <w:i/>
          <w:iCs/>
        </w:rPr>
        <w:t>TT</w:t>
      </w:r>
      <w:r w:rsidRPr="000C0E88">
        <w:rPr>
          <w:i/>
          <w:iCs/>
        </w:rPr>
        <w:t>RPG</w:t>
      </w:r>
      <w:r w:rsidR="00342E32">
        <w:t xml:space="preserve"> igrama</w:t>
      </w:r>
      <w:r w:rsidRPr="000C0E88">
        <w:t>, za razliku od onih u videoigrama nisu ograničene dizajnom igre</w:t>
      </w:r>
      <w:r w:rsidR="00EB48C5" w:rsidRPr="002A5E1A">
        <w:t xml:space="preserve"> </w:t>
      </w:r>
      <w:r w:rsidR="00EB48C5" w:rsidRPr="00416C00">
        <w:fldChar w:fldCharType="begin" w:fldLock="1"/>
      </w:r>
      <w:r w:rsidR="00EB2672">
        <w:instrText>ADDIN CSL_CITATION {"citationItems":[{"id":"ITEM-1","itemData":{"URL":"https://www.youtube.com/watch?v=2PEt5RdNHNw&amp;feature=emb_logo&amp;ab_channel=Vox","accessed":{"date-parts":[["2021","1","1"]]},"id":"ITEM-1","issued":{"date-parts":[["0"]]},"title":"Dungeons and Dragons, explained - YouTube","type":"webpage"},"uris":["http://www.mendeley.com/documents/?uuid=33b8f72a-f4f1-3630-97f3-a83074d78612"]}],"mendeley":{"formattedCitation":"[4]","plainTextFormattedCitation":"[4]","previouslyFormattedCitation":"[4]"},"properties":{"noteIndex":0},"schema":"https://github.com/citation-style-language/schema/raw/master/csl-citation.json"}</w:instrText>
      </w:r>
      <w:r w:rsidR="00EB48C5" w:rsidRPr="00416C00">
        <w:fldChar w:fldCharType="separate"/>
      </w:r>
      <w:r w:rsidR="00EB2672" w:rsidRPr="00EB2672">
        <w:rPr>
          <w:noProof/>
        </w:rPr>
        <w:t>[4]</w:t>
      </w:r>
      <w:r w:rsidR="00EB48C5" w:rsidRPr="00416C00">
        <w:fldChar w:fldCharType="end"/>
      </w:r>
      <w:r w:rsidR="00EB48C5" w:rsidRPr="00416C00">
        <w:t xml:space="preserve">. Videoigre imaju dizajn koji igračima omogućuje ili onemogućuje određene akcije, ali kako mašti nema kraja, tako nema niti ograničenja u dizajnu. Likovi u </w:t>
      </w:r>
      <w:r w:rsidR="00104991" w:rsidRPr="004F22CD">
        <w:rPr>
          <w:i/>
          <w:iCs/>
        </w:rPr>
        <w:t>TT</w:t>
      </w:r>
      <w:r w:rsidR="00EB48C5" w:rsidRPr="004F22CD">
        <w:rPr>
          <w:i/>
          <w:iCs/>
        </w:rPr>
        <w:t>RPG</w:t>
      </w:r>
      <w:r w:rsidR="00342E32">
        <w:t xml:space="preserve"> igrama</w:t>
      </w:r>
      <w:r w:rsidR="00EB48C5" w:rsidRPr="00976217">
        <w:t xml:space="preserve"> mogu pokušati napraviti bilo što čega se igrač sjeti.</w:t>
      </w:r>
    </w:p>
    <w:p w14:paraId="32D8146E" w14:textId="1D07BAC4" w:rsidR="00EB48C5" w:rsidRPr="00416C00" w:rsidRDefault="00EB48C5" w:rsidP="006E44C1">
      <w:r w:rsidRPr="00976217">
        <w:lastRenderedPageBreak/>
        <w:t>Likovi mogu baš to</w:t>
      </w:r>
      <w:r w:rsidR="00C56904" w:rsidRPr="000C0E88">
        <w:t xml:space="preserve"> -</w:t>
      </w:r>
      <w:r w:rsidR="003F22A8" w:rsidRPr="000C0E88">
        <w:t xml:space="preserve"> </w:t>
      </w:r>
      <w:r w:rsidRPr="000C0E88">
        <w:t xml:space="preserve">pokušati. </w:t>
      </w:r>
      <w:r w:rsidRPr="0071754B">
        <w:t>Budući da nemaju svi likovi iste sposobnosti i kako niti u stvarnom svijetu ne ide baš sve uvijek kako smo zamisl</w:t>
      </w:r>
      <w:r w:rsidRPr="00E07746">
        <w:t xml:space="preserve">ili, uvodi se treći temelj </w:t>
      </w:r>
      <w:r w:rsidR="00104991" w:rsidRPr="00416C00">
        <w:rPr>
          <w:i/>
          <w:iCs/>
        </w:rPr>
        <w:t>TT</w:t>
      </w:r>
      <w:r w:rsidRPr="00416C00">
        <w:rPr>
          <w:i/>
          <w:iCs/>
        </w:rPr>
        <w:t>RPG</w:t>
      </w:r>
      <w:r w:rsidR="00342E32">
        <w:t xml:space="preserve"> igre</w:t>
      </w:r>
      <w:r w:rsidRPr="00416C00">
        <w:t>, bacanje igra</w:t>
      </w:r>
      <w:r w:rsidR="003F22A8" w:rsidRPr="00416C00">
        <w:t>ć</w:t>
      </w:r>
      <w:r w:rsidRPr="00416C00">
        <w:t>ih koc</w:t>
      </w:r>
      <w:r w:rsidR="003F22A8" w:rsidRPr="00416C00">
        <w:t>aka</w:t>
      </w:r>
      <w:r w:rsidRPr="00416C00">
        <w:t xml:space="preserve">. Kocke dolaze u mnogim oblicima, jer se ne može uvijek sve </w:t>
      </w:r>
      <w:r w:rsidR="00B643DA" w:rsidRPr="00416C00">
        <w:t>svesti na šest različitih ishoda.</w:t>
      </w:r>
      <w:r w:rsidR="007951A2" w:rsidRPr="00416C00">
        <w:t xml:space="preserve"> Kocke se označavaju oznakom </w:t>
      </w:r>
      <w:proofErr w:type="spellStart"/>
      <w:r w:rsidR="00104991" w:rsidRPr="00B60758">
        <w:rPr>
          <w:i/>
        </w:rPr>
        <w:t>N</w:t>
      </w:r>
      <w:r w:rsidR="007951A2" w:rsidRPr="00B60758">
        <w:rPr>
          <w:i/>
        </w:rPr>
        <w:t>dX</w:t>
      </w:r>
      <w:proofErr w:type="spellEnd"/>
      <w:r w:rsidR="007951A2" w:rsidRPr="00416C00">
        <w:t>. Gdje je</w:t>
      </w:r>
      <w:r w:rsidR="00104991" w:rsidRPr="00416C00">
        <w:t xml:space="preserve"> </w:t>
      </w:r>
      <w:r w:rsidR="00104991" w:rsidRPr="00B60758">
        <w:rPr>
          <w:i/>
        </w:rPr>
        <w:t>N</w:t>
      </w:r>
      <w:r w:rsidR="00104991" w:rsidRPr="00416C00">
        <w:t xml:space="preserve"> broj kocaka koji se baca,</w:t>
      </w:r>
      <w:r w:rsidR="007951A2" w:rsidRPr="00416C00">
        <w:t xml:space="preserve"> </w:t>
      </w:r>
      <w:r w:rsidR="007951A2" w:rsidRPr="00B60758">
        <w:rPr>
          <w:i/>
        </w:rPr>
        <w:t>d</w:t>
      </w:r>
      <w:r w:rsidR="007951A2" w:rsidRPr="00416C00">
        <w:t xml:space="preserve"> oznaka da se radi o kocki, a </w:t>
      </w:r>
      <w:r w:rsidR="007951A2" w:rsidRPr="00B60758">
        <w:rPr>
          <w:i/>
        </w:rPr>
        <w:t>X</w:t>
      </w:r>
      <w:r w:rsidR="007951A2" w:rsidRPr="00416C00">
        <w:t xml:space="preserve"> je broj strana, tj. vrijednosti koje se mogu dobiti bacanjem iste.</w:t>
      </w:r>
      <w:r w:rsidR="00104991" w:rsidRPr="00416C00">
        <w:t xml:space="preserve"> Oznaka za broj kocaka koji se baca može biti i izostavljena ako </w:t>
      </w:r>
      <w:r w:rsidR="00E15EA6">
        <w:t>se pretpostavlja</w:t>
      </w:r>
      <w:r w:rsidR="00104991" w:rsidRPr="00416C00">
        <w:t xml:space="preserve"> da se radi o jednoj kocki.</w:t>
      </w:r>
      <w:r w:rsidR="00B643DA" w:rsidRPr="00416C00">
        <w:t xml:space="preserve"> Glavna kocka, koja se najčešće koristi, je ona s 20 strana</w:t>
      </w:r>
      <w:r w:rsidR="00301951" w:rsidRPr="00416C00">
        <w:t xml:space="preserve">, dakle </w:t>
      </w:r>
      <w:r w:rsidR="00301951" w:rsidRPr="00B60758">
        <w:rPr>
          <w:i/>
        </w:rPr>
        <w:t>d20</w:t>
      </w:r>
      <w:r w:rsidR="00B643DA" w:rsidRPr="00416C00">
        <w:t>.</w:t>
      </w:r>
      <w:r w:rsidR="00244599">
        <w:t xml:space="preserve"> Primjer jednog seta kockica za TTRPG igru prikazan je na slici 1. </w:t>
      </w:r>
      <w:r w:rsidR="00B643DA" w:rsidRPr="00416C00">
        <w:t xml:space="preserve">Bacanjem kocki i uspoređivanjem rezultata vidimo jesu li odluke koje smo donijeli ranije uspješno provedene. Tako se zatvara </w:t>
      </w:r>
      <w:r w:rsidR="00E15EA6">
        <w:t>ciklus</w:t>
      </w:r>
      <w:r w:rsidR="00B643DA" w:rsidRPr="00416C00">
        <w:t xml:space="preserve">, bilo da je naša odluka uspješno provedena ili nije te se ponovno kreće u opisivanje novonastale situacije </w:t>
      </w:r>
      <w:r w:rsidR="00B643DA" w:rsidRPr="00416C00">
        <w:fldChar w:fldCharType="begin" w:fldLock="1"/>
      </w:r>
      <w:r w:rsidR="00EB2672">
        <w:instrText>ADDIN CSL_CITATION {"citationItems":[{"id":"ITEM-1","itemData":{"URL":"https://www.youtube.com/watch?v=2PEt5RdNHNw&amp;feature=emb_logo&amp;ab_channel=Vox","accessed":{"date-parts":[["2021","1","1"]]},"id":"ITEM-1","issued":{"date-parts":[["0"]]},"title":"Dungeons and Dragons, explained - YouTube","type":"webpage"},"uris":["http://www.mendeley.com/documents/?uuid=33b8f72a-f4f1-3630-97f3-a83074d78612"]}],"mendeley":{"formattedCitation":"[4]","plainTextFormattedCitation":"[4]","previouslyFormattedCitation":"[4]"},"properties":{"noteIndex":0},"schema":"https://github.com/citation-style-language/schema/raw/master/csl-citation.json"}</w:instrText>
      </w:r>
      <w:r w:rsidR="00B643DA" w:rsidRPr="00416C00">
        <w:fldChar w:fldCharType="separate"/>
      </w:r>
      <w:r w:rsidR="00EB2672" w:rsidRPr="00EB2672">
        <w:rPr>
          <w:noProof/>
        </w:rPr>
        <w:t>[4]</w:t>
      </w:r>
      <w:r w:rsidR="00B643DA" w:rsidRPr="00416C00">
        <w:fldChar w:fldCharType="end"/>
      </w:r>
      <w:r w:rsidR="00B643DA" w:rsidRPr="00416C00">
        <w:t xml:space="preserve">. </w:t>
      </w:r>
    </w:p>
    <w:p w14:paraId="524B1FAF" w14:textId="77777777" w:rsidR="006D1CD3" w:rsidRDefault="006D1CD3" w:rsidP="00B60758">
      <w:pPr>
        <w:keepNext/>
        <w:jc w:val="center"/>
      </w:pPr>
      <w:r>
        <w:rPr>
          <w:noProof/>
        </w:rPr>
        <w:drawing>
          <wp:inline distT="0" distB="0" distL="0" distR="0" wp14:anchorId="1487D25D" wp14:editId="40CAA27F">
            <wp:extent cx="2923111" cy="2895600"/>
            <wp:effectExtent l="0" t="0" r="0" b="0"/>
            <wp:docPr id="1" name="Slika 1" descr="Slika na kojoj se prikazuje plavo&#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Slika na kojoj se prikazuje plavo&#10;&#10;Opis je automatski generiran"/>
                    <pic:cNvPicPr/>
                  </pic:nvPicPr>
                  <pic:blipFill>
                    <a:blip r:embed="rId14">
                      <a:extLst>
                        <a:ext uri="{28A0092B-C50C-407E-A947-70E740481C1C}">
                          <a14:useLocalDpi xmlns:a14="http://schemas.microsoft.com/office/drawing/2010/main" val="0"/>
                        </a:ext>
                      </a:extLst>
                    </a:blip>
                    <a:stretch>
                      <a:fillRect/>
                    </a:stretch>
                  </pic:blipFill>
                  <pic:spPr>
                    <a:xfrm>
                      <a:off x="0" y="0"/>
                      <a:ext cx="2931912" cy="2904318"/>
                    </a:xfrm>
                    <a:prstGeom prst="rect">
                      <a:avLst/>
                    </a:prstGeom>
                  </pic:spPr>
                </pic:pic>
              </a:graphicData>
            </a:graphic>
          </wp:inline>
        </w:drawing>
      </w:r>
    </w:p>
    <w:p w14:paraId="71EFF6EA" w14:textId="5FA28DAB" w:rsidR="003C0E7B" w:rsidRDefault="006D1CD3" w:rsidP="00B60758">
      <w:pPr>
        <w:pStyle w:val="Opisslike"/>
        <w:jc w:val="center"/>
      </w:pPr>
      <w:bookmarkStart w:id="9" w:name="_Toc82528242"/>
      <w:r>
        <w:t xml:space="preserve">Slika </w:t>
      </w:r>
      <w:r w:rsidR="00A62AAB">
        <w:fldChar w:fldCharType="begin"/>
      </w:r>
      <w:r w:rsidR="00A62AAB">
        <w:instrText xml:space="preserve"> SEQ Slika \* ARABIC </w:instrText>
      </w:r>
      <w:r w:rsidR="00A62AAB">
        <w:fldChar w:fldCharType="separate"/>
      </w:r>
      <w:r w:rsidR="00EF0641">
        <w:rPr>
          <w:noProof/>
        </w:rPr>
        <w:t>1</w:t>
      </w:r>
      <w:r w:rsidR="00A62AAB">
        <w:rPr>
          <w:noProof/>
        </w:rPr>
        <w:fldChar w:fldCharType="end"/>
      </w:r>
      <w:r>
        <w:t xml:space="preserve">: Set kockica za TTRPG igre, Amazon trgovina </w:t>
      </w:r>
      <w:r>
        <w:fldChar w:fldCharType="begin" w:fldLock="1"/>
      </w:r>
      <w:r w:rsidR="002A70D8">
        <w:instrText>ADDIN CSL_CITATION {"citationItems":[{"id":"ITEM-1","itemData":{"URL":"https://www.amazon.com/FLASHOWL-Polyhedral-Double-Colors-Gaming/dp/B07YKCQJHS","accessed":{"date-parts":[["2021","9","13"]]},"id":"ITEM-1","issued":{"date-parts":[["0"]]},"title":"Amazon.com: FLASHOWL Pearl D&amp;D Dice Set RPG Dice Polyhedral Dice D20 Dice DND Dice , D12, D10, D8, D6, D4 DND RPG MTG Double Colors Game Dice DND Dice Sets 7 Set Dice for Table Gaming(7 Pieces Blue Black) : Everything Else","type":"webpage"},"uris":["http://www.mendeley.com/documents/?uuid=d760f795-2f07-3e7c-a02d-0c54c87a5226"]}],"mendeley":{"formattedCitation":"[5]","plainTextFormattedCitation":"[5]","previouslyFormattedCitation":"[5]"},"properties":{"noteIndex":0},"schema":"https://github.com/citation-style-language/schema/raw/master/csl-citation.json"}</w:instrText>
      </w:r>
      <w:r>
        <w:fldChar w:fldCharType="separate"/>
      </w:r>
      <w:r w:rsidRPr="006D1CD3">
        <w:rPr>
          <w:i w:val="0"/>
          <w:noProof/>
        </w:rPr>
        <w:t>[5]</w:t>
      </w:r>
      <w:bookmarkEnd w:id="9"/>
      <w:r>
        <w:fldChar w:fldCharType="end"/>
      </w:r>
    </w:p>
    <w:p w14:paraId="10823C78" w14:textId="5327DE52" w:rsidR="00251D0E" w:rsidRDefault="00251D0E" w:rsidP="006E44C1"/>
    <w:p w14:paraId="3B88C6C8" w14:textId="77777777" w:rsidR="00D77448" w:rsidRPr="004F22CD" w:rsidRDefault="00D77448" w:rsidP="006E44C1"/>
    <w:p w14:paraId="47C8FBB0" w14:textId="00B28553" w:rsidR="003C0E7B" w:rsidRPr="000C0E88" w:rsidRDefault="00D37C07" w:rsidP="007A3E9B">
      <w:pPr>
        <w:pStyle w:val="Naslov2"/>
        <w:numPr>
          <w:ilvl w:val="1"/>
          <w:numId w:val="2"/>
        </w:numPr>
      </w:pPr>
      <w:bookmarkStart w:id="10" w:name="_Toc79782921"/>
      <w:bookmarkStart w:id="11" w:name="_Toc82501106"/>
      <w:r w:rsidRPr="00976217">
        <w:t>Sustav</w:t>
      </w:r>
      <w:r w:rsidR="003C0E7B" w:rsidRPr="00976217">
        <w:t xml:space="preserve">i </w:t>
      </w:r>
      <w:r w:rsidR="00543646" w:rsidRPr="00976217">
        <w:rPr>
          <w:i/>
          <w:iCs/>
        </w:rPr>
        <w:t>TT</w:t>
      </w:r>
      <w:r w:rsidR="003C0E7B" w:rsidRPr="000C0E88">
        <w:rPr>
          <w:i/>
          <w:iCs/>
        </w:rPr>
        <w:t>RPG</w:t>
      </w:r>
      <w:r w:rsidR="00E15EA6">
        <w:t xml:space="preserve"> igara</w:t>
      </w:r>
      <w:bookmarkEnd w:id="10"/>
      <w:bookmarkEnd w:id="11"/>
    </w:p>
    <w:p w14:paraId="201B3DFB" w14:textId="77777777" w:rsidR="0075573F" w:rsidRPr="002A5E1A" w:rsidRDefault="0075573F" w:rsidP="0075573F"/>
    <w:p w14:paraId="1779CF59" w14:textId="504D2ACE" w:rsidR="00D24B58" w:rsidRPr="00976217" w:rsidRDefault="000344D2" w:rsidP="006E44C1">
      <w:r w:rsidRPr="006D54E3">
        <w:t xml:space="preserve">Budući da se igra razvija, kao što danas programi imaju zakrpe i ažuriranja, tako i </w:t>
      </w:r>
      <w:r w:rsidR="00104991" w:rsidRPr="00E07746">
        <w:rPr>
          <w:i/>
          <w:iCs/>
        </w:rPr>
        <w:t>TT</w:t>
      </w:r>
      <w:r w:rsidRPr="00E07746">
        <w:rPr>
          <w:i/>
          <w:iCs/>
        </w:rPr>
        <w:t>RPG</w:t>
      </w:r>
      <w:r w:rsidR="00E15EA6">
        <w:t xml:space="preserve"> igre</w:t>
      </w:r>
      <w:r w:rsidRPr="002216DC">
        <w:t xml:space="preserve"> imaju svoja ažuriranja. Ona dolaze više kao smjernice,</w:t>
      </w:r>
      <w:r w:rsidRPr="00522D37">
        <w:t xml:space="preserve"> nego kao pravila, u pismeno</w:t>
      </w:r>
      <w:r w:rsidR="003F22A8" w:rsidRPr="00416C00">
        <w:t>m</w:t>
      </w:r>
      <w:r w:rsidRPr="00416C00">
        <w:t xml:space="preserve"> ili </w:t>
      </w:r>
      <w:r w:rsidR="003F22A8" w:rsidRPr="00416C00">
        <w:t>digitalnom obliku</w:t>
      </w:r>
      <w:r w:rsidRPr="00416C00">
        <w:t xml:space="preserve">. </w:t>
      </w:r>
      <w:r w:rsidR="00E15EA6">
        <w:t>Na</w:t>
      </w:r>
      <w:r w:rsidR="003B58CD">
        <w:t xml:space="preserve"> </w:t>
      </w:r>
      <w:r w:rsidR="00E15EA6">
        <w:t>p</w:t>
      </w:r>
      <w:r w:rsidRPr="00416C00">
        <w:t>rimjer</w:t>
      </w:r>
      <w:r w:rsidR="00E15EA6">
        <w:t>,</w:t>
      </w:r>
      <w:r w:rsidRPr="00416C00">
        <w:t xml:space="preserve"> specifično za </w:t>
      </w:r>
      <w:r w:rsidRPr="00416C00">
        <w:rPr>
          <w:i/>
          <w:iCs/>
        </w:rPr>
        <w:t>D&amp;D</w:t>
      </w:r>
      <w:r w:rsidRPr="00416C00">
        <w:t xml:space="preserve"> </w:t>
      </w:r>
      <w:r w:rsidR="00E15EA6">
        <w:t>igru postoj</w:t>
      </w:r>
      <w:r w:rsidR="00F23771">
        <w:t xml:space="preserve">e priručnici </w:t>
      </w:r>
      <w:proofErr w:type="spellStart"/>
      <w:r w:rsidRPr="00416C00">
        <w:rPr>
          <w:i/>
          <w:iCs/>
        </w:rPr>
        <w:lastRenderedPageBreak/>
        <w:t>Player's</w:t>
      </w:r>
      <w:proofErr w:type="spellEnd"/>
      <w:r w:rsidRPr="00416C00">
        <w:rPr>
          <w:i/>
          <w:iCs/>
        </w:rPr>
        <w:t xml:space="preserve"> </w:t>
      </w:r>
      <w:proofErr w:type="spellStart"/>
      <w:r w:rsidRPr="00416C00">
        <w:rPr>
          <w:i/>
          <w:iCs/>
        </w:rPr>
        <w:t>Handbook</w:t>
      </w:r>
      <w:proofErr w:type="spellEnd"/>
      <w:r w:rsidR="00104991" w:rsidRPr="00416C00">
        <w:rPr>
          <w:i/>
          <w:iCs/>
        </w:rPr>
        <w:t xml:space="preserve"> </w:t>
      </w:r>
      <w:r w:rsidR="00104991" w:rsidRPr="00416C00">
        <w:t xml:space="preserve">i </w:t>
      </w:r>
      <w:proofErr w:type="spellStart"/>
      <w:r w:rsidR="00104991" w:rsidRPr="00416C00">
        <w:rPr>
          <w:i/>
          <w:iCs/>
        </w:rPr>
        <w:t>Dungeon</w:t>
      </w:r>
      <w:proofErr w:type="spellEnd"/>
      <w:r w:rsidR="00104991" w:rsidRPr="00416C00">
        <w:rPr>
          <w:i/>
          <w:iCs/>
        </w:rPr>
        <w:t xml:space="preserve"> </w:t>
      </w:r>
      <w:proofErr w:type="spellStart"/>
      <w:r w:rsidR="00104991" w:rsidRPr="00416C00">
        <w:rPr>
          <w:i/>
          <w:iCs/>
        </w:rPr>
        <w:t>Master's</w:t>
      </w:r>
      <w:proofErr w:type="spellEnd"/>
      <w:r w:rsidR="00104991" w:rsidRPr="00416C00">
        <w:rPr>
          <w:i/>
          <w:iCs/>
        </w:rPr>
        <w:t xml:space="preserve"> </w:t>
      </w:r>
      <w:proofErr w:type="spellStart"/>
      <w:r w:rsidR="00104991" w:rsidRPr="00416C00">
        <w:rPr>
          <w:i/>
          <w:iCs/>
        </w:rPr>
        <w:t>Guide</w:t>
      </w:r>
      <w:proofErr w:type="spellEnd"/>
      <w:r w:rsidRPr="00416C00">
        <w:t xml:space="preserve">. Danas je za </w:t>
      </w:r>
      <w:r w:rsidRPr="00416C00">
        <w:rPr>
          <w:i/>
          <w:iCs/>
        </w:rPr>
        <w:t>D&amp;D</w:t>
      </w:r>
      <w:r w:rsidRPr="00416C00">
        <w:t xml:space="preserve"> </w:t>
      </w:r>
      <w:r w:rsidR="00F23771">
        <w:t xml:space="preserve">igru </w:t>
      </w:r>
      <w:r w:rsidRPr="00416C00">
        <w:t>aktivno peto izdanje knjig</w:t>
      </w:r>
      <w:r w:rsidR="00104991" w:rsidRPr="00416C00">
        <w:t xml:space="preserve">e </w:t>
      </w:r>
      <w:proofErr w:type="spellStart"/>
      <w:r w:rsidR="00104991" w:rsidRPr="00416C00">
        <w:rPr>
          <w:i/>
          <w:iCs/>
        </w:rPr>
        <w:t>Player's</w:t>
      </w:r>
      <w:proofErr w:type="spellEnd"/>
      <w:r w:rsidR="00104991" w:rsidRPr="00416C00">
        <w:rPr>
          <w:i/>
          <w:iCs/>
        </w:rPr>
        <w:t xml:space="preserve"> </w:t>
      </w:r>
      <w:proofErr w:type="spellStart"/>
      <w:r w:rsidR="00104991" w:rsidRPr="00416C00">
        <w:rPr>
          <w:i/>
          <w:iCs/>
        </w:rPr>
        <w:t>Handbook</w:t>
      </w:r>
      <w:proofErr w:type="spellEnd"/>
      <w:r w:rsidRPr="00416C00">
        <w:t>, iz 2014. godine</w:t>
      </w:r>
      <w:r w:rsidR="00104991" w:rsidRPr="00416C00">
        <w:t xml:space="preserve">, te stoga kažemo da je aktivno peto izdanje igre </w:t>
      </w:r>
      <w:r w:rsidR="00104991" w:rsidRPr="00416C00">
        <w:rPr>
          <w:i/>
          <w:iCs/>
        </w:rPr>
        <w:t>D&amp;D</w:t>
      </w:r>
      <w:r w:rsidRPr="00416C00">
        <w:t xml:space="preserve">. </w:t>
      </w:r>
      <w:r w:rsidR="00D24B58" w:rsidRPr="00416C00">
        <w:t xml:space="preserve">Sama </w:t>
      </w:r>
      <w:r w:rsidR="00104991" w:rsidRPr="00416C00">
        <w:t>t</w:t>
      </w:r>
      <w:r w:rsidR="00416C00">
        <w:t>a</w:t>
      </w:r>
      <w:r w:rsidR="00104991" w:rsidRPr="00416C00">
        <w:t xml:space="preserve"> knjig</w:t>
      </w:r>
      <w:r w:rsidR="00F23771">
        <w:t>a</w:t>
      </w:r>
      <w:r w:rsidR="00D24B58" w:rsidRPr="00416C00">
        <w:t xml:space="preserve"> ne sadrži neku specifičnu priču ili kampanju koju bismo mogli odmah zaigrati, nego sve potrebno za stvaranje jedne takve priče i svijeta</w:t>
      </w:r>
      <w:r w:rsidR="00F23771">
        <w:t>,</w:t>
      </w:r>
      <w:r w:rsidR="00104991" w:rsidRPr="004F22CD">
        <w:t xml:space="preserve"> ili način kako igrati već kreirani svijet iz nek</w:t>
      </w:r>
      <w:r w:rsidR="00104991" w:rsidRPr="00976217">
        <w:t>ih javno objavljenih kampanja</w:t>
      </w:r>
      <w:r w:rsidR="00D24B58" w:rsidRPr="00976217">
        <w:t xml:space="preserve">. </w:t>
      </w:r>
    </w:p>
    <w:p w14:paraId="21B529BD" w14:textId="36248BE3" w:rsidR="00D24B58" w:rsidRDefault="00D24B58" w:rsidP="006E44C1">
      <w:r w:rsidRPr="002A5E1A">
        <w:t xml:space="preserve">Skup pravila, entiteta i svijeta zove se </w:t>
      </w:r>
      <w:r w:rsidR="00FD1274" w:rsidRPr="002A5E1A">
        <w:t>sustav</w:t>
      </w:r>
      <w:r w:rsidRPr="006D54E3">
        <w:t xml:space="preserve">. </w:t>
      </w:r>
      <w:r w:rsidR="00FD1274" w:rsidRPr="00416C00">
        <w:t xml:space="preserve">Pravila </w:t>
      </w:r>
      <w:r w:rsidR="000A2215" w:rsidRPr="00416C00">
        <w:t>se odnose na svijet, neprijatelje i heroje. Heroji su likovi u igri</w:t>
      </w:r>
      <w:r w:rsidR="00D77448">
        <w:t xml:space="preserve"> koje igrači kontroliraju</w:t>
      </w:r>
      <w:r w:rsidR="000A2215" w:rsidRPr="00416C00">
        <w:t xml:space="preserve"> i kako su oni najbitnija stavka igre, uglavnom se cijeli </w:t>
      </w:r>
      <w:r w:rsidR="00D37C07" w:rsidRPr="00416C00">
        <w:t>sustav</w:t>
      </w:r>
      <w:r w:rsidR="000A2215" w:rsidRPr="00416C00">
        <w:t>i grade na mogućnostima heroja, pa onda i na svijetu u kojem se ti heroji nalaze.</w:t>
      </w:r>
      <w:r w:rsidR="00E07D82" w:rsidRPr="00416C00">
        <w:t xml:space="preserve"> Jedan igrač nema heroja i on predstavlja sve ostale likove u igri. On se zove voditelj igre (engl. </w:t>
      </w:r>
      <w:r w:rsidR="00E07D82" w:rsidRPr="00416C00">
        <w:rPr>
          <w:i/>
        </w:rPr>
        <w:t>game master</w:t>
      </w:r>
      <w:r w:rsidR="00E07D82" w:rsidRPr="00416C00">
        <w:t xml:space="preserve"> – </w:t>
      </w:r>
      <w:r w:rsidR="00E07D82" w:rsidRPr="00416C00">
        <w:rPr>
          <w:i/>
        </w:rPr>
        <w:t>GM</w:t>
      </w:r>
      <w:r w:rsidR="00E07D82" w:rsidRPr="00416C00">
        <w:t xml:space="preserve"> ili engl. </w:t>
      </w:r>
      <w:proofErr w:type="spellStart"/>
      <w:r w:rsidR="00E07D82" w:rsidRPr="00416C00">
        <w:rPr>
          <w:i/>
        </w:rPr>
        <w:t>dungeon</w:t>
      </w:r>
      <w:proofErr w:type="spellEnd"/>
      <w:r w:rsidR="00E07D82" w:rsidRPr="00416C00">
        <w:rPr>
          <w:i/>
        </w:rPr>
        <w:t xml:space="preserve"> master</w:t>
      </w:r>
      <w:r w:rsidR="00E07D82" w:rsidRPr="00416C00">
        <w:t xml:space="preserve"> – </w:t>
      </w:r>
      <w:r w:rsidR="00E07D82" w:rsidRPr="00416C00">
        <w:rPr>
          <w:i/>
        </w:rPr>
        <w:t>DM</w:t>
      </w:r>
      <w:r w:rsidR="00E07D82" w:rsidRPr="00416C00">
        <w:t xml:space="preserve"> u </w:t>
      </w:r>
      <w:r w:rsidR="00D37C07" w:rsidRPr="00416C00">
        <w:t>sustav</w:t>
      </w:r>
      <w:r w:rsidR="00E07D82" w:rsidRPr="00416C00">
        <w:t xml:space="preserve">u </w:t>
      </w:r>
      <w:r w:rsidR="00E07D82" w:rsidRPr="00416C00">
        <w:rPr>
          <w:i/>
          <w:iCs/>
        </w:rPr>
        <w:t>D&amp;D</w:t>
      </w:r>
      <w:r w:rsidR="00042CBC">
        <w:t xml:space="preserve"> igre</w:t>
      </w:r>
      <w:r w:rsidR="0016588E">
        <w:t>)</w:t>
      </w:r>
      <w:r w:rsidR="00E07D82" w:rsidRPr="00416C00">
        <w:t xml:space="preserve">. </w:t>
      </w:r>
      <w:r w:rsidR="004C704E" w:rsidRPr="00B60758">
        <w:rPr>
          <w:iCs/>
        </w:rPr>
        <w:t>Vo</w:t>
      </w:r>
      <w:r w:rsidR="004C704E">
        <w:t>ditelj igre</w:t>
      </w:r>
      <w:r w:rsidR="004C704E" w:rsidRPr="00416C00">
        <w:t xml:space="preserve"> </w:t>
      </w:r>
      <w:r w:rsidR="00E07D82" w:rsidRPr="00416C00">
        <w:t xml:space="preserve">predstavlja sve ostale likove u igri koje igrači koji igraju heroje ne kontroliraju </w:t>
      </w:r>
      <w:r w:rsidR="004A2EE2" w:rsidRPr="00416C00">
        <w:t xml:space="preserve">(engl. </w:t>
      </w:r>
      <w:proofErr w:type="spellStart"/>
      <w:r w:rsidR="004A2EE2" w:rsidRPr="00416C00">
        <w:rPr>
          <w:i/>
        </w:rPr>
        <w:t>non-playable</w:t>
      </w:r>
      <w:proofErr w:type="spellEnd"/>
      <w:r w:rsidR="004A2EE2" w:rsidRPr="00416C00">
        <w:rPr>
          <w:i/>
        </w:rPr>
        <w:t xml:space="preserve"> </w:t>
      </w:r>
      <w:proofErr w:type="spellStart"/>
      <w:r w:rsidR="004A2EE2" w:rsidRPr="00416C00">
        <w:rPr>
          <w:i/>
        </w:rPr>
        <w:t>character</w:t>
      </w:r>
      <w:proofErr w:type="spellEnd"/>
      <w:r w:rsidR="004A2EE2" w:rsidRPr="00416C00">
        <w:t xml:space="preserve"> – </w:t>
      </w:r>
      <w:r w:rsidR="004A2EE2" w:rsidRPr="00416C00">
        <w:rPr>
          <w:i/>
        </w:rPr>
        <w:t>NPC</w:t>
      </w:r>
      <w:r w:rsidR="004A2EE2" w:rsidRPr="00416C00">
        <w:t>). On također kontrolira tijek priče, dočarava drugim igračima svijet kroz priču i možda neke druge alate.</w:t>
      </w:r>
      <w:r w:rsidR="00B643DA" w:rsidRPr="00416C00">
        <w:t xml:space="preserve"> Danas je dosta popularno korištenje igra</w:t>
      </w:r>
      <w:r w:rsidR="008A6E27" w:rsidRPr="00416C00">
        <w:t>ć</w:t>
      </w:r>
      <w:r w:rsidR="00B643DA" w:rsidRPr="00416C00">
        <w:t>e ploče s figuricama</w:t>
      </w:r>
      <w:r w:rsidR="002A70D8">
        <w:t xml:space="preserve"> i minijaturama (slika 2)</w:t>
      </w:r>
      <w:r w:rsidR="00B643DA" w:rsidRPr="00416C00">
        <w:t xml:space="preserve">, kartice entiteta u igri, pa tako i </w:t>
      </w:r>
      <w:proofErr w:type="spellStart"/>
      <w:r w:rsidR="00B643DA" w:rsidRPr="00416C00">
        <w:t>miksete</w:t>
      </w:r>
      <w:proofErr w:type="spellEnd"/>
      <w:r w:rsidR="00B643DA" w:rsidRPr="00416C00">
        <w:t xml:space="preserve"> sa zvučnim efektima</w:t>
      </w:r>
      <w:r w:rsidR="00357598" w:rsidRPr="00416C00">
        <w:t xml:space="preserve"> i brojni drugi</w:t>
      </w:r>
      <w:r w:rsidR="00B643DA" w:rsidRPr="00416C00">
        <w:t xml:space="preserve">. </w:t>
      </w:r>
      <w:r w:rsidR="004C704E">
        <w:t xml:space="preserve">Voditelji igre </w:t>
      </w:r>
      <w:r w:rsidR="00B643DA" w:rsidRPr="00416C00">
        <w:t>su najviše zaduženi za opisivanje situacija u kojima se nalaze heroji. Ostali igrači su više zaduženi za odlučivanje, a svi igrači bacaju kockice kako bi saznali ishod odluke koju su donijeli.</w:t>
      </w:r>
      <w:r w:rsidR="004A2EE2" w:rsidRPr="00416C00">
        <w:t xml:space="preserve"> </w:t>
      </w:r>
    </w:p>
    <w:p w14:paraId="1502961B" w14:textId="77777777" w:rsidR="002A70D8" w:rsidRDefault="002A70D8" w:rsidP="00FA78A1">
      <w:pPr>
        <w:keepNext/>
        <w:jc w:val="center"/>
      </w:pPr>
      <w:r>
        <w:rPr>
          <w:noProof/>
        </w:rPr>
        <w:drawing>
          <wp:inline distT="0" distB="0" distL="0" distR="0" wp14:anchorId="259B107C" wp14:editId="61DB917E">
            <wp:extent cx="4203700" cy="3152775"/>
            <wp:effectExtent l="0" t="0" r="6350" b="952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03700" cy="3152775"/>
                    </a:xfrm>
                    <a:prstGeom prst="rect">
                      <a:avLst/>
                    </a:prstGeom>
                  </pic:spPr>
                </pic:pic>
              </a:graphicData>
            </a:graphic>
          </wp:inline>
        </w:drawing>
      </w:r>
    </w:p>
    <w:p w14:paraId="47824AE8" w14:textId="5A56ED48" w:rsidR="002A70D8" w:rsidRPr="00416C00" w:rsidRDefault="002A70D8" w:rsidP="00FA78A1">
      <w:pPr>
        <w:pStyle w:val="Opisslike"/>
        <w:jc w:val="center"/>
      </w:pPr>
      <w:bookmarkStart w:id="12" w:name="_Toc82528243"/>
      <w:r>
        <w:t xml:space="preserve">Slika </w:t>
      </w:r>
      <w:r w:rsidR="00A62AAB">
        <w:fldChar w:fldCharType="begin"/>
      </w:r>
      <w:r w:rsidR="00A62AAB">
        <w:instrText xml:space="preserve"> SEQ Slika \* ARABIC </w:instrText>
      </w:r>
      <w:r w:rsidR="00A62AAB">
        <w:fldChar w:fldCharType="separate"/>
      </w:r>
      <w:r w:rsidR="00EF0641">
        <w:rPr>
          <w:noProof/>
        </w:rPr>
        <w:t>2</w:t>
      </w:r>
      <w:r w:rsidR="00A62AAB">
        <w:rPr>
          <w:noProof/>
        </w:rPr>
        <w:fldChar w:fldCharType="end"/>
      </w:r>
      <w:r>
        <w:t xml:space="preserve">: Ploča s minijaturama i figuricama za dočaravanje mjesta radnje, picclick.com </w:t>
      </w:r>
      <w:r>
        <w:fldChar w:fldCharType="begin" w:fldLock="1"/>
      </w:r>
      <w:r>
        <w:instrText>ADDIN CSL_CITATION {"citationItems":[{"id":"ITEM-1","itemData":{"URL":"https://picclick.com/Big-Dungeon-Chunks-Deluxe-Set-Terrain-28mm-Dungeons-333418258876.html#&amp;gid=1&amp;pid=2","accessed":{"date-parts":[["2021","9","13"]]},"id":"ITEM-1","issued":{"date-parts":[["0"]]},"title":"BIG DUNGEON CHUNKS Deluxe Set Terrain 28mm Dungeons &amp; Dragons Pathfinder d&amp;d rpg - $185.00 | PicClick","type":"webpage"},"uris":["http://www.mendeley.com/documents/?uuid=53f53d3e-f09a-37a9-ab08-8d0f693e94d9"]}],"mendeley":{"formattedCitation":"[6]","plainTextFormattedCitation":"[6]","previouslyFormattedCitation":"[6]"},"properties":{"noteIndex":0},"schema":"https://github.com/citation-style-language/schema/raw/master/csl-citation.json"}</w:instrText>
      </w:r>
      <w:r>
        <w:fldChar w:fldCharType="separate"/>
      </w:r>
      <w:r w:rsidRPr="002A70D8">
        <w:rPr>
          <w:i w:val="0"/>
          <w:noProof/>
        </w:rPr>
        <w:t>[6]</w:t>
      </w:r>
      <w:bookmarkEnd w:id="12"/>
      <w:r>
        <w:fldChar w:fldCharType="end"/>
      </w:r>
    </w:p>
    <w:p w14:paraId="2B55187F" w14:textId="77777777" w:rsidR="002A70D8" w:rsidRDefault="002A70D8" w:rsidP="006E44C1"/>
    <w:p w14:paraId="448E3400" w14:textId="550B3C27" w:rsidR="00555DB3" w:rsidRPr="004F22CD" w:rsidRDefault="00D24B58" w:rsidP="006E44C1">
      <w:r w:rsidRPr="00416C00">
        <w:lastRenderedPageBreak/>
        <w:t xml:space="preserve">Zapamtimo, </w:t>
      </w:r>
      <w:r w:rsidRPr="00416C00">
        <w:rPr>
          <w:i/>
          <w:iCs/>
        </w:rPr>
        <w:t>D&amp;D</w:t>
      </w:r>
      <w:r w:rsidRPr="00416C00">
        <w:t xml:space="preserve"> je igra</w:t>
      </w:r>
      <w:r w:rsidR="00D574D6">
        <w:t xml:space="preserve"> u kojoj igrači sami grade svoju priču</w:t>
      </w:r>
      <w:r w:rsidRPr="00416C00">
        <w:t>, stoga nas sami autori i u knjizi</w:t>
      </w:r>
      <w:r w:rsidR="000A2215" w:rsidRPr="00416C00">
        <w:t xml:space="preserve"> pravila</w:t>
      </w:r>
      <w:r w:rsidRPr="00416C00">
        <w:t xml:space="preserve"> potiču na kreativnost i potiču nas da napravimo svoje svjetove, svoje heroje i neprijatelje. </w:t>
      </w:r>
      <w:r w:rsidR="008A6E27" w:rsidRPr="004F22CD">
        <w:t xml:space="preserve">Godine </w:t>
      </w:r>
      <w:r w:rsidR="003C0E7B" w:rsidRPr="00976217">
        <w:t xml:space="preserve">1981. je na temelju već popularnog </w:t>
      </w:r>
      <w:r w:rsidR="003C0E7B" w:rsidRPr="00976217">
        <w:rPr>
          <w:i/>
          <w:iCs/>
        </w:rPr>
        <w:t>RPG</w:t>
      </w:r>
      <w:r w:rsidR="003540F8">
        <w:t xml:space="preserve"> sustava</w:t>
      </w:r>
      <w:r w:rsidR="003C0E7B" w:rsidRPr="000C0E88">
        <w:t xml:space="preserve"> </w:t>
      </w:r>
      <w:r w:rsidR="003C0E7B" w:rsidRPr="000C0E88">
        <w:rPr>
          <w:i/>
          <w:iCs/>
        </w:rPr>
        <w:t>D&amp;D</w:t>
      </w:r>
      <w:r w:rsidR="003C0E7B" w:rsidRPr="000C0E88">
        <w:t xml:space="preserve"> izmišljen</w:t>
      </w:r>
      <w:r w:rsidR="000344D2" w:rsidRPr="000C0E88">
        <w:t xml:space="preserve"> </w:t>
      </w:r>
      <w:r w:rsidR="000344D2" w:rsidRPr="000C0E88">
        <w:rPr>
          <w:i/>
          <w:iCs/>
        </w:rPr>
        <w:t>RPG</w:t>
      </w:r>
      <w:r w:rsidR="000344D2" w:rsidRPr="000C0E88">
        <w:t xml:space="preserve"> u</w:t>
      </w:r>
      <w:r w:rsidR="003C0E7B" w:rsidRPr="002A5E1A">
        <w:t xml:space="preserve"> svijet</w:t>
      </w:r>
      <w:r w:rsidR="000344D2" w:rsidRPr="002A5E1A">
        <w:t>u</w:t>
      </w:r>
      <w:r w:rsidR="003C0E7B" w:rsidRPr="006D54E3">
        <w:t xml:space="preserve"> u kojem istražitel</w:t>
      </w:r>
      <w:r w:rsidR="000344D2" w:rsidRPr="00E07746">
        <w:t xml:space="preserve">ji istražuju misterij </w:t>
      </w:r>
      <w:proofErr w:type="spellStart"/>
      <w:r w:rsidR="000344D2" w:rsidRPr="00E07746">
        <w:t>Katulu</w:t>
      </w:r>
      <w:proofErr w:type="spellEnd"/>
      <w:r w:rsidR="000344D2" w:rsidRPr="00E07746">
        <w:t xml:space="preserve"> kulta, </w:t>
      </w:r>
      <w:r w:rsidR="000344D2" w:rsidRPr="00E07746">
        <w:rPr>
          <w:i/>
          <w:iCs/>
        </w:rPr>
        <w:t xml:space="preserve">Call </w:t>
      </w:r>
      <w:proofErr w:type="spellStart"/>
      <w:r w:rsidR="000344D2" w:rsidRPr="00E07746">
        <w:rPr>
          <w:i/>
          <w:iCs/>
        </w:rPr>
        <w:t>of</w:t>
      </w:r>
      <w:proofErr w:type="spellEnd"/>
      <w:r w:rsidR="000344D2" w:rsidRPr="00E07746">
        <w:rPr>
          <w:i/>
          <w:iCs/>
        </w:rPr>
        <w:t xml:space="preserve"> </w:t>
      </w:r>
      <w:proofErr w:type="spellStart"/>
      <w:r w:rsidR="000344D2" w:rsidRPr="00E07746">
        <w:rPr>
          <w:i/>
          <w:iCs/>
        </w:rPr>
        <w:t>C</w:t>
      </w:r>
      <w:r w:rsidR="000344D2" w:rsidRPr="002216DC">
        <w:rPr>
          <w:i/>
          <w:iCs/>
        </w:rPr>
        <w:t>thulhu</w:t>
      </w:r>
      <w:proofErr w:type="spellEnd"/>
      <w:r w:rsidR="000344D2" w:rsidRPr="002216DC">
        <w:t xml:space="preserve">. To je danas drugi najpopularniji </w:t>
      </w:r>
      <w:r w:rsidR="003540F8" w:rsidRPr="00FA78A1">
        <w:rPr>
          <w:i/>
          <w:iCs/>
        </w:rPr>
        <w:t>TT</w:t>
      </w:r>
      <w:r w:rsidR="000344D2" w:rsidRPr="003540F8">
        <w:rPr>
          <w:i/>
          <w:iCs/>
        </w:rPr>
        <w:t>RPG</w:t>
      </w:r>
      <w:r w:rsidR="003540F8">
        <w:t xml:space="preserve"> sustav</w:t>
      </w:r>
      <w:r w:rsidR="000344D2" w:rsidRPr="00416C00">
        <w:t xml:space="preserve">, po </w:t>
      </w:r>
      <w:proofErr w:type="spellStart"/>
      <w:r w:rsidR="000344D2" w:rsidRPr="003540F8">
        <w:rPr>
          <w:i/>
          <w:iCs/>
        </w:rPr>
        <w:t>Dicebreaker</w:t>
      </w:r>
      <w:r w:rsidR="000344D2" w:rsidRPr="00FA78A1">
        <w:rPr>
          <w:i/>
          <w:iCs/>
        </w:rPr>
        <w:t>ovom</w:t>
      </w:r>
      <w:proofErr w:type="spellEnd"/>
      <w:r w:rsidR="000344D2" w:rsidRPr="00416C00">
        <w:t xml:space="preserve"> članku </w:t>
      </w:r>
      <w:r w:rsidR="000A2215" w:rsidRPr="00416C00">
        <w:t xml:space="preserve">sa </w:t>
      </w:r>
      <w:r w:rsidR="000344D2" w:rsidRPr="00416C00">
        <w:t>sam</w:t>
      </w:r>
      <w:r w:rsidR="000A2215" w:rsidRPr="00416C00">
        <w:t>og</w:t>
      </w:r>
      <w:r w:rsidR="000344D2" w:rsidRPr="00416C00">
        <w:t xml:space="preserve"> početka 2020. godine.</w:t>
      </w:r>
      <w:r w:rsidR="002A70D8">
        <w:t xml:space="preserve"> </w:t>
      </w:r>
      <w:r w:rsidR="002A70D8">
        <w:fldChar w:fldCharType="begin" w:fldLock="1"/>
      </w:r>
      <w:r w:rsidR="00E72549">
        <w:instrText>ADDIN CSL_CITATION {"citationItems":[{"id":"ITEM-1","itemData":{"URL":"https://www.dicebreaker.com/categories/roleplaying-game/best-games/best-tabletop-roleplaying-games","accessed":{"date-parts":[["2020","12","27"]]},"author":[{"dropping-particle":"","family":"Elsam","given":"Sara","non-dropping-particle":"","parse-names":false,"suffix":""},{"dropping-particle":"","family":"Chiodini","given":"Johnny","non-dropping-particle":"","parse-names":false,"suffix":""}],"container-title":"13.2.2020.","id":"ITEM-1","issued":{"date-parts":[["2020"]]},"title":"10 best tabletop roleplaying games out right now | Dicebreaker","type":"webpage"},"uris":["http://www.mendeley.com/documents/?uuid=b21595a7-4250-307a-9a32-186d62a2849d"]}],"mendeley":{"formattedCitation":"[2]","plainTextFormattedCitation":"[2]","previouslyFormattedCitation":"[2]"},"properties":{"noteIndex":0},"schema":"https://github.com/citation-style-language/schema/raw/master/csl-citation.json"}</w:instrText>
      </w:r>
      <w:r w:rsidR="002A70D8">
        <w:fldChar w:fldCharType="separate"/>
      </w:r>
      <w:r w:rsidR="002A70D8" w:rsidRPr="002A70D8">
        <w:rPr>
          <w:noProof/>
        </w:rPr>
        <w:t>[2]</w:t>
      </w:r>
      <w:r w:rsidR="002A70D8">
        <w:fldChar w:fldCharType="end"/>
      </w:r>
      <w:r w:rsidR="000344D2" w:rsidRPr="00416C00">
        <w:t xml:space="preserve"> </w:t>
      </w:r>
      <w:r w:rsidR="00555DB3" w:rsidRPr="00416C00">
        <w:t xml:space="preserve">Uz navedena dva </w:t>
      </w:r>
      <w:r w:rsidR="00D37C07" w:rsidRPr="00416C00">
        <w:t>sustav</w:t>
      </w:r>
      <w:r w:rsidR="00555DB3" w:rsidRPr="00416C00">
        <w:t xml:space="preserve">a igre, postoje i mnogi drugi. Cilj ovog rada je uz virtualizaciju jednog takvog sustava, također i izmisliti novi sustav. </w:t>
      </w:r>
    </w:p>
    <w:p w14:paraId="5FE93293" w14:textId="28D19593" w:rsidR="0075573F" w:rsidRDefault="0075573F" w:rsidP="006E44C1"/>
    <w:p w14:paraId="0B63E5D9" w14:textId="77777777" w:rsidR="00251D0E" w:rsidRPr="00976217" w:rsidRDefault="00251D0E" w:rsidP="006E44C1"/>
    <w:p w14:paraId="3802880B" w14:textId="502596BB" w:rsidR="00555DB3" w:rsidRPr="00976217" w:rsidRDefault="00555DB3" w:rsidP="007A3E9B">
      <w:pPr>
        <w:pStyle w:val="Naslov2"/>
        <w:numPr>
          <w:ilvl w:val="1"/>
          <w:numId w:val="2"/>
        </w:numPr>
      </w:pPr>
      <w:bookmarkStart w:id="13" w:name="_Toc79782922"/>
      <w:bookmarkStart w:id="14" w:name="_Toc82501107"/>
      <w:r w:rsidRPr="00976217">
        <w:t>Dostupni alati</w:t>
      </w:r>
      <w:bookmarkEnd w:id="13"/>
      <w:bookmarkEnd w:id="14"/>
    </w:p>
    <w:p w14:paraId="4D1467E3" w14:textId="77777777" w:rsidR="0075573F" w:rsidRPr="002A5E1A" w:rsidRDefault="0075573F" w:rsidP="0075573F"/>
    <w:p w14:paraId="6A7E87F9" w14:textId="2E4AA162" w:rsidR="00555DB3" w:rsidRPr="00E07746" w:rsidRDefault="004C704E" w:rsidP="00555DB3">
      <w:r w:rsidRPr="006C6851">
        <w:t>Društven</w:t>
      </w:r>
      <w:r>
        <w:t>e</w:t>
      </w:r>
      <w:r w:rsidRPr="00416C00">
        <w:t xml:space="preserve"> </w:t>
      </w:r>
      <w:r w:rsidR="00E07D82" w:rsidRPr="00416C00">
        <w:rPr>
          <w:i/>
          <w:iCs/>
        </w:rPr>
        <w:t>RPG</w:t>
      </w:r>
      <w:r w:rsidR="00E07D82" w:rsidRPr="004F22CD">
        <w:t xml:space="preserve"> </w:t>
      </w:r>
      <w:r>
        <w:t xml:space="preserve">igre </w:t>
      </w:r>
      <w:r w:rsidR="00E07D82" w:rsidRPr="004F22CD">
        <w:t xml:space="preserve">se razlikuju od današnjih videoigara po tome što im je glavna svrha okupiti prijatelje na jednom stvarnom mjestu, kao klasične društvene igre. Ovisno o </w:t>
      </w:r>
      <w:r w:rsidR="00D37C07" w:rsidRPr="00976217">
        <w:t>sustav</w:t>
      </w:r>
      <w:r w:rsidR="00E07D82" w:rsidRPr="00976217">
        <w:t>u igre koriste se različiti alati</w:t>
      </w:r>
      <w:r w:rsidR="004A2EE2" w:rsidRPr="00976217">
        <w:t xml:space="preserve">, ali kada bi govorili o klasičnim </w:t>
      </w:r>
      <w:r w:rsidR="00D37C07" w:rsidRPr="000C0E88">
        <w:t>sustav</w:t>
      </w:r>
      <w:r w:rsidR="004A2EE2" w:rsidRPr="000C0E88">
        <w:t>ima, u koje spadaju svi ranije spomenuti, za sve se koriste različiti tipovi kocaka te papir i olovka</w:t>
      </w:r>
      <w:r w:rsidR="00190EE1" w:rsidRPr="002A5E1A">
        <w:t xml:space="preserve"> (ili neka aplikacija za</w:t>
      </w:r>
      <w:r w:rsidR="00190EE1" w:rsidRPr="006D54E3">
        <w:t xml:space="preserve"> praćenje statistika)</w:t>
      </w:r>
      <w:r w:rsidR="004A2EE2" w:rsidRPr="006D54E3">
        <w:t>. Igra</w:t>
      </w:r>
      <w:r w:rsidR="001154BE" w:rsidRPr="0071754B">
        <w:t>ć</w:t>
      </w:r>
      <w:r w:rsidR="004A2EE2" w:rsidRPr="0071754B">
        <w:t>e kocke odlučuju sve, od štete, zdravlja, pa do toga je li naš heroj uspio uvjeriti nekog drugog lika o svojim namjerama.</w:t>
      </w:r>
    </w:p>
    <w:p w14:paraId="16FC9123" w14:textId="5CDA4352" w:rsidR="00B76F0A" w:rsidRPr="00416C00" w:rsidRDefault="00B76F0A" w:rsidP="00555DB3">
      <w:r w:rsidRPr="00416C00">
        <w:t xml:space="preserve">Uz ove glavne „alate“ većina </w:t>
      </w:r>
      <w:r w:rsidR="004C704E">
        <w:t xml:space="preserve">voditelja igre </w:t>
      </w:r>
      <w:r w:rsidRPr="00416C00">
        <w:t xml:space="preserve">koristi knjige ili vlastite bilješke kako bi mogli dočaravati svijet i odraditi svoj zadatak vođenja igre što lakše. Već je spomenuto da ovisno o </w:t>
      </w:r>
      <w:r w:rsidR="00D37C07" w:rsidRPr="00416C00">
        <w:t>sustav</w:t>
      </w:r>
      <w:r w:rsidRPr="00416C00">
        <w:t xml:space="preserve">u igre i tome koliko je tko spreman potrošiti na neke detalje, </w:t>
      </w:r>
      <w:r w:rsidRPr="00416C00">
        <w:rPr>
          <w:i/>
          <w:iCs/>
        </w:rPr>
        <w:t>online</w:t>
      </w:r>
      <w:r w:rsidRPr="00416C00">
        <w:t xml:space="preserve"> trgovine nude brojne dodatke kako bi se iskustvo poboljšalo. Na primjer, </w:t>
      </w:r>
      <w:r w:rsidR="00D0123D" w:rsidRPr="00416C00">
        <w:t>igra</w:t>
      </w:r>
      <w:r w:rsidR="00D0123D">
        <w:t>ć</w:t>
      </w:r>
      <w:r w:rsidR="00D0123D" w:rsidRPr="00D0123D">
        <w:t xml:space="preserve">e </w:t>
      </w:r>
      <w:r w:rsidRPr="00E07746">
        <w:t>ploče služe kako bi mogli svi igrači zamisliti sličnu situaciju</w:t>
      </w:r>
      <w:r w:rsidR="00190EE1" w:rsidRPr="00E07746">
        <w:t xml:space="preserve"> i točne pozicije neprijatelja i saveznika u bitci</w:t>
      </w:r>
      <w:r w:rsidR="00145DAD">
        <w:t xml:space="preserve">. </w:t>
      </w:r>
    </w:p>
    <w:p w14:paraId="1EAFD145" w14:textId="706324A6" w:rsidR="00B76F0A" w:rsidRPr="00416C00" w:rsidRDefault="00B76F0A" w:rsidP="00555DB3">
      <w:r w:rsidRPr="00416C00">
        <w:t xml:space="preserve">Nekada su nečije glavne prednosti ujedno i glavne mane. Tako i društvene igre imaju manu to što su društvene. Kako bismo svi mogli zaigrati igru morali bismo se sastati na jednom mjestu i </w:t>
      </w:r>
      <w:r w:rsidR="002064A3" w:rsidRPr="00416C00">
        <w:t xml:space="preserve">izvaditi papir i olovku. Danas to naravno više nije tolika prepreka. Imamo mnogo mogućnosti, na primjer konferencijske pozive pomoću raznih programa, pa tako i cijele </w:t>
      </w:r>
      <w:r w:rsidR="002064A3" w:rsidRPr="00416C00">
        <w:rPr>
          <w:i/>
          <w:iCs/>
        </w:rPr>
        <w:t>web</w:t>
      </w:r>
      <w:r w:rsidR="002064A3" w:rsidRPr="00416C00">
        <w:t xml:space="preserve"> aplikacije koje su osmišljene za igranje društvenih igara, </w:t>
      </w:r>
      <w:r w:rsidR="00190EE1" w:rsidRPr="00416C00">
        <w:t>time</w:t>
      </w:r>
      <w:r w:rsidR="002064A3" w:rsidRPr="00416C00">
        <w:t xml:space="preserve"> i </w:t>
      </w:r>
      <w:r w:rsidR="002064A3" w:rsidRPr="00416C00">
        <w:rPr>
          <w:i/>
          <w:iCs/>
        </w:rPr>
        <w:t>RPG</w:t>
      </w:r>
      <w:r w:rsidR="005154F0">
        <w:t xml:space="preserve"> igara</w:t>
      </w:r>
      <w:r w:rsidR="002064A3" w:rsidRPr="00416C00">
        <w:t xml:space="preserve">, na daljinu. U nastavku ću ukratko predstaviti dvije mrežne aplikacije za igranje društvenih </w:t>
      </w:r>
      <w:r w:rsidR="002064A3" w:rsidRPr="00416C00">
        <w:rPr>
          <w:i/>
          <w:iCs/>
        </w:rPr>
        <w:t>RPG</w:t>
      </w:r>
      <w:r w:rsidR="005154F0">
        <w:t xml:space="preserve"> igara</w:t>
      </w:r>
      <w:r w:rsidR="002064A3" w:rsidRPr="00416C00">
        <w:t xml:space="preserve">, </w:t>
      </w:r>
      <w:r w:rsidR="002064A3" w:rsidRPr="00416C00">
        <w:rPr>
          <w:i/>
          <w:iCs/>
        </w:rPr>
        <w:t>Roll20</w:t>
      </w:r>
      <w:r w:rsidR="002064A3" w:rsidRPr="00416C00">
        <w:t xml:space="preserve"> i </w:t>
      </w:r>
      <w:proofErr w:type="spellStart"/>
      <w:r w:rsidR="002064A3" w:rsidRPr="00416C00">
        <w:rPr>
          <w:i/>
          <w:iCs/>
        </w:rPr>
        <w:t>Astral</w:t>
      </w:r>
      <w:proofErr w:type="spellEnd"/>
      <w:r w:rsidR="006D4C33" w:rsidRPr="00416C00">
        <w:rPr>
          <w:i/>
          <w:iCs/>
        </w:rPr>
        <w:t xml:space="preserve"> </w:t>
      </w:r>
      <w:proofErr w:type="spellStart"/>
      <w:r w:rsidR="006D4C33" w:rsidRPr="00416C00">
        <w:rPr>
          <w:i/>
          <w:iCs/>
        </w:rPr>
        <w:t>tabletop</w:t>
      </w:r>
      <w:proofErr w:type="spellEnd"/>
      <w:r w:rsidR="002064A3" w:rsidRPr="00416C00">
        <w:t>.</w:t>
      </w:r>
    </w:p>
    <w:p w14:paraId="13E8BDAC" w14:textId="3F472549" w:rsidR="002064A3" w:rsidRDefault="0016588E" w:rsidP="00555DB3">
      <w:r>
        <w:lastRenderedPageBreak/>
        <w:t>M</w:t>
      </w:r>
      <w:r w:rsidR="002064A3" w:rsidRPr="00416C00">
        <w:t>režni alati zahtijevaju internetsku vezu kako bi svi igrači mogli sudjelovati. Prednost je u tome što nisu potrebne nikakve instalacije dodatnih programa na našem osobnom računalu. Nedostatak je to št</w:t>
      </w:r>
      <w:r w:rsidR="00C470E9" w:rsidRPr="00416C00">
        <w:t>o ovisimo o našoj internetskoj vezi</w:t>
      </w:r>
      <w:r w:rsidR="000354EE">
        <w:t xml:space="preserve"> jer o njezinoj kvaliteti može ovisiti korisničko iskustvo</w:t>
      </w:r>
      <w:r w:rsidR="00C470E9" w:rsidRPr="00416C00">
        <w:t xml:space="preserve">. Jedna od prednosti koju također imaju obje aplikacije je velika mogućnost personalizacije svih elemenata igre, koju možda ne bi imali na </w:t>
      </w:r>
      <w:r w:rsidR="007F2465">
        <w:t xml:space="preserve">gotovoj </w:t>
      </w:r>
      <w:r w:rsidR="00C470E9" w:rsidRPr="00416C00">
        <w:t>ploči</w:t>
      </w:r>
      <w:r w:rsidR="007F2465">
        <w:t>, danim figuricama i</w:t>
      </w:r>
      <w:r w:rsidR="00C470E9" w:rsidRPr="00416C00">
        <w:t xml:space="preserve"> preuzetim, gotovim pričama, tj. kampanjama. </w:t>
      </w:r>
      <w:r w:rsidR="000849A7" w:rsidRPr="00416C00">
        <w:t>To naravno zaht</w:t>
      </w:r>
      <w:r w:rsidR="00D0123D">
        <w:t>i</w:t>
      </w:r>
      <w:r w:rsidR="000849A7" w:rsidRPr="00D0123D">
        <w:t xml:space="preserve">jeva </w:t>
      </w:r>
      <w:r w:rsidR="00D0123D" w:rsidRPr="00D0123D">
        <w:t>dobr</w:t>
      </w:r>
      <w:r w:rsidR="00D0123D">
        <w:t>o</w:t>
      </w:r>
      <w:r w:rsidR="00D0123D" w:rsidRPr="00D0123D">
        <w:t xml:space="preserve"> </w:t>
      </w:r>
      <w:r w:rsidR="00D0123D">
        <w:t>poznavanje</w:t>
      </w:r>
      <w:r w:rsidR="000849A7" w:rsidRPr="00D0123D">
        <w:t xml:space="preserve"> </w:t>
      </w:r>
      <w:r w:rsidR="00D0123D" w:rsidRPr="00D0123D">
        <w:t>odabran</w:t>
      </w:r>
      <w:r w:rsidR="00D0123D">
        <w:t>e</w:t>
      </w:r>
      <w:r w:rsidR="00D0123D" w:rsidRPr="00D0123D">
        <w:t xml:space="preserve"> aplikacij</w:t>
      </w:r>
      <w:r w:rsidR="00D0123D">
        <w:t>e</w:t>
      </w:r>
      <w:r w:rsidR="000849A7" w:rsidRPr="00D0123D">
        <w:t>, ali je krajnji rezultat u većini slučajeva vrijedan truda.</w:t>
      </w:r>
      <w:r w:rsidR="00252432" w:rsidRPr="00D0123D">
        <w:t xml:space="preserve"> Današnje mrežne aplikacije ne bi bile uspješne </w:t>
      </w:r>
      <w:r w:rsidR="00F12467">
        <w:t>da</w:t>
      </w:r>
      <w:r w:rsidR="00F12467" w:rsidRPr="00D0123D">
        <w:t xml:space="preserve"> </w:t>
      </w:r>
      <w:r w:rsidR="00252432" w:rsidRPr="00D0123D">
        <w:t xml:space="preserve">nisu vrlo </w:t>
      </w:r>
      <w:r w:rsidR="00D0123D">
        <w:t>prilagodljive</w:t>
      </w:r>
      <w:r w:rsidR="00252432" w:rsidRPr="00D0123D">
        <w:t xml:space="preserve">. Zato i </w:t>
      </w:r>
      <w:r w:rsidR="00252432" w:rsidRPr="00D0123D">
        <w:rPr>
          <w:i/>
          <w:iCs/>
        </w:rPr>
        <w:t>Roll20</w:t>
      </w:r>
      <w:r w:rsidR="00252432" w:rsidRPr="00D0123D">
        <w:t xml:space="preserve"> i </w:t>
      </w:r>
      <w:proofErr w:type="spellStart"/>
      <w:r w:rsidR="00252432" w:rsidRPr="00D0123D">
        <w:rPr>
          <w:i/>
          <w:iCs/>
        </w:rPr>
        <w:t>Astral</w:t>
      </w:r>
      <w:proofErr w:type="spellEnd"/>
      <w:r w:rsidR="006D4C33" w:rsidRPr="00D0123D">
        <w:rPr>
          <w:i/>
          <w:iCs/>
        </w:rPr>
        <w:t xml:space="preserve"> </w:t>
      </w:r>
      <w:proofErr w:type="spellStart"/>
      <w:r w:rsidR="006D4C33" w:rsidRPr="00D0123D">
        <w:rPr>
          <w:i/>
          <w:iCs/>
        </w:rPr>
        <w:t>tabletop</w:t>
      </w:r>
      <w:proofErr w:type="spellEnd"/>
      <w:r w:rsidR="00252432" w:rsidRPr="00D0123D">
        <w:t xml:space="preserve"> </w:t>
      </w:r>
      <w:r w:rsidR="00F12467">
        <w:t xml:space="preserve">aplikacije </w:t>
      </w:r>
      <w:r w:rsidR="00252432" w:rsidRPr="00D0123D">
        <w:t xml:space="preserve">pružaju isto iskustvo neovisno o uređaju na kojem im se pristupa i s kojeg sudjelujemo u igri. Obje aplikacije su </w:t>
      </w:r>
      <w:r w:rsidR="00075F37" w:rsidRPr="00D0123D">
        <w:t xml:space="preserve">prilagodljive </w:t>
      </w:r>
      <w:r w:rsidR="00252432" w:rsidRPr="00D0123D">
        <w:t xml:space="preserve">i sa strane igrača, pa zato nude mnogo </w:t>
      </w:r>
      <w:r w:rsidR="00D37C07" w:rsidRPr="00D0123D">
        <w:t>sustav</w:t>
      </w:r>
      <w:r w:rsidR="00252432" w:rsidRPr="00D0123D">
        <w:t>a koje igrači mog</w:t>
      </w:r>
      <w:r w:rsidR="00357598" w:rsidRPr="00D0123D">
        <w:t>u</w:t>
      </w:r>
      <w:r w:rsidR="00252432" w:rsidRPr="00D0123D">
        <w:t xml:space="preserve"> igrati te biblioteke s gotovim kampanjama i drugim </w:t>
      </w:r>
      <w:proofErr w:type="spellStart"/>
      <w:r w:rsidR="00252432" w:rsidRPr="00D0123D">
        <w:t>predefiniranim</w:t>
      </w:r>
      <w:proofErr w:type="spellEnd"/>
      <w:r w:rsidR="00252432" w:rsidRPr="00D0123D">
        <w:t xml:space="preserve"> elementima igre. Obje aplikacije nude većinu svojih funkcionalnosti potpuno besplatno, no isto tako obje imaju plaćeno članstvo koje nudi nekolicinu dodatnih opcija i mogućnosti. </w:t>
      </w:r>
      <w:r w:rsidR="00AE7DDF" w:rsidRPr="00416C00">
        <w:fldChar w:fldCharType="begin" w:fldLock="1"/>
      </w:r>
      <w:r w:rsidR="002A70D8">
        <w:instrText>ADDIN CSL_CITATION {"citationItems":[{"id":"ITEM-1","itemData":{"URL":"https://roll20.net/","accessed":{"date-parts":[["2020","12","27"]]},"id":"ITEM-1","issued":{"date-parts":[["0"]]},"title":"Roll20: Online virtual tabletop for pen and paper RPGs and board games","type":"webpage"},"uris":["http://www.mendeley.com/documents/?uuid=605078dd-cd24-36cb-969f-3acba576f870"]},{"id":"ITEM-2","itemData":{"URL":"https://www.astraltabletop.com/","accessed":{"date-parts":[["2020","12","27"]]},"id":"ITEM-2","issued":{"date-parts":[["0"]]},"title":"The easiest way to play tabletop games online | Astral TableTop","type":"webpage"},"uris":["http://www.mendeley.com/documents/?uuid=649d8c7e-1c82-3ae5-bbba-d93b8a17b07c"]}],"mendeley":{"formattedCitation":"[7], [8]","plainTextFormattedCitation":"[7], [8]","previouslyFormattedCitation":"[7], [8]"},"properties":{"noteIndex":0},"schema":"https://github.com/citation-style-language/schema/raw/master/csl-citation.json"}</w:instrText>
      </w:r>
      <w:r w:rsidR="00AE7DDF" w:rsidRPr="00416C00">
        <w:fldChar w:fldCharType="separate"/>
      </w:r>
      <w:r w:rsidR="002A70D8" w:rsidRPr="002A70D8">
        <w:rPr>
          <w:noProof/>
        </w:rPr>
        <w:t>[7], [8]</w:t>
      </w:r>
      <w:r w:rsidR="00AE7DDF" w:rsidRPr="00416C00">
        <w:fldChar w:fldCharType="end"/>
      </w:r>
      <w:r w:rsidR="002A70D8">
        <w:t xml:space="preserve"> Primjer jedne postavljene virtualne ploče u aplikaciji Roll20 je prikazan na slici 3. Većinu ekrana zauzima sami prikaz ploče, dok se s desne strane nalazi prostor za razmjenu tekstualnih poruka u kojem se također prikazuju ishodi bacanja virtualnih kockica.</w:t>
      </w:r>
    </w:p>
    <w:p w14:paraId="5A02797B" w14:textId="77777777" w:rsidR="00E72549" w:rsidRDefault="002A70D8" w:rsidP="00FB483F">
      <w:pPr>
        <w:keepNext/>
      </w:pPr>
      <w:r>
        <w:rPr>
          <w:noProof/>
        </w:rPr>
        <w:drawing>
          <wp:inline distT="0" distB="0" distL="0" distR="0" wp14:anchorId="7F33390C" wp14:editId="306FD23E">
            <wp:extent cx="5760720" cy="2881630"/>
            <wp:effectExtent l="0" t="0" r="0" b="0"/>
            <wp:docPr id="7" name="Slika 7" descr="Slika na kojoj se prikazuje teks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descr="Slika na kojoj se prikazuje tekst&#10;&#10;Opis je automatski generira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2881630"/>
                    </a:xfrm>
                    <a:prstGeom prst="rect">
                      <a:avLst/>
                    </a:prstGeom>
                  </pic:spPr>
                </pic:pic>
              </a:graphicData>
            </a:graphic>
          </wp:inline>
        </w:drawing>
      </w:r>
    </w:p>
    <w:p w14:paraId="28A21A2F" w14:textId="61002569" w:rsidR="002A70D8" w:rsidRPr="00416C00" w:rsidRDefault="00E72549" w:rsidP="00FB483F">
      <w:pPr>
        <w:pStyle w:val="Opisslike"/>
      </w:pPr>
      <w:bookmarkStart w:id="15" w:name="_Toc82528244"/>
      <w:r>
        <w:t xml:space="preserve">Slika </w:t>
      </w:r>
      <w:r w:rsidR="00114568">
        <w:fldChar w:fldCharType="begin"/>
      </w:r>
      <w:r w:rsidR="00114568">
        <w:instrText xml:space="preserve"> SEQ Slika \* ARABIC </w:instrText>
      </w:r>
      <w:r w:rsidR="00114568">
        <w:fldChar w:fldCharType="separate"/>
      </w:r>
      <w:r w:rsidR="00EF0641">
        <w:rPr>
          <w:noProof/>
        </w:rPr>
        <w:t>3</w:t>
      </w:r>
      <w:r w:rsidR="00114568">
        <w:rPr>
          <w:noProof/>
        </w:rPr>
        <w:fldChar w:fldCharType="end"/>
      </w:r>
      <w:r>
        <w:t xml:space="preserve">: Prikaz sučelja aplikacije Roll20 iz perspektive igrača, Roll20 </w:t>
      </w:r>
      <w:r>
        <w:fldChar w:fldCharType="begin" w:fldLock="1"/>
      </w:r>
      <w:r>
        <w:instrText>ADDIN CSL_CITATION {"citationItems":[{"id":"ITEM-1","itemData":{"URL":"https://roll20.net/","accessed":{"date-parts":[["2020","12","27"]]},"id":"ITEM-1","issued":{"date-parts":[["0"]]},"title":"Roll20: Online virtual tabletop for pen and paper RPGs and board games","type":"webpage"},"uris":["http://www.mendeley.com/documents/?uuid=605078dd-cd24-36cb-969f-3acba576f870"]}],"mendeley":{"formattedCitation":"[7]","plainTextFormattedCitation":"[7]"},"properties":{"noteIndex":0},"schema":"https://github.com/citation-style-language/schema/raw/master/csl-citation.json"}</w:instrText>
      </w:r>
      <w:r>
        <w:fldChar w:fldCharType="separate"/>
      </w:r>
      <w:r w:rsidRPr="00E72549">
        <w:rPr>
          <w:i w:val="0"/>
          <w:noProof/>
        </w:rPr>
        <w:t>[7]</w:t>
      </w:r>
      <w:bookmarkEnd w:id="15"/>
      <w:r>
        <w:fldChar w:fldCharType="end"/>
      </w:r>
    </w:p>
    <w:p w14:paraId="16B50D42" w14:textId="15D02553" w:rsidR="00AE7DDF" w:rsidRDefault="00AE7DDF" w:rsidP="00555DB3"/>
    <w:p w14:paraId="6D349021" w14:textId="148A3DEC" w:rsidR="00D77448" w:rsidRDefault="00D77448" w:rsidP="00555DB3"/>
    <w:p w14:paraId="16764AFF" w14:textId="77777777" w:rsidR="00D77448" w:rsidRDefault="00D77448" w:rsidP="00555DB3"/>
    <w:p w14:paraId="620D277A" w14:textId="77777777" w:rsidR="00251D0E" w:rsidRPr="00416C00" w:rsidRDefault="00251D0E" w:rsidP="00555DB3"/>
    <w:p w14:paraId="177FB439" w14:textId="10460BD8" w:rsidR="00AE7DDF" w:rsidRPr="00976217" w:rsidRDefault="00AE7DDF" w:rsidP="007A3E9B">
      <w:pPr>
        <w:pStyle w:val="Naslov2"/>
        <w:numPr>
          <w:ilvl w:val="1"/>
          <w:numId w:val="2"/>
        </w:numPr>
      </w:pPr>
      <w:bookmarkStart w:id="16" w:name="_Toc79782923"/>
      <w:bookmarkStart w:id="17" w:name="_Toc82501108"/>
      <w:r w:rsidRPr="004F22CD">
        <w:t xml:space="preserve">Izrada novog </w:t>
      </w:r>
      <w:r w:rsidR="00D37C07" w:rsidRPr="004F22CD">
        <w:t>sustav</w:t>
      </w:r>
      <w:r w:rsidRPr="00976217">
        <w:t>a</w:t>
      </w:r>
      <w:bookmarkEnd w:id="16"/>
      <w:bookmarkEnd w:id="17"/>
    </w:p>
    <w:p w14:paraId="6A411A29" w14:textId="77777777" w:rsidR="0075573F" w:rsidRPr="00976217" w:rsidRDefault="0075573F" w:rsidP="0075573F"/>
    <w:p w14:paraId="2FD0B257" w14:textId="581A03D9" w:rsidR="00863137" w:rsidRPr="002216DC" w:rsidRDefault="00AE7DDF" w:rsidP="00AE7DDF">
      <w:r w:rsidRPr="00976217">
        <w:t>Već je rečeno kako svaki</w:t>
      </w:r>
      <w:r w:rsidRPr="000C0E88">
        <w:t xml:space="preserve"> </w:t>
      </w:r>
      <w:r w:rsidR="00D37C07" w:rsidRPr="000C0E88">
        <w:t>sustav</w:t>
      </w:r>
      <w:r w:rsidRPr="000C0E88">
        <w:t xml:space="preserve"> ima neko svoje vrijeme i mjesto radnje koje odlučuje o tome što se sve nalazi u svijetu i ograničava mogućnosti </w:t>
      </w:r>
      <w:r w:rsidRPr="002A5E1A">
        <w:rPr>
          <w:i/>
          <w:iCs/>
        </w:rPr>
        <w:t>NPC</w:t>
      </w:r>
      <w:r w:rsidRPr="006D54E3">
        <w:t xml:space="preserve"> i </w:t>
      </w:r>
      <w:r w:rsidRPr="0071754B">
        <w:rPr>
          <w:i/>
          <w:iCs/>
        </w:rPr>
        <w:t>PC</w:t>
      </w:r>
      <w:r w:rsidR="00C76D48">
        <w:t xml:space="preserve"> likova</w:t>
      </w:r>
      <w:r w:rsidRPr="006C6851">
        <w:t xml:space="preserve">. </w:t>
      </w:r>
      <w:r w:rsidR="00863137" w:rsidRPr="00D0123D">
        <w:t xml:space="preserve">Isto tako svaki </w:t>
      </w:r>
      <w:r w:rsidR="00C76D48">
        <w:t xml:space="preserve">sustav </w:t>
      </w:r>
      <w:r w:rsidR="00863137" w:rsidRPr="00D0123D">
        <w:t xml:space="preserve">ima nešto drugačija pravila i nešto drugačije statistike igrača </w:t>
      </w:r>
      <w:r w:rsidR="00145DAD">
        <w:t>te</w:t>
      </w:r>
      <w:r w:rsidR="00863137" w:rsidRPr="00D0123D">
        <w:t xml:space="preserve"> svih ostalih likova u svij</w:t>
      </w:r>
      <w:r w:rsidR="00863137" w:rsidRPr="00E07746">
        <w:t xml:space="preserve">etu. </w:t>
      </w:r>
      <w:r w:rsidR="00C76D48">
        <w:t xml:space="preserve">S obzirom na dosadašnje iskustvo igranja sustava koji su </w:t>
      </w:r>
      <w:r w:rsidR="00863137" w:rsidRPr="002216DC">
        <w:t xml:space="preserve">bili neslužbeni i </w:t>
      </w:r>
      <w:r w:rsidR="00C76D48">
        <w:t>na to da</w:t>
      </w:r>
      <w:r w:rsidR="00C76D48" w:rsidRPr="002216DC">
        <w:t xml:space="preserve"> </w:t>
      </w:r>
      <w:r w:rsidR="00260A70" w:rsidRPr="00416C00">
        <w:t xml:space="preserve">stvaranje </w:t>
      </w:r>
      <w:r w:rsidR="00863137" w:rsidRPr="00416C00">
        <w:t xml:space="preserve">ploče za neki postojeći </w:t>
      </w:r>
      <w:r w:rsidR="00D37C07" w:rsidRPr="00416C00">
        <w:t>sustav</w:t>
      </w:r>
      <w:r w:rsidR="00863137" w:rsidRPr="00416C00">
        <w:t xml:space="preserve"> zaht</w:t>
      </w:r>
      <w:r w:rsidR="004138C0">
        <w:t>i</w:t>
      </w:r>
      <w:r w:rsidR="00863137" w:rsidRPr="004138C0">
        <w:t xml:space="preserve">jeva podosta iskustva s tim određenim </w:t>
      </w:r>
      <w:r w:rsidR="00D37C07" w:rsidRPr="00E07746">
        <w:t>sustav</w:t>
      </w:r>
      <w:r w:rsidR="00863137" w:rsidRPr="00E07746">
        <w:t xml:space="preserve">om, </w:t>
      </w:r>
      <w:r w:rsidR="00C76D48">
        <w:t xml:space="preserve">u ovom radu je, </w:t>
      </w:r>
      <w:r w:rsidR="00863137" w:rsidRPr="00E07746">
        <w:t xml:space="preserve">prije izrade ploče, </w:t>
      </w:r>
      <w:r w:rsidR="00C76D48" w:rsidRPr="00E07746">
        <w:t>izra</w:t>
      </w:r>
      <w:r w:rsidR="00C76D48">
        <w:t>đen</w:t>
      </w:r>
      <w:r w:rsidR="00C76D48" w:rsidRPr="00E07746">
        <w:t xml:space="preserve"> </w:t>
      </w:r>
      <w:r w:rsidR="00863137" w:rsidRPr="00E07746">
        <w:t xml:space="preserve">vlastiti </w:t>
      </w:r>
      <w:r w:rsidR="00D37C07" w:rsidRPr="002216DC">
        <w:t>sustav</w:t>
      </w:r>
      <w:r w:rsidR="00863137" w:rsidRPr="002216DC">
        <w:t xml:space="preserve">. </w:t>
      </w:r>
    </w:p>
    <w:p w14:paraId="6B680CE1" w14:textId="7353EAC9" w:rsidR="00281C87" w:rsidRPr="0003624F" w:rsidRDefault="00ED352C" w:rsidP="00AE7DDF">
      <w:r>
        <w:t xml:space="preserve">Na temelju </w:t>
      </w:r>
      <w:r w:rsidR="003433B5">
        <w:t xml:space="preserve">vlastitog iskustva i </w:t>
      </w:r>
      <w:proofErr w:type="spellStart"/>
      <w:r w:rsidR="00863137" w:rsidRPr="00416C00">
        <w:rPr>
          <w:i/>
          <w:iCs/>
        </w:rPr>
        <w:t>Player's</w:t>
      </w:r>
      <w:proofErr w:type="spellEnd"/>
      <w:r w:rsidR="00863137" w:rsidRPr="00416C00">
        <w:rPr>
          <w:i/>
          <w:iCs/>
        </w:rPr>
        <w:t xml:space="preserve"> </w:t>
      </w:r>
      <w:proofErr w:type="spellStart"/>
      <w:r w:rsidR="00863137" w:rsidRPr="00416C00">
        <w:rPr>
          <w:i/>
          <w:iCs/>
        </w:rPr>
        <w:t>Handbook</w:t>
      </w:r>
      <w:proofErr w:type="spellEnd"/>
      <w:r w:rsidR="00863137" w:rsidRPr="00416C00">
        <w:rPr>
          <w:i/>
          <w:iCs/>
        </w:rPr>
        <w:t xml:space="preserve"> </w:t>
      </w:r>
      <w:r>
        <w:rPr>
          <w:iCs/>
        </w:rPr>
        <w:t xml:space="preserve">priručnika </w:t>
      </w:r>
      <w:r>
        <w:t>dobivene su</w:t>
      </w:r>
      <w:r w:rsidR="00863137" w:rsidRPr="00416C00">
        <w:t xml:space="preserve"> glavne smjernice </w:t>
      </w:r>
      <w:r>
        <w:t>za</w:t>
      </w:r>
      <w:r w:rsidRPr="00416C00">
        <w:t xml:space="preserve"> izrad</w:t>
      </w:r>
      <w:r>
        <w:t>u jer je</w:t>
      </w:r>
      <w:r w:rsidR="00863137" w:rsidRPr="00416C00">
        <w:t xml:space="preserve"> </w:t>
      </w:r>
      <w:r>
        <w:t>b</w:t>
      </w:r>
      <w:r w:rsidRPr="00416C00">
        <w:t xml:space="preserve">itno </w:t>
      </w:r>
      <w:r w:rsidR="00863137" w:rsidRPr="00416C00">
        <w:t>prije razrade</w:t>
      </w:r>
      <w:r w:rsidR="00281C87" w:rsidRPr="00416C00">
        <w:t xml:space="preserve"> </w:t>
      </w:r>
      <w:r w:rsidR="00D37C07" w:rsidRPr="00416C00">
        <w:t>sustav</w:t>
      </w:r>
      <w:r w:rsidR="00281C87" w:rsidRPr="00416C00">
        <w:t>a</w:t>
      </w:r>
      <w:r w:rsidR="00863137" w:rsidRPr="00416C00">
        <w:t xml:space="preserve"> znati na što </w:t>
      </w:r>
      <w:r w:rsidR="003E06E8">
        <w:t xml:space="preserve">treba </w:t>
      </w:r>
      <w:r w:rsidR="00863137" w:rsidRPr="00416C00">
        <w:t>obratiti pozornost.</w:t>
      </w:r>
      <w:r w:rsidR="0003624F">
        <w:t xml:space="preserve"> </w:t>
      </w:r>
      <w:r w:rsidR="00281C87" w:rsidRPr="00416C00">
        <w:t>Elementi igre koji su bitni za shvatiti</w:t>
      </w:r>
      <w:r w:rsidR="00281DCE">
        <w:t xml:space="preserve"> su </w:t>
      </w:r>
      <w:r w:rsidR="00145DAD">
        <w:t xml:space="preserve">razlike između videoigara i </w:t>
      </w:r>
      <w:r w:rsidR="00145DAD" w:rsidRPr="00991914">
        <w:rPr>
          <w:i/>
          <w:iCs/>
        </w:rPr>
        <w:t>TTRPG</w:t>
      </w:r>
      <w:r w:rsidR="00145DAD">
        <w:t xml:space="preserve"> igara</w:t>
      </w:r>
      <w:r w:rsidR="00281DCE">
        <w:t>:</w:t>
      </w:r>
      <w:r w:rsidR="00281C87" w:rsidRPr="00281DCE">
        <w:t xml:space="preserve"> kretanje likova, </w:t>
      </w:r>
      <w:r w:rsidR="00281DCE" w:rsidRPr="00281DCE">
        <w:t>interakcija likova s</w:t>
      </w:r>
      <w:r w:rsidR="00281DCE" w:rsidRPr="00F82DD3">
        <w:t xml:space="preserve"> predmetima iz svijeta u kojem se nalaze</w:t>
      </w:r>
      <w:r w:rsidR="00281DCE" w:rsidRPr="00281DCE">
        <w:t xml:space="preserve"> </w:t>
      </w:r>
      <w:r w:rsidR="00281DCE">
        <w:t xml:space="preserve">i </w:t>
      </w:r>
      <w:r w:rsidR="00281C87" w:rsidRPr="00281DCE">
        <w:t xml:space="preserve">napredak likova kroz priču. Uz </w:t>
      </w:r>
      <w:proofErr w:type="spellStart"/>
      <w:r w:rsidR="00281C87" w:rsidRPr="00281DCE">
        <w:rPr>
          <w:i/>
          <w:iCs/>
        </w:rPr>
        <w:t>Player's</w:t>
      </w:r>
      <w:proofErr w:type="spellEnd"/>
      <w:r w:rsidR="00281C87" w:rsidRPr="00281DCE">
        <w:rPr>
          <w:i/>
          <w:iCs/>
        </w:rPr>
        <w:t xml:space="preserve"> </w:t>
      </w:r>
      <w:proofErr w:type="spellStart"/>
      <w:r w:rsidR="00281C87" w:rsidRPr="00281DCE">
        <w:rPr>
          <w:i/>
          <w:iCs/>
        </w:rPr>
        <w:t>Handbook</w:t>
      </w:r>
      <w:proofErr w:type="spellEnd"/>
      <w:r w:rsidR="00281C87" w:rsidRPr="00281DCE">
        <w:t xml:space="preserve"> </w:t>
      </w:r>
      <w:r w:rsidR="00433CD5">
        <w:t xml:space="preserve">priručnik </w:t>
      </w:r>
      <w:r w:rsidR="00281C87" w:rsidRPr="00281DCE">
        <w:t>kao vodilju u tome ŠTO</w:t>
      </w:r>
      <w:r w:rsidR="007F0CDA">
        <w:t xml:space="preserve"> treba napraviti</w:t>
      </w:r>
      <w:r w:rsidR="00281C87" w:rsidRPr="007F0CDA">
        <w:t xml:space="preserve">, </w:t>
      </w:r>
      <w:r w:rsidR="007F0CDA" w:rsidRPr="007F0CDA">
        <w:t>kori</w:t>
      </w:r>
      <w:r w:rsidR="007F0CDA">
        <w:t>štena</w:t>
      </w:r>
      <w:r w:rsidR="007F0CDA" w:rsidRPr="007F0CDA">
        <w:t xml:space="preserve"> </w:t>
      </w:r>
      <w:r w:rsidR="007F0CDA">
        <w:t>su</w:t>
      </w:r>
      <w:r w:rsidR="007F0CDA" w:rsidRPr="007F0CDA">
        <w:t xml:space="preserve"> </w:t>
      </w:r>
      <w:r w:rsidR="00281C87" w:rsidRPr="007F0CDA">
        <w:t xml:space="preserve">znanja dugog iskustva </w:t>
      </w:r>
      <w:r w:rsidR="006D4C33" w:rsidRPr="007F0CDA">
        <w:t>s videoigrama</w:t>
      </w:r>
      <w:r w:rsidR="00281C87" w:rsidRPr="007F0CDA">
        <w:t xml:space="preserve"> za KAKO napraviti određene elemente. Glavne inspiracije iz videoigara su došle iz </w:t>
      </w:r>
      <w:proofErr w:type="spellStart"/>
      <w:r w:rsidR="00281C87" w:rsidRPr="007F0CDA">
        <w:rPr>
          <w:i/>
          <w:iCs/>
        </w:rPr>
        <w:t>Fallout</w:t>
      </w:r>
      <w:proofErr w:type="spellEnd"/>
      <w:r w:rsidR="00281C87" w:rsidRPr="007F0CDA">
        <w:t xml:space="preserve"> serijala videoigara te drugih</w:t>
      </w:r>
      <w:r w:rsidR="006D4C33" w:rsidRPr="007F0CDA">
        <w:t xml:space="preserve"> igara</w:t>
      </w:r>
      <w:r w:rsidR="00281C87" w:rsidRPr="007F0CDA">
        <w:t xml:space="preserve"> poput </w:t>
      </w:r>
      <w:proofErr w:type="spellStart"/>
      <w:r w:rsidR="00281C87" w:rsidRPr="007F0CDA">
        <w:rPr>
          <w:i/>
          <w:iCs/>
        </w:rPr>
        <w:t>Titanfall</w:t>
      </w:r>
      <w:proofErr w:type="spellEnd"/>
      <w:r w:rsidR="00281C87" w:rsidRPr="007F0CDA">
        <w:t xml:space="preserve">, </w:t>
      </w:r>
      <w:proofErr w:type="spellStart"/>
      <w:r w:rsidR="00281C87" w:rsidRPr="007F0CDA">
        <w:rPr>
          <w:i/>
          <w:iCs/>
        </w:rPr>
        <w:t>Warframe</w:t>
      </w:r>
      <w:proofErr w:type="spellEnd"/>
      <w:r w:rsidR="00281C87" w:rsidRPr="007F0CDA">
        <w:t xml:space="preserve">, </w:t>
      </w:r>
      <w:proofErr w:type="spellStart"/>
      <w:r w:rsidR="00281C87" w:rsidRPr="007F0CDA">
        <w:rPr>
          <w:i/>
          <w:iCs/>
        </w:rPr>
        <w:t>Overwatch</w:t>
      </w:r>
      <w:proofErr w:type="spellEnd"/>
      <w:r w:rsidR="00E72585">
        <w:rPr>
          <w:i/>
          <w:iCs/>
        </w:rPr>
        <w:t xml:space="preserve">, </w:t>
      </w:r>
      <w:r w:rsidR="00281C87" w:rsidRPr="007F0CDA">
        <w:rPr>
          <w:i/>
          <w:iCs/>
        </w:rPr>
        <w:t>…</w:t>
      </w:r>
    </w:p>
    <w:p w14:paraId="6F5928F9" w14:textId="26CE68D4" w:rsidR="00D24B58" w:rsidRDefault="00D24B58" w:rsidP="006E44C1"/>
    <w:p w14:paraId="04CA974F" w14:textId="77777777" w:rsidR="0008728D" w:rsidRPr="00762837" w:rsidRDefault="0008728D" w:rsidP="006E44C1"/>
    <w:p w14:paraId="2B9ABBDB" w14:textId="7A05D9ED" w:rsidR="00757CC7" w:rsidRDefault="0075573F" w:rsidP="009A27B0">
      <w:pPr>
        <w:pStyle w:val="Naslov1"/>
        <w:numPr>
          <w:ilvl w:val="0"/>
          <w:numId w:val="2"/>
        </w:numPr>
      </w:pPr>
      <w:bookmarkStart w:id="18" w:name="_Toc79782924"/>
      <w:bookmarkStart w:id="19" w:name="_Toc82501109"/>
      <w:r w:rsidRPr="00281DCE">
        <w:t>Nov</w:t>
      </w:r>
      <w:r w:rsidR="00E72585">
        <w:t>a</w:t>
      </w:r>
      <w:r w:rsidRPr="00281DCE">
        <w:t xml:space="preserve"> </w:t>
      </w:r>
      <w:r w:rsidRPr="002E36BC">
        <w:t>društven</w:t>
      </w:r>
      <w:r w:rsidR="00E72585" w:rsidRPr="002E36BC">
        <w:t>a</w:t>
      </w:r>
      <w:r w:rsidRPr="002E36BC">
        <w:t xml:space="preserve"> </w:t>
      </w:r>
      <w:r w:rsidRPr="002E36BC">
        <w:rPr>
          <w:i/>
          <w:iCs/>
        </w:rPr>
        <w:t>R</w:t>
      </w:r>
      <w:r w:rsidRPr="00281DCE">
        <w:rPr>
          <w:i/>
          <w:iCs/>
        </w:rPr>
        <w:t>PG</w:t>
      </w:r>
      <w:r w:rsidRPr="00281DCE">
        <w:t xml:space="preserve"> </w:t>
      </w:r>
      <w:r w:rsidR="00E72585">
        <w:t xml:space="preserve">igra </w:t>
      </w:r>
      <w:r w:rsidRPr="00281DCE">
        <w:t>i virtualna ploča</w:t>
      </w:r>
      <w:bookmarkEnd w:id="18"/>
      <w:bookmarkEnd w:id="19"/>
    </w:p>
    <w:p w14:paraId="4D864A2A" w14:textId="33D80AD8" w:rsidR="00991914" w:rsidRDefault="00991914" w:rsidP="00991914"/>
    <w:p w14:paraId="1FA392AF" w14:textId="14374999" w:rsidR="00991914" w:rsidRDefault="00991914" w:rsidP="00991914">
      <w:r>
        <w:t xml:space="preserve">U ovom poglavlju će </w:t>
      </w:r>
      <w:r w:rsidR="008812E5">
        <w:t xml:space="preserve">biti detaljnije opisan razvijeni TTRPG sustav te implementacija istog u istoimenu aplikaciju. Aplikacija služi kao virtualna ploča koja će vizualno reprezentirati dijelove igre te tako zamijeniti potrebu za stvarnim pločama i figuricama. </w:t>
      </w:r>
    </w:p>
    <w:p w14:paraId="1A87A1DD" w14:textId="093EBC14" w:rsidR="00991914" w:rsidRDefault="00991914" w:rsidP="00991914"/>
    <w:p w14:paraId="46C20170" w14:textId="77777777" w:rsidR="00D77448" w:rsidRDefault="00D77448" w:rsidP="00991914"/>
    <w:p w14:paraId="5F03EB6E" w14:textId="77777777" w:rsidR="00991914" w:rsidRPr="00991914" w:rsidRDefault="00991914" w:rsidP="003E06E8"/>
    <w:p w14:paraId="41220699" w14:textId="69EA3AA2" w:rsidR="009A27B0" w:rsidRPr="00E07746" w:rsidRDefault="006E6755" w:rsidP="007A3E9B">
      <w:pPr>
        <w:pStyle w:val="Naslov2"/>
        <w:numPr>
          <w:ilvl w:val="1"/>
          <w:numId w:val="2"/>
        </w:numPr>
      </w:pPr>
      <w:bookmarkStart w:id="20" w:name="_Toc79782925"/>
      <w:bookmarkStart w:id="21" w:name="_Toc82501110"/>
      <w:r w:rsidRPr="00E07746">
        <w:lastRenderedPageBreak/>
        <w:t>Preuzimanje i modificiranje mehanika iz videoigara</w:t>
      </w:r>
      <w:bookmarkEnd w:id="20"/>
      <w:bookmarkEnd w:id="21"/>
    </w:p>
    <w:p w14:paraId="26D0656F" w14:textId="77777777" w:rsidR="0075573F" w:rsidRPr="00416C00" w:rsidRDefault="0075573F" w:rsidP="0075573F"/>
    <w:p w14:paraId="1473022F" w14:textId="1BFB9FB1" w:rsidR="006E6755" w:rsidRPr="007F0CDA" w:rsidRDefault="006E6755" w:rsidP="006E6755">
      <w:r w:rsidRPr="00416C00">
        <w:t xml:space="preserve">Za </w:t>
      </w:r>
      <w:r w:rsidR="007F0CDA">
        <w:t>ovaj</w:t>
      </w:r>
      <w:r w:rsidR="007F0CDA" w:rsidRPr="007F0CDA">
        <w:t xml:space="preserve"> </w:t>
      </w:r>
      <w:r w:rsidR="00D37C07" w:rsidRPr="007F0CDA">
        <w:t>sustav</w:t>
      </w:r>
      <w:r w:rsidRPr="007F0CDA">
        <w:t xml:space="preserve"> igre </w:t>
      </w:r>
      <w:r w:rsidR="007F0CDA">
        <w:t>preuzete su</w:t>
      </w:r>
      <w:r w:rsidRPr="007F0CDA">
        <w:t xml:space="preserve"> najbolje i najprikladnije mehanike iz nekolicine videoigara </w:t>
      </w:r>
      <w:r w:rsidR="007F0CDA">
        <w:t>koje su</w:t>
      </w:r>
      <w:r w:rsidR="007F0CDA" w:rsidRPr="007F0CDA">
        <w:t xml:space="preserve"> spoj</w:t>
      </w:r>
      <w:r w:rsidR="007F0CDA">
        <w:t>ene</w:t>
      </w:r>
      <w:r w:rsidR="007F0CDA" w:rsidRPr="007F0CDA">
        <w:t xml:space="preserve"> </w:t>
      </w:r>
      <w:r w:rsidRPr="007F0CDA">
        <w:t xml:space="preserve">u jednu </w:t>
      </w:r>
      <w:proofErr w:type="spellStart"/>
      <w:r w:rsidRPr="007F0CDA">
        <w:t>igrivu</w:t>
      </w:r>
      <w:proofErr w:type="spellEnd"/>
      <w:r w:rsidRPr="007F0CDA">
        <w:t xml:space="preserve"> cjelinu.</w:t>
      </w:r>
    </w:p>
    <w:p w14:paraId="6703A17D" w14:textId="7F0D461C" w:rsidR="006C1898" w:rsidRPr="00E07746" w:rsidRDefault="006E6755" w:rsidP="006C1898">
      <w:r w:rsidRPr="00762837">
        <w:t>Prva navedena mehanika koja je nešto drugačija od uobičajenih videoigara je pomic</w:t>
      </w:r>
      <w:r w:rsidRPr="00281DCE">
        <w:t xml:space="preserve">anje likova u svijetu. Pomicanje likova u društvenim </w:t>
      </w:r>
      <w:r w:rsidRPr="00281DCE">
        <w:rPr>
          <w:i/>
          <w:iCs/>
        </w:rPr>
        <w:t>RPG</w:t>
      </w:r>
      <w:r w:rsidR="00360F0C">
        <w:t xml:space="preserve"> igrama</w:t>
      </w:r>
      <w:r w:rsidRPr="00281DCE">
        <w:t xml:space="preserve"> ovisi o stanju u kojem se nalaze. Glavno pitanje kod stanja lika je </w:t>
      </w:r>
      <w:r w:rsidR="00260A70" w:rsidRPr="00E07746">
        <w:t>da</w:t>
      </w:r>
      <w:r w:rsidR="0059253B">
        <w:t xml:space="preserve"> </w:t>
      </w:r>
      <w:r w:rsidRPr="0059253B">
        <w:t xml:space="preserve">li </w:t>
      </w:r>
      <w:r w:rsidR="00260A70" w:rsidRPr="0059253B">
        <w:t xml:space="preserve">je </w:t>
      </w:r>
      <w:r w:rsidRPr="0059253B">
        <w:t xml:space="preserve">u opasnosti ili ne. Uglavnom se to pitanje odnosi na to </w:t>
      </w:r>
      <w:r w:rsidR="00260A70" w:rsidRPr="00281DCE">
        <w:t xml:space="preserve">da </w:t>
      </w:r>
      <w:r w:rsidRPr="00281DCE">
        <w:t xml:space="preserve">li </w:t>
      </w:r>
      <w:r w:rsidR="00260A70" w:rsidRPr="00281DCE">
        <w:t xml:space="preserve">je </w:t>
      </w:r>
      <w:r w:rsidRPr="00281DCE">
        <w:t xml:space="preserve">lik u bitci ili izvan nje, ali može se odnositi na stajanje na zamci ili drugim situacijama. Ako su likovi u bitci onda se igra treba odvijati sporije kako bi svaki igrač mogao </w:t>
      </w:r>
      <w:r w:rsidR="00357598" w:rsidRPr="00E07746">
        <w:t>odlučiti i opisati</w:t>
      </w:r>
      <w:r w:rsidRPr="00E07746">
        <w:t xml:space="preserve"> </w:t>
      </w:r>
      <w:r w:rsidR="00360F0C">
        <w:t xml:space="preserve">voditelju igre </w:t>
      </w:r>
      <w:r w:rsidRPr="002216DC">
        <w:t>i drugim suigračima što radi njegov heroj i po potrebi baci</w:t>
      </w:r>
      <w:r w:rsidR="0059253B">
        <w:t>ti</w:t>
      </w:r>
      <w:r w:rsidRPr="0059253B">
        <w:t xml:space="preserve"> igra</w:t>
      </w:r>
      <w:r w:rsidR="00D37C07" w:rsidRPr="0059253B">
        <w:t>ć</w:t>
      </w:r>
      <w:r w:rsidRPr="0059253B">
        <w:t>e kocke za odluku je li uspio u svojoj namjeri. Takav sustav bitke zov</w:t>
      </w:r>
      <w:r w:rsidR="00FA50E1" w:rsidRPr="00281DCE">
        <w:t>u</w:t>
      </w:r>
      <w:r w:rsidRPr="00281DCE">
        <w:t xml:space="preserve"> se </w:t>
      </w:r>
      <w:r w:rsidR="00FA50E1" w:rsidRPr="00281DCE">
        <w:t>potezi</w:t>
      </w:r>
      <w:r w:rsidRPr="00281DCE">
        <w:t xml:space="preserve">, engl. </w:t>
      </w:r>
      <w:proofErr w:type="spellStart"/>
      <w:r w:rsidRPr="00281DCE">
        <w:rPr>
          <w:i/>
          <w:iCs/>
        </w:rPr>
        <w:t>turn</w:t>
      </w:r>
      <w:r w:rsidR="00FA50E1" w:rsidRPr="00281DCE">
        <w:rPr>
          <w:i/>
          <w:iCs/>
        </w:rPr>
        <w:t>-</w:t>
      </w:r>
      <w:r w:rsidRPr="00281DCE">
        <w:rPr>
          <w:i/>
          <w:iCs/>
        </w:rPr>
        <w:t>based</w:t>
      </w:r>
      <w:proofErr w:type="spellEnd"/>
      <w:r w:rsidRPr="00281DCE">
        <w:rPr>
          <w:i/>
          <w:iCs/>
        </w:rPr>
        <w:t xml:space="preserve"> </w:t>
      </w:r>
      <w:r w:rsidRPr="00281DCE">
        <w:t xml:space="preserve">- </w:t>
      </w:r>
      <w:r w:rsidRPr="00281DCE">
        <w:rPr>
          <w:i/>
          <w:iCs/>
        </w:rPr>
        <w:t>TB</w:t>
      </w:r>
      <w:r w:rsidRPr="00281DCE">
        <w:t xml:space="preserve">. </w:t>
      </w:r>
      <w:r w:rsidR="00FA50E1" w:rsidRPr="00281DCE">
        <w:t xml:space="preserve">Najlakše je takav sustav zamisliti kao da vrijeme stane, zatim </w:t>
      </w:r>
      <w:r w:rsidR="0016452E" w:rsidRPr="00281DCE">
        <w:t xml:space="preserve">se </w:t>
      </w:r>
      <w:r w:rsidR="00FA50E1" w:rsidRPr="00281DCE">
        <w:t>svi igrači dogovore što će napraviti i zatim se vrijeme nastavi.</w:t>
      </w:r>
      <w:r w:rsidR="00D574D6">
        <w:t xml:space="preserve"> Nakon nekoliko sekundi u svijetu igre, vrijeme ponovno stane te se igrači ponovno dogovaraju što će učiniti. Taj </w:t>
      </w:r>
      <w:r w:rsidR="007C4FFE">
        <w:t>ciklus</w:t>
      </w:r>
      <w:r w:rsidR="00D574D6">
        <w:t xml:space="preserve"> se ponavlja</w:t>
      </w:r>
      <w:r w:rsidR="007C4FFE">
        <w:t>.</w:t>
      </w:r>
      <w:r w:rsidR="00D574D6">
        <w:t xml:space="preserve"> </w:t>
      </w:r>
      <w:r w:rsidR="004B2E68">
        <w:t xml:space="preserve">sve </w:t>
      </w:r>
      <w:r w:rsidR="00FA50E1" w:rsidRPr="00281DCE">
        <w:t>dok</w:t>
      </w:r>
      <w:r w:rsidR="004B2E68">
        <w:t xml:space="preserve"> se ne razriješi </w:t>
      </w:r>
      <w:r w:rsidR="00D574D6">
        <w:t xml:space="preserve">sukob </w:t>
      </w:r>
      <w:r w:rsidR="004B2E68">
        <w:t>ili druga slična situacija</w:t>
      </w:r>
      <w:r w:rsidR="00FA50E1" w:rsidRPr="00281DCE">
        <w:t>.</w:t>
      </w:r>
      <w:r w:rsidR="00FA50E1" w:rsidRPr="0059253B">
        <w:t xml:space="preserve"> </w:t>
      </w:r>
      <w:r w:rsidR="00FA50E1" w:rsidRPr="0059253B">
        <w:rPr>
          <w:i/>
          <w:iCs/>
        </w:rPr>
        <w:t>TB</w:t>
      </w:r>
      <w:r w:rsidR="00FA50E1" w:rsidRPr="0059253B">
        <w:t xml:space="preserve"> sustav kretanja ne bi imao smisla ako naš heroj nije u opasnosti, dok recimo radi svakodnevne stvari. Zato se u takvim situacijama vrijeme i radnje izvršavaju u stvarnom vremenu, engl. </w:t>
      </w:r>
      <w:proofErr w:type="spellStart"/>
      <w:r w:rsidR="00FA50E1" w:rsidRPr="00281DCE">
        <w:rPr>
          <w:i/>
          <w:iCs/>
        </w:rPr>
        <w:t>real</w:t>
      </w:r>
      <w:proofErr w:type="spellEnd"/>
      <w:r w:rsidR="00FA50E1" w:rsidRPr="00281DCE">
        <w:rPr>
          <w:i/>
          <w:iCs/>
        </w:rPr>
        <w:t>-time</w:t>
      </w:r>
      <w:r w:rsidR="00FA50E1" w:rsidRPr="00281DCE">
        <w:t xml:space="preserve"> – </w:t>
      </w:r>
      <w:r w:rsidR="00FA50E1" w:rsidRPr="00281DCE">
        <w:rPr>
          <w:i/>
          <w:iCs/>
        </w:rPr>
        <w:t>RT</w:t>
      </w:r>
      <w:r w:rsidR="00FA50E1" w:rsidRPr="00281DCE">
        <w:t>. Postoji nekoliko videoigara koje baš na taj način omogućavaju kretanje igrača, sve one zapravo do neke mjere vuku korijene iz originaln</w:t>
      </w:r>
      <w:r w:rsidR="00BF314D">
        <w:t>e</w:t>
      </w:r>
      <w:r w:rsidR="00FA50E1" w:rsidRPr="00281DCE">
        <w:t xml:space="preserve"> </w:t>
      </w:r>
      <w:r w:rsidR="00FA50E1" w:rsidRPr="00E07746">
        <w:rPr>
          <w:i/>
          <w:iCs/>
        </w:rPr>
        <w:t>D&amp;D</w:t>
      </w:r>
      <w:r w:rsidR="006D0719">
        <w:t xml:space="preserve"> igre</w:t>
      </w:r>
      <w:r w:rsidR="00FA50E1" w:rsidRPr="00E07746">
        <w:t xml:space="preserve">. </w:t>
      </w:r>
    </w:p>
    <w:p w14:paraId="515C350C" w14:textId="12C38798" w:rsidR="006C1898" w:rsidRPr="00976217" w:rsidRDefault="006C1898" w:rsidP="006C1898">
      <w:r w:rsidRPr="00416C00">
        <w:t>Sljedeća mehanika su interakcije likova sa svijetom oko njih</w:t>
      </w:r>
      <w:r w:rsidR="00851623">
        <w:t xml:space="preserve"> koje opisuju </w:t>
      </w:r>
      <w:r w:rsidRPr="00416C00">
        <w:t xml:space="preserve">kako </w:t>
      </w:r>
      <w:r w:rsidR="00851623">
        <w:t>likovi</w:t>
      </w:r>
      <w:r w:rsidR="00851623" w:rsidRPr="00416C00">
        <w:t xml:space="preserve"> djeluj</w:t>
      </w:r>
      <w:r w:rsidR="00851623">
        <w:t>u</w:t>
      </w:r>
      <w:r w:rsidR="00851623" w:rsidRPr="00416C00">
        <w:t xml:space="preserve"> </w:t>
      </w:r>
      <w:r w:rsidR="009C7535" w:rsidRPr="00416C00">
        <w:t xml:space="preserve">na svijet oko </w:t>
      </w:r>
      <w:r w:rsidR="00851623">
        <w:t>sebe i</w:t>
      </w:r>
      <w:r w:rsidR="009C7535" w:rsidRPr="00416C00">
        <w:t xml:space="preserve"> </w:t>
      </w:r>
      <w:r w:rsidR="00851623">
        <w:t>k</w:t>
      </w:r>
      <w:r w:rsidR="00851623" w:rsidRPr="00416C00">
        <w:t xml:space="preserve">ako </w:t>
      </w:r>
      <w:r w:rsidR="009C7535" w:rsidRPr="00416C00">
        <w:t xml:space="preserve">svijet </w:t>
      </w:r>
      <w:r w:rsidR="00851623">
        <w:t>koji ih okružuje</w:t>
      </w:r>
      <w:r w:rsidR="009C7535" w:rsidRPr="00416C00">
        <w:t xml:space="preserve"> djeluje na </w:t>
      </w:r>
      <w:r w:rsidR="00851623">
        <w:t>njih</w:t>
      </w:r>
      <w:r w:rsidR="00851623" w:rsidRPr="00416C00">
        <w:t xml:space="preserve"> </w:t>
      </w:r>
      <w:r w:rsidR="009C7535" w:rsidRPr="00416C00">
        <w:t xml:space="preserve">same. </w:t>
      </w:r>
      <w:r w:rsidR="00851623">
        <w:t>U ljudskom iskustvu</w:t>
      </w:r>
      <w:r w:rsidR="00851623" w:rsidRPr="00416C00">
        <w:t xml:space="preserve"> </w:t>
      </w:r>
      <w:r w:rsidR="00851623">
        <w:t xml:space="preserve">to se događa </w:t>
      </w:r>
      <w:r w:rsidR="00851623" w:rsidRPr="00416C00">
        <w:t>kroz osjetila miris</w:t>
      </w:r>
      <w:r w:rsidR="00851623">
        <w:t>a</w:t>
      </w:r>
      <w:r w:rsidR="00851623" w:rsidRPr="00416C00">
        <w:t>, okus</w:t>
      </w:r>
      <w:r w:rsidR="00851623">
        <w:t>a</w:t>
      </w:r>
      <w:r w:rsidR="00851623" w:rsidRPr="00416C00">
        <w:t>, vid</w:t>
      </w:r>
      <w:r w:rsidR="00851623">
        <w:t>a</w:t>
      </w:r>
      <w:r w:rsidR="00851623" w:rsidRPr="00416C00">
        <w:t>, sluh</w:t>
      </w:r>
      <w:r w:rsidR="00851623">
        <w:t>a</w:t>
      </w:r>
      <w:r w:rsidR="00851623" w:rsidRPr="00416C00">
        <w:t xml:space="preserve"> i dodir</w:t>
      </w:r>
      <w:r w:rsidR="00851623">
        <w:t>a</w:t>
      </w:r>
      <w:r w:rsidR="00851623" w:rsidRPr="00416C00">
        <w:t>.</w:t>
      </w:r>
      <w:r w:rsidR="00851623">
        <w:t xml:space="preserve"> </w:t>
      </w:r>
      <w:proofErr w:type="spellStart"/>
      <w:r w:rsidR="009C7535" w:rsidRPr="00416C00">
        <w:rPr>
          <w:i/>
          <w:iCs/>
        </w:rPr>
        <w:t>Fallout</w:t>
      </w:r>
      <w:proofErr w:type="spellEnd"/>
      <w:r w:rsidR="009C7535" w:rsidRPr="00416C00">
        <w:t xml:space="preserve"> serijal je </w:t>
      </w:r>
      <w:r w:rsidR="00FC105A" w:rsidRPr="00416C00">
        <w:t>prva</w:t>
      </w:r>
      <w:r w:rsidR="009C7535" w:rsidRPr="00416C00">
        <w:t xml:space="preserve"> videoig</w:t>
      </w:r>
      <w:r w:rsidR="00FC105A" w:rsidRPr="00416C00">
        <w:t>ra</w:t>
      </w:r>
      <w:r w:rsidR="009C7535" w:rsidRPr="00416C00">
        <w:t xml:space="preserve"> koja je navedene procese, još krajem 90-ih, sumirala u </w:t>
      </w:r>
      <w:r w:rsidR="00260A70" w:rsidRPr="00416C00">
        <w:t xml:space="preserve">sedam </w:t>
      </w:r>
      <w:r w:rsidR="009C7535" w:rsidRPr="00416C00">
        <w:t>glavnih statistika lika. To su bili snaga, percepcija</w:t>
      </w:r>
      <w:r w:rsidR="00FC105A" w:rsidRPr="00416C00">
        <w:t>, izdržljivost, karizma, inteligencija, agilnost i sreća</w:t>
      </w:r>
      <w:r w:rsidR="00806805" w:rsidRPr="00416C00">
        <w:t xml:space="preserve">. Skraćeno se za takav sustav koristi naziv </w:t>
      </w:r>
      <w:r w:rsidR="00806805" w:rsidRPr="00416C00">
        <w:rPr>
          <w:i/>
          <w:iCs/>
        </w:rPr>
        <w:t>SPECIAL</w:t>
      </w:r>
      <w:r w:rsidR="00806805" w:rsidRPr="00416C00">
        <w:t>, po akronimu ko</w:t>
      </w:r>
      <w:r w:rsidR="00566106" w:rsidRPr="00416C00">
        <w:t>j</w:t>
      </w:r>
      <w:r w:rsidR="00806805" w:rsidRPr="00416C00">
        <w:t>i proizlazi iz engleskih naziva tih statistika</w:t>
      </w:r>
      <w:r w:rsidR="00A56BD0">
        <w:t>:</w:t>
      </w:r>
      <w:r w:rsidR="00806805" w:rsidRPr="00416C00">
        <w:t xml:space="preserve"> </w:t>
      </w:r>
      <w:proofErr w:type="spellStart"/>
      <w:r w:rsidR="00806805" w:rsidRPr="00416C00">
        <w:rPr>
          <w:b/>
          <w:bCs/>
          <w:i/>
          <w:iCs/>
        </w:rPr>
        <w:t>S</w:t>
      </w:r>
      <w:r w:rsidR="00806805" w:rsidRPr="00416C00">
        <w:rPr>
          <w:i/>
          <w:iCs/>
        </w:rPr>
        <w:t>trength</w:t>
      </w:r>
      <w:proofErr w:type="spellEnd"/>
      <w:r w:rsidR="00806805" w:rsidRPr="00416C00">
        <w:t xml:space="preserve">, </w:t>
      </w:r>
      <w:proofErr w:type="spellStart"/>
      <w:r w:rsidR="00806805" w:rsidRPr="00416C00">
        <w:rPr>
          <w:b/>
          <w:bCs/>
          <w:i/>
          <w:iCs/>
        </w:rPr>
        <w:t>P</w:t>
      </w:r>
      <w:r w:rsidR="00806805" w:rsidRPr="00416C00">
        <w:rPr>
          <w:i/>
          <w:iCs/>
        </w:rPr>
        <w:t>erception</w:t>
      </w:r>
      <w:proofErr w:type="spellEnd"/>
      <w:r w:rsidR="00806805" w:rsidRPr="00416C00">
        <w:t xml:space="preserve">, </w:t>
      </w:r>
      <w:proofErr w:type="spellStart"/>
      <w:r w:rsidR="00806805" w:rsidRPr="00416C00">
        <w:rPr>
          <w:b/>
          <w:bCs/>
          <w:i/>
          <w:iCs/>
        </w:rPr>
        <w:t>E</w:t>
      </w:r>
      <w:r w:rsidR="00806805" w:rsidRPr="00416C00">
        <w:rPr>
          <w:i/>
          <w:iCs/>
        </w:rPr>
        <w:t>ndurance</w:t>
      </w:r>
      <w:proofErr w:type="spellEnd"/>
      <w:r w:rsidR="00806805" w:rsidRPr="00416C00">
        <w:t xml:space="preserve">, </w:t>
      </w:r>
      <w:proofErr w:type="spellStart"/>
      <w:r w:rsidR="00806805" w:rsidRPr="00416C00">
        <w:rPr>
          <w:b/>
          <w:bCs/>
          <w:i/>
          <w:iCs/>
        </w:rPr>
        <w:t>C</w:t>
      </w:r>
      <w:r w:rsidR="00806805" w:rsidRPr="00416C00">
        <w:rPr>
          <w:i/>
          <w:iCs/>
        </w:rPr>
        <w:t>harisma</w:t>
      </w:r>
      <w:proofErr w:type="spellEnd"/>
      <w:r w:rsidR="00806805" w:rsidRPr="00416C00">
        <w:t xml:space="preserve">, </w:t>
      </w:r>
      <w:proofErr w:type="spellStart"/>
      <w:r w:rsidR="00806805" w:rsidRPr="00416C00">
        <w:rPr>
          <w:b/>
          <w:bCs/>
          <w:i/>
          <w:iCs/>
        </w:rPr>
        <w:t>I</w:t>
      </w:r>
      <w:r w:rsidR="00806805" w:rsidRPr="00416C00">
        <w:rPr>
          <w:i/>
          <w:iCs/>
        </w:rPr>
        <w:t>ntel</w:t>
      </w:r>
      <w:r w:rsidR="00A56BD0">
        <w:rPr>
          <w:i/>
          <w:iCs/>
        </w:rPr>
        <w:t>l</w:t>
      </w:r>
      <w:r w:rsidR="00806805" w:rsidRPr="00416C00">
        <w:rPr>
          <w:i/>
          <w:iCs/>
        </w:rPr>
        <w:t>igence</w:t>
      </w:r>
      <w:proofErr w:type="spellEnd"/>
      <w:r w:rsidR="00806805" w:rsidRPr="00416C00">
        <w:t xml:space="preserve">, </w:t>
      </w:r>
      <w:proofErr w:type="spellStart"/>
      <w:r w:rsidR="00806805" w:rsidRPr="00416C00">
        <w:rPr>
          <w:b/>
          <w:bCs/>
          <w:i/>
          <w:iCs/>
        </w:rPr>
        <w:t>A</w:t>
      </w:r>
      <w:r w:rsidR="00806805" w:rsidRPr="00416C00">
        <w:rPr>
          <w:i/>
          <w:iCs/>
        </w:rPr>
        <w:t>gility</w:t>
      </w:r>
      <w:proofErr w:type="spellEnd"/>
      <w:r w:rsidR="00806805" w:rsidRPr="00416C00">
        <w:t xml:space="preserve">, </w:t>
      </w:r>
      <w:proofErr w:type="spellStart"/>
      <w:r w:rsidR="00806805" w:rsidRPr="00416C00">
        <w:rPr>
          <w:b/>
          <w:bCs/>
          <w:i/>
          <w:iCs/>
        </w:rPr>
        <w:t>L</w:t>
      </w:r>
      <w:r w:rsidR="00806805" w:rsidRPr="00416C00">
        <w:rPr>
          <w:i/>
          <w:iCs/>
        </w:rPr>
        <w:t>uck</w:t>
      </w:r>
      <w:proofErr w:type="spellEnd"/>
      <w:r w:rsidR="00806805" w:rsidRPr="00416C00">
        <w:t>.</w:t>
      </w:r>
      <w:r w:rsidR="00FC105A" w:rsidRPr="00416C00">
        <w:t xml:space="preserve"> </w:t>
      </w:r>
      <w:r w:rsidR="00FC105A" w:rsidRPr="00416C00">
        <w:fldChar w:fldCharType="begin" w:fldLock="1"/>
      </w:r>
      <w:r w:rsidR="002A70D8">
        <w:instrText>ADDIN CSL_CITATION {"citationItems":[{"id":"ITEM-1","itemData":{"URL":"https://fallout.fandom.com/wiki/Fallout_series#Fallout","accessed":{"date-parts":[["2020","12","30"]]},"id":"ITEM-1","issued":{"date-parts":[["0"]]},"title":"Fallout series | Fallout Wiki | Fandom","type":"webpage"},"uris":["http://www.mendeley.com/documents/?uuid=8cf3df2a-7c4d-33b1-a892-149b7857ceb4"]}],"mendeley":{"formattedCitation":"[9]","plainTextFormattedCitation":"[9]","previouslyFormattedCitation":"[9]"},"properties":{"noteIndex":0},"schema":"https://github.com/citation-style-language/schema/raw/master/csl-citation.json"}</w:instrText>
      </w:r>
      <w:r w:rsidR="00FC105A" w:rsidRPr="00416C00">
        <w:fldChar w:fldCharType="separate"/>
      </w:r>
      <w:r w:rsidR="002A70D8" w:rsidRPr="002A70D8">
        <w:rPr>
          <w:noProof/>
        </w:rPr>
        <w:t>[9]</w:t>
      </w:r>
      <w:r w:rsidR="00FC105A" w:rsidRPr="00416C00">
        <w:fldChar w:fldCharType="end"/>
      </w:r>
      <w:r w:rsidR="00FC105A" w:rsidRPr="00416C00">
        <w:t xml:space="preserve"> Tako </w:t>
      </w:r>
      <w:r w:rsidR="00BA65E4">
        <w:t>je i u ovom radu</w:t>
      </w:r>
      <w:r w:rsidR="00FC105A" w:rsidRPr="00416C00">
        <w:t xml:space="preserve"> </w:t>
      </w:r>
      <w:r w:rsidR="00BA65E4" w:rsidRPr="00416C00">
        <w:t>preuze</w:t>
      </w:r>
      <w:r w:rsidR="00BA65E4">
        <w:t>t</w:t>
      </w:r>
      <w:r w:rsidR="00BA65E4" w:rsidRPr="00416C00">
        <w:t xml:space="preserve"> </w:t>
      </w:r>
      <w:r w:rsidR="00FC105A" w:rsidRPr="00416C00">
        <w:t xml:space="preserve">i </w:t>
      </w:r>
      <w:r w:rsidR="00BA65E4" w:rsidRPr="00416C00">
        <w:t>dora</w:t>
      </w:r>
      <w:r w:rsidR="00BA65E4">
        <w:t>đen</w:t>
      </w:r>
      <w:r w:rsidR="00BA65E4" w:rsidRPr="00416C00">
        <w:t xml:space="preserve"> </w:t>
      </w:r>
      <w:r w:rsidR="00BA65E4">
        <w:t xml:space="preserve">sustav </w:t>
      </w:r>
      <w:r w:rsidR="00FC105A" w:rsidRPr="00416C00">
        <w:t xml:space="preserve">kako bi odgovarao </w:t>
      </w:r>
      <w:r w:rsidR="00BA65E4">
        <w:t>aktualnom</w:t>
      </w:r>
      <w:r w:rsidR="00BA65E4" w:rsidRPr="00416C00">
        <w:t xml:space="preserve"> </w:t>
      </w:r>
      <w:r w:rsidR="00FC105A" w:rsidRPr="00416C00">
        <w:t xml:space="preserve">vremenu radnje i, za razliku od videoigre, </w:t>
      </w:r>
      <w:r w:rsidR="00D37C07" w:rsidRPr="00416C00">
        <w:t>sustav</w:t>
      </w:r>
      <w:r w:rsidR="00FC105A" w:rsidRPr="00416C00">
        <w:t xml:space="preserve">u </w:t>
      </w:r>
      <w:r w:rsidR="00190EE1" w:rsidRPr="004F22CD">
        <w:rPr>
          <w:i/>
          <w:iCs/>
        </w:rPr>
        <w:t>TT</w:t>
      </w:r>
      <w:r w:rsidR="00FC105A" w:rsidRPr="004F22CD">
        <w:rPr>
          <w:i/>
          <w:iCs/>
        </w:rPr>
        <w:t>RPG</w:t>
      </w:r>
      <w:r w:rsidR="00F27926">
        <w:t xml:space="preserve"> igr</w:t>
      </w:r>
      <w:r w:rsidR="005C38DA">
        <w:t>e</w:t>
      </w:r>
      <w:r w:rsidR="00FC105A" w:rsidRPr="00976217">
        <w:t>.</w:t>
      </w:r>
    </w:p>
    <w:p w14:paraId="5CCF25C6" w14:textId="246845D6" w:rsidR="00B643DA" w:rsidRPr="0059253B" w:rsidRDefault="00FC105A" w:rsidP="006C1898">
      <w:r w:rsidRPr="00976217">
        <w:t xml:space="preserve">Posljednji element je sam napredak likova kroz igru koji je već ustaljen u mnogim kako videoigrama tako i društvenim </w:t>
      </w:r>
      <w:r w:rsidRPr="00976217">
        <w:rPr>
          <w:i/>
          <w:iCs/>
        </w:rPr>
        <w:t>RPG</w:t>
      </w:r>
      <w:r w:rsidR="00851623">
        <w:t xml:space="preserve"> igrama</w:t>
      </w:r>
      <w:r w:rsidRPr="000C0E88">
        <w:t xml:space="preserve">. To je sustav iskustvenih bodova, engl. </w:t>
      </w:r>
      <w:proofErr w:type="spellStart"/>
      <w:r w:rsidRPr="002A5E1A">
        <w:rPr>
          <w:i/>
          <w:iCs/>
        </w:rPr>
        <w:lastRenderedPageBreak/>
        <w:t>experience</w:t>
      </w:r>
      <w:proofErr w:type="spellEnd"/>
      <w:r w:rsidRPr="002A5E1A">
        <w:rPr>
          <w:i/>
          <w:iCs/>
        </w:rPr>
        <w:t xml:space="preserve"> </w:t>
      </w:r>
      <w:proofErr w:type="spellStart"/>
      <w:r w:rsidRPr="002A5E1A">
        <w:rPr>
          <w:i/>
          <w:iCs/>
        </w:rPr>
        <w:t>points</w:t>
      </w:r>
      <w:proofErr w:type="spellEnd"/>
      <w:r w:rsidRPr="002A5E1A">
        <w:t xml:space="preserve"> – </w:t>
      </w:r>
      <w:r w:rsidRPr="006D54E3">
        <w:rPr>
          <w:i/>
          <w:iCs/>
        </w:rPr>
        <w:t>XP</w:t>
      </w:r>
      <w:r w:rsidRPr="006D54E3">
        <w:t xml:space="preserve">. Heroji napreduju tako što završavanjem zadataka dobivaju </w:t>
      </w:r>
      <w:r w:rsidRPr="0071754B">
        <w:rPr>
          <w:i/>
          <w:iCs/>
        </w:rPr>
        <w:t>XP</w:t>
      </w:r>
      <w:r w:rsidRPr="0071754B">
        <w:t xml:space="preserve"> </w:t>
      </w:r>
      <w:r w:rsidR="00566106" w:rsidRPr="00762837">
        <w:t xml:space="preserve">bodove </w:t>
      </w:r>
      <w:r w:rsidRPr="00762837">
        <w:t xml:space="preserve">koje troše na unapređenje likova, a u mom </w:t>
      </w:r>
      <w:r w:rsidR="00D37C07" w:rsidRPr="0059253B">
        <w:t>sustav</w:t>
      </w:r>
      <w:r w:rsidRPr="0059253B">
        <w:t>u i opreme.</w:t>
      </w:r>
    </w:p>
    <w:p w14:paraId="1EF7CEB7" w14:textId="23C216EE" w:rsidR="00BB677C" w:rsidRDefault="00BB677C" w:rsidP="00CC76D2"/>
    <w:p w14:paraId="67F667C6" w14:textId="77777777" w:rsidR="00BB677C" w:rsidRPr="00281DCE" w:rsidRDefault="00BB677C" w:rsidP="00CC76D2"/>
    <w:p w14:paraId="0C5A0922" w14:textId="325695E0" w:rsidR="004E6607" w:rsidRPr="002216DC" w:rsidRDefault="00685C65" w:rsidP="007A3E9B">
      <w:pPr>
        <w:pStyle w:val="Naslov2"/>
        <w:numPr>
          <w:ilvl w:val="1"/>
          <w:numId w:val="2"/>
        </w:numPr>
      </w:pPr>
      <w:bookmarkStart w:id="22" w:name="_Toc79782926"/>
      <w:bookmarkStart w:id="23" w:name="_Toc82501111"/>
      <w:r w:rsidRPr="00E07746">
        <w:t>Dizajniranje i razrada</w:t>
      </w:r>
      <w:r w:rsidR="006C1898" w:rsidRPr="00E07746">
        <w:t xml:space="preserve"> </w:t>
      </w:r>
      <w:r w:rsidR="00D37C07" w:rsidRPr="00E07746">
        <w:t>sustav</w:t>
      </w:r>
      <w:r w:rsidR="006C1898" w:rsidRPr="00E07746">
        <w:t>a</w:t>
      </w:r>
      <w:bookmarkEnd w:id="22"/>
      <w:bookmarkEnd w:id="23"/>
    </w:p>
    <w:p w14:paraId="0E0705C2" w14:textId="77777777" w:rsidR="0075573F" w:rsidRPr="00416C00" w:rsidRDefault="0075573F" w:rsidP="0075573F"/>
    <w:p w14:paraId="7F1AE174" w14:textId="3E734839" w:rsidR="00C12BE5" w:rsidRDefault="0026192F" w:rsidP="0026192F">
      <w:r w:rsidRPr="00416C00">
        <w:t xml:space="preserve">U nastavku će detaljno biti objašnjeni elementi </w:t>
      </w:r>
      <w:r w:rsidR="00D37C07" w:rsidRPr="00416C00">
        <w:t>sustav</w:t>
      </w:r>
      <w:r w:rsidRPr="00416C00">
        <w:t xml:space="preserve">a. Već je navedeno da je cijeli </w:t>
      </w:r>
      <w:r w:rsidR="00D37C07" w:rsidRPr="00416C00">
        <w:t>sustav</w:t>
      </w:r>
      <w:r w:rsidRPr="00416C00">
        <w:t xml:space="preserve"> izmišljen uzimajući inspiraciju iz petog izdanja </w:t>
      </w:r>
      <w:r w:rsidRPr="00416C00">
        <w:rPr>
          <w:i/>
          <w:iCs/>
        </w:rPr>
        <w:t>D&amp;D</w:t>
      </w:r>
      <w:r w:rsidRPr="00416C00">
        <w:t xml:space="preserve"> i prikladnih videoigara te drugih medija. </w:t>
      </w:r>
      <w:r w:rsidRPr="00416C00">
        <w:rPr>
          <w:i/>
          <w:iCs/>
        </w:rPr>
        <w:t>D&amp;D</w:t>
      </w:r>
      <w:r w:rsidRPr="00416C00">
        <w:t xml:space="preserve"> </w:t>
      </w:r>
      <w:r w:rsidR="00976E22">
        <w:t xml:space="preserve">sustav </w:t>
      </w:r>
      <w:r w:rsidRPr="00416C00">
        <w:t xml:space="preserve">potiče svoje igrače na izmišljanje novih svjetova i priče, pa čak i prilagodbu svojih pravila kako bi pristajale </w:t>
      </w:r>
      <w:r w:rsidR="003F103F" w:rsidRPr="00416C00">
        <w:t xml:space="preserve">tim svjetovima. Takvi elementi </w:t>
      </w:r>
      <w:r w:rsidR="00D37C07" w:rsidRPr="00416C00">
        <w:t>sustav</w:t>
      </w:r>
      <w:r w:rsidR="003F103F" w:rsidRPr="00416C00">
        <w:t xml:space="preserve">a koji se razlikuju od objavljenih pravila i kampanja, u zajednici igrača zovu se </w:t>
      </w:r>
      <w:proofErr w:type="spellStart"/>
      <w:r w:rsidR="003F103F" w:rsidRPr="00416C00">
        <w:rPr>
          <w:i/>
          <w:iCs/>
        </w:rPr>
        <w:t>homebrew</w:t>
      </w:r>
      <w:proofErr w:type="spellEnd"/>
      <w:r w:rsidR="003F103F" w:rsidRPr="00416C00">
        <w:t xml:space="preserve"> (hrv. domaći, domaće izrađeni) elementi. Budući da </w:t>
      </w:r>
      <w:r w:rsidR="00D4165F">
        <w:t>ovdje razvijeni</w:t>
      </w:r>
      <w:r w:rsidR="00D4165F" w:rsidRPr="00D4165F">
        <w:t xml:space="preserve"> </w:t>
      </w:r>
      <w:r w:rsidR="00D37C07" w:rsidRPr="00D4165F">
        <w:t>sustav</w:t>
      </w:r>
      <w:r w:rsidR="003F103F" w:rsidRPr="00D4165F">
        <w:t xml:space="preserve"> samo uzima glavne smjernice iz originaln</w:t>
      </w:r>
      <w:r w:rsidR="003540F8">
        <w:t>e</w:t>
      </w:r>
      <w:r w:rsidR="003F103F" w:rsidRPr="00D4165F">
        <w:t xml:space="preserve"> </w:t>
      </w:r>
      <w:r w:rsidR="003F103F" w:rsidRPr="00D4165F">
        <w:rPr>
          <w:i/>
          <w:iCs/>
        </w:rPr>
        <w:t>D&amp;D</w:t>
      </w:r>
      <w:r w:rsidR="003540F8">
        <w:t xml:space="preserve"> igre</w:t>
      </w:r>
      <w:r w:rsidR="003F103F" w:rsidRPr="00D4165F">
        <w:t xml:space="preserve">, možemo reći da je cijeli </w:t>
      </w:r>
      <w:r w:rsidR="00D37C07" w:rsidRPr="00D4165F">
        <w:t>sustav</w:t>
      </w:r>
      <w:r w:rsidR="003F103F" w:rsidRPr="00D4165F">
        <w:t xml:space="preserve"> </w:t>
      </w:r>
      <w:proofErr w:type="spellStart"/>
      <w:r w:rsidR="003F103F" w:rsidRPr="00D4165F">
        <w:rPr>
          <w:i/>
          <w:iCs/>
        </w:rPr>
        <w:t>homebrew</w:t>
      </w:r>
      <w:proofErr w:type="spellEnd"/>
      <w:r w:rsidR="003F103F" w:rsidRPr="00D4165F">
        <w:rPr>
          <w:i/>
          <w:iCs/>
        </w:rPr>
        <w:t xml:space="preserve">, </w:t>
      </w:r>
      <w:r w:rsidR="003F103F" w:rsidRPr="00D4165F">
        <w:t xml:space="preserve">jer je veći dio </w:t>
      </w:r>
      <w:r w:rsidR="00D37C07" w:rsidRPr="00D4165F">
        <w:t>sustav</w:t>
      </w:r>
      <w:r w:rsidR="003F103F" w:rsidRPr="00D4165F">
        <w:t>a izmišljen</w:t>
      </w:r>
      <w:r w:rsidR="0075210D" w:rsidRPr="00D4165F">
        <w:t xml:space="preserve"> ili prilagođen,</w:t>
      </w:r>
      <w:r w:rsidR="003F103F" w:rsidRPr="00D4165F">
        <w:t xml:space="preserve"> </w:t>
      </w:r>
      <w:r w:rsidR="00D4165F">
        <w:t>a ne</w:t>
      </w:r>
      <w:r w:rsidR="00D4165F" w:rsidRPr="00D4165F">
        <w:t xml:space="preserve"> </w:t>
      </w:r>
      <w:r w:rsidR="0075210D" w:rsidRPr="00D4165F">
        <w:t>izravno</w:t>
      </w:r>
      <w:r w:rsidR="003F103F" w:rsidRPr="00D4165F">
        <w:t xml:space="preserve"> preuzet</w:t>
      </w:r>
      <w:r w:rsidR="00A006D4">
        <w:t xml:space="preserve"> odnekuda</w:t>
      </w:r>
      <w:r w:rsidR="003F103F" w:rsidRPr="00D4165F">
        <w:t xml:space="preserve">. </w:t>
      </w:r>
    </w:p>
    <w:p w14:paraId="0C4CC4DE" w14:textId="1B32786A" w:rsidR="0002353C" w:rsidRDefault="0002353C" w:rsidP="0026192F"/>
    <w:p w14:paraId="7A423B64" w14:textId="77777777" w:rsidR="0002353C" w:rsidRPr="00E07746" w:rsidRDefault="0002353C" w:rsidP="0026192F"/>
    <w:p w14:paraId="7CB33005" w14:textId="29C55FCC" w:rsidR="00C12BE5" w:rsidRPr="00416C00" w:rsidRDefault="009F1A70" w:rsidP="007A3E9B">
      <w:pPr>
        <w:pStyle w:val="Naslov3"/>
        <w:numPr>
          <w:ilvl w:val="2"/>
          <w:numId w:val="2"/>
        </w:numPr>
      </w:pPr>
      <w:bookmarkStart w:id="24" w:name="_Toc79782927"/>
      <w:bookmarkStart w:id="25" w:name="_Toc82501112"/>
      <w:r>
        <w:t>Naziv</w:t>
      </w:r>
      <w:r w:rsidRPr="00416C00">
        <w:t xml:space="preserve"> </w:t>
      </w:r>
      <w:r w:rsidR="00D37C07" w:rsidRPr="00416C00">
        <w:t>sustav</w:t>
      </w:r>
      <w:r w:rsidR="00C12BE5" w:rsidRPr="00416C00">
        <w:t>a</w:t>
      </w:r>
      <w:bookmarkEnd w:id="24"/>
      <w:bookmarkEnd w:id="25"/>
    </w:p>
    <w:p w14:paraId="17CA7798" w14:textId="77777777" w:rsidR="0075573F" w:rsidRPr="00416C00" w:rsidRDefault="0075573F" w:rsidP="0075573F"/>
    <w:p w14:paraId="2241F82D" w14:textId="6000C4D5" w:rsidR="0075210D" w:rsidRPr="0071754B" w:rsidRDefault="006D4C33" w:rsidP="0026192F">
      <w:r w:rsidRPr="00416C00">
        <w:t xml:space="preserve">Svaki </w:t>
      </w:r>
      <w:r w:rsidR="00D37C07" w:rsidRPr="00416C00">
        <w:t>sustav</w:t>
      </w:r>
      <w:r w:rsidRPr="00416C00">
        <w:t xml:space="preserve"> ima ime koje </w:t>
      </w:r>
      <w:r w:rsidR="008A6BD0" w:rsidRPr="00416C00">
        <w:t xml:space="preserve">odražava </w:t>
      </w:r>
      <w:r w:rsidRPr="00416C00">
        <w:t xml:space="preserve">priču koju prati. </w:t>
      </w:r>
      <w:proofErr w:type="spellStart"/>
      <w:r w:rsidRPr="00416C00">
        <w:rPr>
          <w:i/>
          <w:iCs/>
        </w:rPr>
        <w:t>Dungeons</w:t>
      </w:r>
      <w:proofErr w:type="spellEnd"/>
      <w:r w:rsidRPr="00416C00">
        <w:rPr>
          <w:i/>
          <w:iCs/>
        </w:rPr>
        <w:t xml:space="preserve"> &amp; </w:t>
      </w:r>
      <w:proofErr w:type="spellStart"/>
      <w:r w:rsidRPr="00416C00">
        <w:rPr>
          <w:i/>
          <w:iCs/>
        </w:rPr>
        <w:t>Dragons</w:t>
      </w:r>
      <w:proofErr w:type="spellEnd"/>
      <w:r w:rsidRPr="00416C00">
        <w:t xml:space="preserve"> je sada već toliko velik svijet da ime ne reflektira sve likove i priče u njemu</w:t>
      </w:r>
      <w:r w:rsidR="00157723">
        <w:t>.</w:t>
      </w:r>
      <w:r w:rsidRPr="00416C00">
        <w:t xml:space="preserve"> </w:t>
      </w:r>
      <w:r w:rsidR="00157723">
        <w:t xml:space="preserve">Dok </w:t>
      </w:r>
      <w:r w:rsidR="0000231A">
        <w:t>su</w:t>
      </w:r>
      <w:r w:rsidR="0000231A" w:rsidRPr="0000231A">
        <w:t xml:space="preserve"> </w:t>
      </w:r>
      <w:r w:rsidRPr="0000231A">
        <w:t xml:space="preserve">one najranije kampanje iz 70-ih i 80-ih uglavnom uključivale pustolovine u tamnicama (engl. </w:t>
      </w:r>
      <w:proofErr w:type="spellStart"/>
      <w:r w:rsidRPr="0000231A">
        <w:rPr>
          <w:i/>
          <w:iCs/>
        </w:rPr>
        <w:t>dungeons</w:t>
      </w:r>
      <w:proofErr w:type="spellEnd"/>
      <w:r w:rsidRPr="0000231A">
        <w:t xml:space="preserve">) ili ubijanje zmajeva (engl. </w:t>
      </w:r>
      <w:proofErr w:type="spellStart"/>
      <w:r w:rsidRPr="0000231A">
        <w:rPr>
          <w:i/>
          <w:iCs/>
        </w:rPr>
        <w:t>dragons</w:t>
      </w:r>
      <w:proofErr w:type="spellEnd"/>
      <w:r w:rsidRPr="0000231A">
        <w:t>)</w:t>
      </w:r>
      <w:r w:rsidR="00157723">
        <w:t>,</w:t>
      </w:r>
      <w:r w:rsidRPr="0000231A">
        <w:t xml:space="preserve"> </w:t>
      </w:r>
      <w:r w:rsidR="009F1A70">
        <w:t>u</w:t>
      </w:r>
      <w:r w:rsidR="0000231A">
        <w:t xml:space="preserve"> </w:t>
      </w:r>
      <w:r w:rsidRPr="0000231A">
        <w:rPr>
          <w:i/>
          <w:iCs/>
        </w:rPr>
        <w:t xml:space="preserve">Call </w:t>
      </w:r>
      <w:proofErr w:type="spellStart"/>
      <w:r w:rsidRPr="0000231A">
        <w:rPr>
          <w:i/>
          <w:iCs/>
        </w:rPr>
        <w:t>of</w:t>
      </w:r>
      <w:proofErr w:type="spellEnd"/>
      <w:r w:rsidRPr="0000231A">
        <w:rPr>
          <w:i/>
          <w:iCs/>
        </w:rPr>
        <w:t xml:space="preserve"> </w:t>
      </w:r>
      <w:proofErr w:type="spellStart"/>
      <w:r w:rsidRPr="0000231A">
        <w:rPr>
          <w:i/>
          <w:iCs/>
        </w:rPr>
        <w:t>Cthulhu</w:t>
      </w:r>
      <w:proofErr w:type="spellEnd"/>
      <w:r w:rsidRPr="0000231A">
        <w:rPr>
          <w:i/>
          <w:iCs/>
        </w:rPr>
        <w:t xml:space="preserve"> </w:t>
      </w:r>
      <w:r w:rsidR="00691666" w:rsidRPr="0000231A">
        <w:t xml:space="preserve">se radi o </w:t>
      </w:r>
      <w:r w:rsidR="00B643DA" w:rsidRPr="0000231A">
        <w:t xml:space="preserve">detektivima koji istražuju misterije vezane uz </w:t>
      </w:r>
      <w:proofErr w:type="spellStart"/>
      <w:r w:rsidR="00B643DA" w:rsidRPr="0000231A">
        <w:t>Katulu</w:t>
      </w:r>
      <w:proofErr w:type="spellEnd"/>
      <w:r w:rsidR="00B643DA" w:rsidRPr="0000231A">
        <w:t xml:space="preserve"> kult. </w:t>
      </w:r>
      <w:proofErr w:type="spellStart"/>
      <w:r w:rsidR="00B643DA" w:rsidRPr="0000231A">
        <w:t>Katulu</w:t>
      </w:r>
      <w:proofErr w:type="spellEnd"/>
      <w:r w:rsidR="00B643DA" w:rsidRPr="0000231A">
        <w:t xml:space="preserve"> je </w:t>
      </w:r>
      <w:r w:rsidR="003B0100" w:rsidRPr="00E07746">
        <w:t xml:space="preserve">fiktivno </w:t>
      </w:r>
      <w:r w:rsidR="00B643DA" w:rsidRPr="00E07746">
        <w:t xml:space="preserve">mistično </w:t>
      </w:r>
      <w:r w:rsidR="003B0100" w:rsidRPr="00E07746">
        <w:t xml:space="preserve">biće koje je u davnoj, fiktivnoj prošlosti bilo smatrano božanstvom i koje počiva ispod Pacifičkog oceana </w:t>
      </w:r>
      <w:r w:rsidR="003B0100" w:rsidRPr="00416C00">
        <w:fldChar w:fldCharType="begin" w:fldLock="1"/>
      </w:r>
      <w:r w:rsidR="002A70D8">
        <w:instrText>ADDIN CSL_CITATION {"citationItems":[{"id":"ITEM-1","itemData":{"URL":"https://lovecraft.fandom.com/wiki/Cthulhu","accessed":{"date-parts":[["2021","1","1"]]},"id":"ITEM-1","issued":{"date-parts":[["0"]]},"title":"Cthulhu | The H.P. Lovecraft Wiki | Fandom","type":"webpage"},"uris":["http://www.mendeley.com/documents/?uuid=76b2d901-3618-3afd-ac1e-ec2385bae622"]}],"mendeley":{"formattedCitation":"[10]","plainTextFormattedCitation":"[10]","previouslyFormattedCitation":"[10]"},"properties":{"noteIndex":0},"schema":"https://github.com/citation-style-language/schema/raw/master/csl-citation.json"}</w:instrText>
      </w:r>
      <w:r w:rsidR="003B0100" w:rsidRPr="00416C00">
        <w:fldChar w:fldCharType="separate"/>
      </w:r>
      <w:r w:rsidR="002A70D8" w:rsidRPr="002A70D8">
        <w:rPr>
          <w:noProof/>
        </w:rPr>
        <w:t>[10]</w:t>
      </w:r>
      <w:r w:rsidR="003B0100" w:rsidRPr="00416C00">
        <w:fldChar w:fldCharType="end"/>
      </w:r>
      <w:r w:rsidR="009F1A70">
        <w:t xml:space="preserve">, </w:t>
      </w:r>
      <w:proofErr w:type="spellStart"/>
      <w:r w:rsidR="009F1A70">
        <w:t>a</w:t>
      </w:r>
      <w:r w:rsidR="003B0100" w:rsidRPr="00416C00">
        <w:t>rvi</w:t>
      </w:r>
      <w:proofErr w:type="spellEnd"/>
      <w:r w:rsidR="003B0100" w:rsidRPr="00416C00">
        <w:t xml:space="preserve"> je puta spomenuto u Howard Philips </w:t>
      </w:r>
      <w:proofErr w:type="spellStart"/>
      <w:r w:rsidR="003B0100" w:rsidRPr="00416C00">
        <w:t>Lovecraftovoj</w:t>
      </w:r>
      <w:proofErr w:type="spellEnd"/>
      <w:r w:rsidR="003B0100" w:rsidRPr="00416C00">
        <w:t xml:space="preserve"> horor priči iz 1920-ih godina </w:t>
      </w:r>
      <w:r w:rsidR="003B0100" w:rsidRPr="00416C00">
        <w:fldChar w:fldCharType="begin" w:fldLock="1"/>
      </w:r>
      <w:r w:rsidR="002A70D8">
        <w:instrText>ADDIN CSL_CITATION {"citationItems":[{"id":"ITEM-1","itemData":{"URL":"https://lovecraft.fandom.com/wiki/Main_Page","accessed":{"date-parts":[["2021","1","1"]]},"id":"ITEM-1","issued":{"date-parts":[["0"]]},"title":"The H.P. Lovecraft Wiki | Fandom","type":"webpage"},"uris":["http://www.mendeley.com/documents/?uuid=72c0d90d-cf48-31e8-b0d5-a732bea8d302"]}],"mendeley":{"formattedCitation":"[11]","plainTextFormattedCitation":"[11]","previouslyFormattedCitation":"[11]"},"properties":{"noteIndex":0},"schema":"https://github.com/citation-style-language/schema/raw/master/csl-citation.json"}</w:instrText>
      </w:r>
      <w:r w:rsidR="003B0100" w:rsidRPr="00416C00">
        <w:fldChar w:fldCharType="separate"/>
      </w:r>
      <w:r w:rsidR="002A70D8" w:rsidRPr="002A70D8">
        <w:rPr>
          <w:noProof/>
        </w:rPr>
        <w:t>[11]</w:t>
      </w:r>
      <w:r w:rsidR="003B0100" w:rsidRPr="00416C00">
        <w:fldChar w:fldCharType="end"/>
      </w:r>
      <w:r w:rsidR="003B0100" w:rsidRPr="00416C00">
        <w:t xml:space="preserve">. </w:t>
      </w:r>
      <w:r w:rsidR="009F1A70">
        <w:t>S</w:t>
      </w:r>
      <w:r w:rsidR="00D37C07" w:rsidRPr="00416C00">
        <w:t>ustav</w:t>
      </w:r>
      <w:r w:rsidR="003B0100" w:rsidRPr="00416C00">
        <w:t xml:space="preserve"> </w:t>
      </w:r>
      <w:r w:rsidR="009F1A70">
        <w:t xml:space="preserve">razvijen u ovom radu </w:t>
      </w:r>
      <w:r w:rsidR="003B0100" w:rsidRPr="00416C00">
        <w:t xml:space="preserve">se naziva </w:t>
      </w:r>
      <w:r w:rsidR="003B0100" w:rsidRPr="00416C00">
        <w:rPr>
          <w:i/>
          <w:iCs/>
        </w:rPr>
        <w:t xml:space="preserve">404th </w:t>
      </w:r>
      <w:proofErr w:type="spellStart"/>
      <w:r w:rsidR="003B0100" w:rsidRPr="00416C00">
        <w:rPr>
          <w:i/>
          <w:iCs/>
        </w:rPr>
        <w:t>Assault</w:t>
      </w:r>
      <w:proofErr w:type="spellEnd"/>
      <w:r w:rsidR="003B0100" w:rsidRPr="00416C00">
        <w:rPr>
          <w:i/>
          <w:iCs/>
        </w:rPr>
        <w:t xml:space="preserve"> </w:t>
      </w:r>
      <w:proofErr w:type="spellStart"/>
      <w:r w:rsidR="003B0100" w:rsidRPr="00416C00">
        <w:rPr>
          <w:i/>
          <w:iCs/>
        </w:rPr>
        <w:t>Squad</w:t>
      </w:r>
      <w:proofErr w:type="spellEnd"/>
      <w:r w:rsidR="009F1A70">
        <w:rPr>
          <w:iCs/>
        </w:rPr>
        <w:t>,</w:t>
      </w:r>
      <w:r w:rsidR="003B0100" w:rsidRPr="00416C00">
        <w:rPr>
          <w:i/>
          <w:iCs/>
        </w:rPr>
        <w:t xml:space="preserve"> </w:t>
      </w:r>
      <w:r w:rsidR="009F1A70">
        <w:t>a naziv</w:t>
      </w:r>
      <w:r w:rsidR="009F1A70" w:rsidRPr="00416C00">
        <w:t xml:space="preserve"> </w:t>
      </w:r>
      <w:r w:rsidR="003B0100" w:rsidRPr="00416C00">
        <w:t xml:space="preserve">je inspiriran kodom greške </w:t>
      </w:r>
      <w:r w:rsidR="009F1A70">
        <w:t xml:space="preserve">koja se javi </w:t>
      </w:r>
      <w:r w:rsidR="003B0100" w:rsidRPr="00416C00">
        <w:t xml:space="preserve">kada se zatraže podatci koji nisu dostupni, </w:t>
      </w:r>
      <w:r w:rsidR="007B0DB4" w:rsidRPr="00416C00">
        <w:t xml:space="preserve">kôd </w:t>
      </w:r>
      <w:r w:rsidR="0095076C" w:rsidRPr="00416C00">
        <w:t xml:space="preserve">404. </w:t>
      </w:r>
      <w:r w:rsidR="009F1A70">
        <w:t xml:space="preserve">Sustav </w:t>
      </w:r>
      <w:r w:rsidR="0095076C" w:rsidRPr="00416C00">
        <w:t>404</w:t>
      </w:r>
      <w:r w:rsidR="006C20F1">
        <w:t>th</w:t>
      </w:r>
      <w:r w:rsidR="0095076C" w:rsidRPr="00416C00">
        <w:t xml:space="preserve"> reflektira priču naših heroja koji su nakon problema s prethodnom vojnom organizacijom, čijim su bili dijelom, </w:t>
      </w:r>
      <w:r w:rsidR="0095076C" w:rsidRPr="004F22CD">
        <w:t xml:space="preserve">morali napustiti istu. </w:t>
      </w:r>
      <w:r w:rsidR="008278B8" w:rsidRPr="004F22CD">
        <w:t xml:space="preserve">Unovači </w:t>
      </w:r>
      <w:r w:rsidR="0095076C" w:rsidRPr="00976217">
        <w:t xml:space="preserve">ih mala skupina plaćenika koja im nudi novu priliku i svu potrebnu opremu, u zamjenu za </w:t>
      </w:r>
      <w:r w:rsidR="0095076C" w:rsidRPr="00976217">
        <w:lastRenderedPageBreak/>
        <w:t xml:space="preserve">njihove vještine koje su stekli u prošlosti. Kako su plaćenici imali opremu, ali nisu imali ljude, tj. vojnike, naši heroji zajedno s novopronađenim kolegama uspiju </w:t>
      </w:r>
      <w:r w:rsidR="008278B8" w:rsidRPr="00976217">
        <w:t xml:space="preserve">stvoriti </w:t>
      </w:r>
      <w:r w:rsidR="0095076C" w:rsidRPr="00976217">
        <w:t xml:space="preserve">autonomni odred koji zajedno putuje </w:t>
      </w:r>
      <w:r w:rsidR="008278B8" w:rsidRPr="002A5E1A">
        <w:t xml:space="preserve">sunčevim </w:t>
      </w:r>
      <w:r w:rsidR="0095076C" w:rsidRPr="002A5E1A">
        <w:t xml:space="preserve">sustavom i rješavaju </w:t>
      </w:r>
      <w:r w:rsidR="00DE7FD8" w:rsidRPr="006D54E3">
        <w:t>misije</w:t>
      </w:r>
      <w:r w:rsidR="004B2E68">
        <w:t xml:space="preserve">. Misije </w:t>
      </w:r>
      <w:r w:rsidR="004B2E68" w:rsidRPr="0022636B">
        <w:rPr>
          <w:i/>
          <w:iCs/>
        </w:rPr>
        <w:t>GM</w:t>
      </w:r>
      <w:r w:rsidR="004B2E68">
        <w:t xml:space="preserve"> može sam dizajnirati tako da su međusobno neovisne jedna o drugoj ili kao</w:t>
      </w:r>
      <w:r w:rsidR="00F50942">
        <w:t xml:space="preserve"> ulančani</w:t>
      </w:r>
      <w:r w:rsidR="004B2E68">
        <w:t xml:space="preserve"> niz</w:t>
      </w:r>
      <w:r w:rsidR="00F50942">
        <w:t xml:space="preserve"> misija koje zajedno tvore priču koju </w:t>
      </w:r>
      <w:r w:rsidR="00F50942" w:rsidRPr="0022636B">
        <w:rPr>
          <w:i/>
          <w:iCs/>
        </w:rPr>
        <w:t>GM</w:t>
      </w:r>
      <w:r w:rsidR="00F50942">
        <w:t xml:space="preserve"> želi ispričati igračima</w:t>
      </w:r>
      <w:r w:rsidR="0095076C" w:rsidRPr="006D54E3">
        <w:t>.</w:t>
      </w:r>
      <w:r w:rsidR="0075210D" w:rsidRPr="0071754B">
        <w:t xml:space="preserve"> </w:t>
      </w:r>
      <w:r w:rsidR="00BF314D">
        <w:t>To mogu biti misije spašavanje neke zajednice, zaštite konvoja ili spašavanja likova.</w:t>
      </w:r>
    </w:p>
    <w:p w14:paraId="1A79E8E5" w14:textId="4A1750B3" w:rsidR="006D4C33" w:rsidRPr="0067717E" w:rsidRDefault="0075210D" w:rsidP="0026192F">
      <w:r w:rsidRPr="00762837">
        <w:t xml:space="preserve">Isto kao i </w:t>
      </w:r>
      <w:r w:rsidR="009F1A70">
        <w:t xml:space="preserve">kod </w:t>
      </w:r>
      <w:r w:rsidRPr="00762837">
        <w:rPr>
          <w:i/>
          <w:iCs/>
        </w:rPr>
        <w:t>D&amp;D</w:t>
      </w:r>
      <w:r w:rsidR="009F1A70">
        <w:rPr>
          <w:iCs/>
        </w:rPr>
        <w:t xml:space="preserve"> sustava</w:t>
      </w:r>
      <w:r w:rsidRPr="0059253B">
        <w:t xml:space="preserve">, </w:t>
      </w:r>
      <w:r w:rsidR="009F1A70">
        <w:t>naziv</w:t>
      </w:r>
      <w:r w:rsidR="009F1A70" w:rsidRPr="0059253B">
        <w:t xml:space="preserve"> </w:t>
      </w:r>
      <w:r w:rsidRPr="0059253B">
        <w:t>sustava</w:t>
      </w:r>
      <w:r w:rsidR="00F50942">
        <w:t xml:space="preserve"> je </w:t>
      </w:r>
      <w:r w:rsidR="009F1A70">
        <w:t>proiz</w:t>
      </w:r>
      <w:r w:rsidR="00B431AB">
        <w:t>a</w:t>
      </w:r>
      <w:r w:rsidR="009F1A70">
        <w:t xml:space="preserve">šao </w:t>
      </w:r>
      <w:r w:rsidR="00F50942">
        <w:t>iz određene ideje o svijetu ili likovima. U ovom slučaju to je ideja o tajnom odredu plaćenika koji spašavaju svijet, ili svjetove, od raznih zlikovaca. No,</w:t>
      </w:r>
      <w:r w:rsidRPr="0059253B">
        <w:t xml:space="preserve"> ime se ne mora reflektirati u drugim kampanjama koje bi se igrale u sustavu </w:t>
      </w:r>
      <w:r w:rsidRPr="00281DCE">
        <w:rPr>
          <w:i/>
          <w:iCs/>
        </w:rPr>
        <w:t xml:space="preserve">404th </w:t>
      </w:r>
      <w:proofErr w:type="spellStart"/>
      <w:r w:rsidRPr="00281DCE">
        <w:rPr>
          <w:i/>
          <w:iCs/>
        </w:rPr>
        <w:t>Assault</w:t>
      </w:r>
      <w:proofErr w:type="spellEnd"/>
      <w:r w:rsidRPr="00281DCE">
        <w:rPr>
          <w:i/>
          <w:iCs/>
        </w:rPr>
        <w:t xml:space="preserve"> </w:t>
      </w:r>
      <w:proofErr w:type="spellStart"/>
      <w:r w:rsidRPr="00281DCE">
        <w:rPr>
          <w:i/>
          <w:iCs/>
        </w:rPr>
        <w:t>Squad</w:t>
      </w:r>
      <w:proofErr w:type="spellEnd"/>
      <w:r w:rsidRPr="0067717E">
        <w:t xml:space="preserve">. </w:t>
      </w:r>
    </w:p>
    <w:p w14:paraId="44D866E9" w14:textId="044A5EAE" w:rsidR="00C12BE5" w:rsidRDefault="00C12BE5" w:rsidP="0026192F"/>
    <w:p w14:paraId="341EE532" w14:textId="77777777" w:rsidR="00251D0E" w:rsidRPr="0067717E" w:rsidRDefault="00251D0E" w:rsidP="0026192F"/>
    <w:p w14:paraId="5F87D489" w14:textId="15A8497C" w:rsidR="00C12BE5" w:rsidRPr="00E07746" w:rsidRDefault="00C12BE5" w:rsidP="007A3E9B">
      <w:pPr>
        <w:pStyle w:val="Naslov3"/>
        <w:numPr>
          <w:ilvl w:val="2"/>
          <w:numId w:val="2"/>
        </w:numPr>
      </w:pPr>
      <w:bookmarkStart w:id="26" w:name="_Toc79782928"/>
      <w:bookmarkStart w:id="27" w:name="_Toc82501113"/>
      <w:r w:rsidRPr="00E07746">
        <w:t>Heroji</w:t>
      </w:r>
      <w:bookmarkEnd w:id="26"/>
      <w:bookmarkEnd w:id="27"/>
    </w:p>
    <w:p w14:paraId="7417D9BC" w14:textId="77777777" w:rsidR="0075573F" w:rsidRPr="00416C00" w:rsidRDefault="0075573F" w:rsidP="0075573F"/>
    <w:p w14:paraId="22DF2468" w14:textId="02DF4864" w:rsidR="007A3E9B" w:rsidRPr="00416C00" w:rsidRDefault="00C12BE5" w:rsidP="006C1898">
      <w:r w:rsidRPr="00416C00">
        <w:t xml:space="preserve">Heroji </w:t>
      </w:r>
      <w:r w:rsidR="0075210D" w:rsidRPr="00416C00">
        <w:t>su zamišljeni kao</w:t>
      </w:r>
      <w:r w:rsidRPr="00416C00">
        <w:t xml:space="preserve"> plaćenici koji</w:t>
      </w:r>
      <w:r w:rsidR="0075210D" w:rsidRPr="00416C00">
        <w:t xml:space="preserve"> imaju</w:t>
      </w:r>
      <w:r w:rsidRPr="00416C00">
        <w:t xml:space="preserve"> prethodno</w:t>
      </w:r>
      <w:r w:rsidR="0075210D" w:rsidRPr="00416C00">
        <w:t xml:space="preserve"> </w:t>
      </w:r>
      <w:r w:rsidRPr="00416C00">
        <w:t xml:space="preserve">vojno iskustvo. Radili su za vojnu organizaciju u kojoj su stekli vještine rukovanja oružjem i upoznali se s raznim tehnologijama kojima se svakodnevno služe. Glavna tehnologija koja im pomaže u borbi su </w:t>
      </w:r>
      <w:r w:rsidR="00C23192" w:rsidRPr="00416C00">
        <w:t xml:space="preserve">veliki vojni roboti kojima mogu upravljati iz kabine unutar samog robota. Ovakva tehnologija je popularizirana videoigrama iz serijala </w:t>
      </w:r>
      <w:proofErr w:type="spellStart"/>
      <w:r w:rsidR="00C23192" w:rsidRPr="00416C00">
        <w:rPr>
          <w:i/>
          <w:iCs/>
        </w:rPr>
        <w:t>Titanfall</w:t>
      </w:r>
      <w:proofErr w:type="spellEnd"/>
      <w:r w:rsidR="00C23192" w:rsidRPr="00416C00">
        <w:t xml:space="preserve"> i filmovima poput Avatara i serijalom </w:t>
      </w:r>
      <w:r w:rsidR="00C23192" w:rsidRPr="00416C00">
        <w:rPr>
          <w:i/>
          <w:iCs/>
        </w:rPr>
        <w:t>G. I. Joe</w:t>
      </w:r>
      <w:r w:rsidR="00C23192" w:rsidRPr="00416C00">
        <w:t>. Naši heroji se nazivaju pilotima jer svaki od njih ima vlastitog robota kojim može upravljati.</w:t>
      </w:r>
      <w:r w:rsidR="001E654C" w:rsidRPr="00416C00">
        <w:t xml:space="preserve"> Isti naziv se koristi i u igri </w:t>
      </w:r>
      <w:proofErr w:type="spellStart"/>
      <w:r w:rsidR="001E654C" w:rsidRPr="00416C00">
        <w:rPr>
          <w:i/>
          <w:iCs/>
        </w:rPr>
        <w:t>Titanfall</w:t>
      </w:r>
      <w:proofErr w:type="spellEnd"/>
      <w:r w:rsidR="001E654C" w:rsidRPr="00416C00">
        <w:t>.</w:t>
      </w:r>
      <w:r w:rsidR="00C23192" w:rsidRPr="00E07746">
        <w:t xml:space="preserve"> Kada su heroji izvan svojih robota, igrači upravljaju pilotima. Kada heroji pozovu i uđu u svog robota, igrači upravljaju robotom, tj. mekom (engl. </w:t>
      </w:r>
      <w:proofErr w:type="spellStart"/>
      <w:r w:rsidR="00C23192" w:rsidRPr="00E07746">
        <w:rPr>
          <w:i/>
          <w:iCs/>
        </w:rPr>
        <w:t>mech</w:t>
      </w:r>
      <w:proofErr w:type="spellEnd"/>
      <w:r w:rsidR="00C23192" w:rsidRPr="00E07746">
        <w:t xml:space="preserve">). </w:t>
      </w:r>
      <w:r w:rsidR="00565FA6" w:rsidRPr="00416C00">
        <w:t>Igrači tako zapravo imaju dva heroja kojima upravljaju</w:t>
      </w:r>
      <w:r w:rsidR="00565FA6">
        <w:t xml:space="preserve">, pilotima i </w:t>
      </w:r>
      <w:proofErr w:type="spellStart"/>
      <w:r w:rsidR="00565FA6">
        <w:t>mekovima</w:t>
      </w:r>
      <w:proofErr w:type="spellEnd"/>
      <w:r w:rsidR="00565FA6" w:rsidRPr="00416C00">
        <w:t xml:space="preserve">, ali nikada obama </w:t>
      </w:r>
      <w:r w:rsidR="00565FA6" w:rsidRPr="00E07746">
        <w:t>u isto vrijeme.</w:t>
      </w:r>
      <w:r w:rsidR="00565FA6">
        <w:t xml:space="preserve"> </w:t>
      </w:r>
      <w:r w:rsidR="00C23192" w:rsidRPr="00E07746">
        <w:t xml:space="preserve">Piloti i </w:t>
      </w:r>
      <w:proofErr w:type="spellStart"/>
      <w:r w:rsidR="00C23192" w:rsidRPr="00E07746">
        <w:t>mekovi</w:t>
      </w:r>
      <w:proofErr w:type="spellEnd"/>
      <w:r w:rsidR="00C23192" w:rsidRPr="00E07746">
        <w:t xml:space="preserve"> se razvijaju posebno te svaki igrač može birati što i kako će razviti svoje heroje. To dovodi do povezanosti igrača sa svojim herojima jer su hero</w:t>
      </w:r>
      <w:r w:rsidR="00C23192" w:rsidRPr="00416C00">
        <w:t xml:space="preserve">ji </w:t>
      </w:r>
      <w:r w:rsidR="00391E92">
        <w:t>u potpunosti</w:t>
      </w:r>
      <w:r w:rsidR="00C23192" w:rsidRPr="00416C00">
        <w:t xml:space="preserve"> izrađeni </w:t>
      </w:r>
      <w:r w:rsidR="00391E92">
        <w:t>na temelju</w:t>
      </w:r>
      <w:r w:rsidR="00391E92" w:rsidRPr="00416C00">
        <w:t xml:space="preserve"> igračevi</w:t>
      </w:r>
      <w:r w:rsidR="00391E92">
        <w:t>h</w:t>
      </w:r>
      <w:r w:rsidR="00391E92" w:rsidRPr="00416C00">
        <w:t xml:space="preserve"> </w:t>
      </w:r>
      <w:r w:rsidR="00C23192" w:rsidRPr="00416C00">
        <w:t xml:space="preserve">odluka i </w:t>
      </w:r>
      <w:r w:rsidR="00391E92">
        <w:t>raz</w:t>
      </w:r>
      <w:r w:rsidR="00391E92" w:rsidRPr="00416C00">
        <w:t>mišlj</w:t>
      </w:r>
      <w:r w:rsidR="00391E92">
        <w:t>a</w:t>
      </w:r>
      <w:r w:rsidR="00391E92" w:rsidRPr="00416C00">
        <w:t>nj</w:t>
      </w:r>
      <w:r w:rsidR="00391E92">
        <w:t>a</w:t>
      </w:r>
      <w:r w:rsidR="00C23192" w:rsidRPr="00416C00">
        <w:t xml:space="preserve">. Također, igrači sami biraju izgled svojih likova i tu imaju najveću moguću slobodu, sve dok </w:t>
      </w:r>
      <w:r w:rsidR="001E654C" w:rsidRPr="00416C00">
        <w:t xml:space="preserve">ostanu unutar smjernica koje im zada </w:t>
      </w:r>
      <w:r w:rsidR="00391E92">
        <w:t>voditelj igre</w:t>
      </w:r>
      <w:r w:rsidR="001E654C" w:rsidRPr="00416C00">
        <w:rPr>
          <w:i/>
          <w:iCs/>
        </w:rPr>
        <w:t xml:space="preserve">, </w:t>
      </w:r>
      <w:r w:rsidR="001E654C" w:rsidRPr="00416C00">
        <w:t>ovisno o tome kakav svijet izrađuje</w:t>
      </w:r>
      <w:r w:rsidR="00C23192" w:rsidRPr="00416C00">
        <w:t>.</w:t>
      </w:r>
      <w:r w:rsidR="00500BF6" w:rsidRPr="00416C00">
        <w:t xml:space="preserve"> </w:t>
      </w:r>
    </w:p>
    <w:p w14:paraId="6E6D33F8" w14:textId="49876F5F" w:rsidR="00685C65" w:rsidRDefault="00685C65" w:rsidP="006C1898"/>
    <w:p w14:paraId="6BC87556" w14:textId="77777777" w:rsidR="00251D0E" w:rsidRPr="00416C00" w:rsidRDefault="00251D0E" w:rsidP="006C1898"/>
    <w:p w14:paraId="502C03AD" w14:textId="3B104557" w:rsidR="00500BF6" w:rsidRPr="00416C00" w:rsidRDefault="00500BF6" w:rsidP="007A3E9B">
      <w:pPr>
        <w:pStyle w:val="Naslov3"/>
        <w:numPr>
          <w:ilvl w:val="2"/>
          <w:numId w:val="2"/>
        </w:numPr>
      </w:pPr>
      <w:bookmarkStart w:id="28" w:name="_Toc79782929"/>
      <w:bookmarkStart w:id="29" w:name="_Toc82501114"/>
      <w:r w:rsidRPr="00416C00">
        <w:lastRenderedPageBreak/>
        <w:t>Statistike</w:t>
      </w:r>
      <w:bookmarkEnd w:id="28"/>
      <w:bookmarkEnd w:id="29"/>
    </w:p>
    <w:p w14:paraId="7A40E023" w14:textId="77777777" w:rsidR="0075573F" w:rsidRPr="00416C00" w:rsidRDefault="0075573F" w:rsidP="0075573F"/>
    <w:p w14:paraId="0C130178" w14:textId="683B099B" w:rsidR="00500BF6" w:rsidRPr="00E07746" w:rsidRDefault="00806805" w:rsidP="006C1898">
      <w:r w:rsidRPr="00416C00">
        <w:t xml:space="preserve">Sposobnosti likova za interakciju sa svijetom oko njih se odražavaju u njihovim </w:t>
      </w:r>
      <w:r w:rsidR="00301951" w:rsidRPr="00416C00">
        <w:t xml:space="preserve">primarnim </w:t>
      </w:r>
      <w:r w:rsidRPr="00416C00">
        <w:t xml:space="preserve">statistikama. Iako bacanje kockica odlučuje je li neka akcija uspješna ili ne, </w:t>
      </w:r>
      <w:r w:rsidR="00301951" w:rsidRPr="00416C00">
        <w:t xml:space="preserve">primarne </w:t>
      </w:r>
      <w:r w:rsidRPr="00416C00">
        <w:t xml:space="preserve">statistike odlučuju kolika je šansa za uspjehom, a kolika za neuspjehom. Već je navedeno da se </w:t>
      </w:r>
      <w:r w:rsidR="00301951" w:rsidRPr="00416C00">
        <w:t xml:space="preserve">primarne </w:t>
      </w:r>
      <w:r w:rsidRPr="00416C00">
        <w:t xml:space="preserve">statistike </w:t>
      </w:r>
      <w:r w:rsidR="00A44D56">
        <w:t>temelje</w:t>
      </w:r>
      <w:r w:rsidR="00A44D56" w:rsidRPr="00416C00">
        <w:t xml:space="preserve"> </w:t>
      </w:r>
      <w:r w:rsidRPr="00416C00">
        <w:t xml:space="preserve">na </w:t>
      </w:r>
      <w:r w:rsidRPr="00416C00">
        <w:rPr>
          <w:i/>
          <w:iCs/>
        </w:rPr>
        <w:t>S.P.E.C.I.A.L</w:t>
      </w:r>
      <w:r w:rsidRPr="00416C00">
        <w:t xml:space="preserve">. statistikama iz </w:t>
      </w:r>
      <w:proofErr w:type="spellStart"/>
      <w:r w:rsidRPr="00416C00">
        <w:rPr>
          <w:i/>
          <w:iCs/>
        </w:rPr>
        <w:t>Fallout</w:t>
      </w:r>
      <w:proofErr w:type="spellEnd"/>
      <w:r w:rsidRPr="00416C00">
        <w:t xml:space="preserve"> serijala te da su za potrebe </w:t>
      </w:r>
      <w:r w:rsidR="00D37C07" w:rsidRPr="00416C00">
        <w:t>sustav</w:t>
      </w:r>
      <w:r w:rsidRPr="00416C00">
        <w:t xml:space="preserve">a modificirane kako bi imale smisla u svijetu igre. </w:t>
      </w:r>
      <w:r w:rsidR="00432982">
        <w:t>Između svih primarnih statistika jedino je karizma</w:t>
      </w:r>
      <w:r w:rsidR="00A56BD0">
        <w:t xml:space="preserve"> (engl. </w:t>
      </w:r>
      <w:r w:rsidR="00A56BD0" w:rsidRPr="009D5EBD">
        <w:rPr>
          <w:i/>
        </w:rPr>
        <w:t>C</w:t>
      </w:r>
      <w:r w:rsidR="00A56BD0">
        <w:t xml:space="preserve"> - </w:t>
      </w:r>
      <w:proofErr w:type="spellStart"/>
      <w:r w:rsidR="00A56BD0" w:rsidRPr="009D5EBD">
        <w:rPr>
          <w:i/>
        </w:rPr>
        <w:t>charisma</w:t>
      </w:r>
      <w:proofErr w:type="spellEnd"/>
      <w:r w:rsidR="00A56BD0">
        <w:t>) lika</w:t>
      </w:r>
      <w:r w:rsidR="00432982">
        <w:t xml:space="preserve"> izbačena iz sustava radi poticanja interakcije između voditelja igre i igrača.</w:t>
      </w:r>
      <w:r w:rsidR="00F50942">
        <w:t xml:space="preserve"> </w:t>
      </w:r>
      <w:proofErr w:type="spellStart"/>
      <w:r w:rsidR="00F50942">
        <w:t>Karizmatičnost</w:t>
      </w:r>
      <w:proofErr w:type="spellEnd"/>
      <w:r w:rsidR="00F50942">
        <w:t xml:space="preserve"> lika se očituje kroz interakcije igrača s drugim likovima u igri dok govore ili djeluju u liku, odnosno dok rade ono što njihov lik radi trenutno u svom svijetu.</w:t>
      </w:r>
      <w:r w:rsidR="007951A2" w:rsidRPr="00E07746">
        <w:t xml:space="preserve"> Karizma bi se najrjeđe koristila kao </w:t>
      </w:r>
      <w:r w:rsidR="00301951" w:rsidRPr="00E07746">
        <w:t xml:space="preserve">primarna </w:t>
      </w:r>
      <w:r w:rsidR="007951A2" w:rsidRPr="00E07746">
        <w:t>statistika koja se provjerava te bi bilo nepotrebno poboljšavati istu. Igrači bi ju uglavnom zanemarivali ili se loše osjećali kada bi shvatili koliko malo im</w:t>
      </w:r>
      <w:r w:rsidR="007951A2" w:rsidRPr="00416C00">
        <w:t xml:space="preserve">a utjecaja na igru. Ostale </w:t>
      </w:r>
      <w:r w:rsidR="00301951" w:rsidRPr="00416C00">
        <w:t xml:space="preserve">primarne </w:t>
      </w:r>
      <w:r w:rsidR="007951A2" w:rsidRPr="00416C00">
        <w:t xml:space="preserve">statistike su ostale iste i uglavnom pokrivaju ista područja kao i u videoigri </w:t>
      </w:r>
      <w:proofErr w:type="spellStart"/>
      <w:r w:rsidR="007951A2" w:rsidRPr="00416C00">
        <w:rPr>
          <w:i/>
          <w:iCs/>
        </w:rPr>
        <w:t>Fallout</w:t>
      </w:r>
      <w:proofErr w:type="spellEnd"/>
      <w:r w:rsidR="007951A2" w:rsidRPr="00416C00">
        <w:t>. Minimalna vrijednost svih</w:t>
      </w:r>
      <w:r w:rsidR="00301951" w:rsidRPr="00416C00">
        <w:t xml:space="preserve"> primarnih</w:t>
      </w:r>
      <w:r w:rsidR="007951A2" w:rsidRPr="00416C00">
        <w:t xml:space="preserve"> statistika je </w:t>
      </w:r>
      <w:r w:rsidR="00083C3E" w:rsidRPr="00416C00">
        <w:t>jedan</w:t>
      </w:r>
      <w:r w:rsidR="007951A2" w:rsidRPr="00416C00">
        <w:t>, a najveća je 10. Takav raspored odgovara desetostranoj igra</w:t>
      </w:r>
      <w:r w:rsidR="00882FE8" w:rsidRPr="00416C00">
        <w:t>ć</w:t>
      </w:r>
      <w:r w:rsidR="007951A2" w:rsidRPr="00416C00">
        <w:t>oj kocki koja se koristi pri odlučivanju je li uspjela neka akcija koja zaht</w:t>
      </w:r>
      <w:r w:rsidR="00E07746">
        <w:t>i</w:t>
      </w:r>
      <w:r w:rsidR="007951A2" w:rsidRPr="00E07746">
        <w:t>jeva određenu statistiku</w:t>
      </w:r>
      <w:r w:rsidR="00301951" w:rsidRPr="00E07746">
        <w:t>.</w:t>
      </w:r>
    </w:p>
    <w:p w14:paraId="14238D31" w14:textId="19790D3A" w:rsidR="007951A2" w:rsidRPr="00416C00" w:rsidRDefault="007951A2" w:rsidP="006C1898">
      <w:r w:rsidRPr="00416C00">
        <w:t xml:space="preserve">Snaga </w:t>
      </w:r>
      <w:r w:rsidR="005679FC">
        <w:t xml:space="preserve">(engl. </w:t>
      </w:r>
      <w:r w:rsidR="00A56BD0">
        <w:t xml:space="preserve">S - </w:t>
      </w:r>
      <w:proofErr w:type="spellStart"/>
      <w:r w:rsidR="005679FC" w:rsidRPr="009D5EBD">
        <w:rPr>
          <w:i/>
        </w:rPr>
        <w:t>strength</w:t>
      </w:r>
      <w:proofErr w:type="spellEnd"/>
      <w:r w:rsidR="005679FC">
        <w:t xml:space="preserve">) </w:t>
      </w:r>
      <w:r w:rsidRPr="00416C00">
        <w:t xml:space="preserve">mjeri </w:t>
      </w:r>
      <w:r w:rsidR="00301951" w:rsidRPr="00416C00">
        <w:t>fizičku snagu pilota. Piloti mogu pomicati teške stvari u svijetu i snaga odlučuje kolike su šanse da pomaknu takav predmet. Sva oružja koja koriste piloti također zahtijevaju određenu snagu kako bi se mogla koristiti.</w:t>
      </w:r>
    </w:p>
    <w:p w14:paraId="7E7A70F6" w14:textId="483A2726" w:rsidR="00301951" w:rsidRPr="00416C00" w:rsidRDefault="00301951" w:rsidP="006C1898">
      <w:r w:rsidRPr="00416C00">
        <w:t>Percepcija</w:t>
      </w:r>
      <w:r w:rsidR="00A56BD0">
        <w:t xml:space="preserve"> (engl. </w:t>
      </w:r>
      <w:r w:rsidR="00A56BD0" w:rsidRPr="009D5EBD">
        <w:rPr>
          <w:i/>
        </w:rPr>
        <w:t xml:space="preserve">P - </w:t>
      </w:r>
      <w:proofErr w:type="spellStart"/>
      <w:r w:rsidR="00A56BD0" w:rsidRPr="009D5EBD">
        <w:rPr>
          <w:i/>
        </w:rPr>
        <w:t>perception</w:t>
      </w:r>
      <w:proofErr w:type="spellEnd"/>
      <w:r w:rsidR="00A56BD0">
        <w:t>)</w:t>
      </w:r>
      <w:r w:rsidRPr="00416C00">
        <w:t xml:space="preserve"> označava koliko dobro piloti primjećuju stvari oko sebe i koliko dobro mogu razaznati predmete u daljini. Oružja koja ispucavaju projektile, kao i određene nadogradnje odijela imaju zadane minimalne vrijednosti percepcije kako bi se mogli koristiti.</w:t>
      </w:r>
    </w:p>
    <w:p w14:paraId="4099874A" w14:textId="47824727" w:rsidR="00301951" w:rsidRPr="00416C00" w:rsidRDefault="00301951" w:rsidP="006C1898">
      <w:r w:rsidRPr="00416C00">
        <w:t xml:space="preserve">Izdržljivost </w:t>
      </w:r>
      <w:r w:rsidR="00A56BD0">
        <w:t xml:space="preserve">(engl. </w:t>
      </w:r>
      <w:r w:rsidR="00A56BD0" w:rsidRPr="009D5EBD">
        <w:rPr>
          <w:i/>
        </w:rPr>
        <w:t xml:space="preserve">E - </w:t>
      </w:r>
      <w:proofErr w:type="spellStart"/>
      <w:r w:rsidR="00A56BD0" w:rsidRPr="009D5EBD">
        <w:rPr>
          <w:i/>
        </w:rPr>
        <w:t>endurance</w:t>
      </w:r>
      <w:proofErr w:type="spellEnd"/>
      <w:r w:rsidR="00A56BD0">
        <w:t xml:space="preserve">) </w:t>
      </w:r>
      <w:r w:rsidRPr="00416C00">
        <w:t>prikazuje koliko je pilot otporan na fizičku štetu koja mu se nanosi. To uglavnom uključuje projektile i razna druga oružja</w:t>
      </w:r>
      <w:r w:rsidR="004C4867" w:rsidRPr="00416C00">
        <w:t xml:space="preserve">. Iz izdržljivosti proizlaze nove dvije statistike, životni bodovi (engl. </w:t>
      </w:r>
      <w:r w:rsidR="004C4867" w:rsidRPr="00416C00">
        <w:rPr>
          <w:i/>
          <w:iCs/>
        </w:rPr>
        <w:t xml:space="preserve">hit </w:t>
      </w:r>
      <w:proofErr w:type="spellStart"/>
      <w:r w:rsidR="004C4867" w:rsidRPr="00416C00">
        <w:rPr>
          <w:i/>
          <w:iCs/>
        </w:rPr>
        <w:t>points</w:t>
      </w:r>
      <w:proofErr w:type="spellEnd"/>
      <w:r w:rsidR="004C4867" w:rsidRPr="00416C00">
        <w:rPr>
          <w:i/>
          <w:iCs/>
        </w:rPr>
        <w:t xml:space="preserve"> / </w:t>
      </w:r>
      <w:proofErr w:type="spellStart"/>
      <w:r w:rsidR="004C4867" w:rsidRPr="00416C00">
        <w:rPr>
          <w:i/>
          <w:iCs/>
        </w:rPr>
        <w:t>health</w:t>
      </w:r>
      <w:proofErr w:type="spellEnd"/>
      <w:r w:rsidR="004C4867" w:rsidRPr="00416C00">
        <w:rPr>
          <w:i/>
          <w:iCs/>
        </w:rPr>
        <w:t xml:space="preserve"> </w:t>
      </w:r>
      <w:proofErr w:type="spellStart"/>
      <w:r w:rsidR="004C4867" w:rsidRPr="00416C00">
        <w:rPr>
          <w:i/>
          <w:iCs/>
        </w:rPr>
        <w:t>points</w:t>
      </w:r>
      <w:proofErr w:type="spellEnd"/>
      <w:r w:rsidR="004C4867" w:rsidRPr="00416C00">
        <w:t xml:space="preserve"> – </w:t>
      </w:r>
      <w:r w:rsidR="004C4867" w:rsidRPr="00416C00">
        <w:rPr>
          <w:i/>
          <w:iCs/>
        </w:rPr>
        <w:t>HP</w:t>
      </w:r>
      <w:r w:rsidR="004C4867" w:rsidRPr="00416C00">
        <w:t xml:space="preserve">) i oklop (engl. </w:t>
      </w:r>
      <w:proofErr w:type="spellStart"/>
      <w:r w:rsidR="004C4867" w:rsidRPr="00416C00">
        <w:rPr>
          <w:i/>
          <w:iCs/>
        </w:rPr>
        <w:t>armor</w:t>
      </w:r>
      <w:proofErr w:type="spellEnd"/>
      <w:r w:rsidR="004C4867" w:rsidRPr="00416C00">
        <w:rPr>
          <w:i/>
          <w:iCs/>
        </w:rPr>
        <w:t xml:space="preserve"> </w:t>
      </w:r>
      <w:proofErr w:type="spellStart"/>
      <w:r w:rsidR="004C4867" w:rsidRPr="00416C00">
        <w:rPr>
          <w:i/>
          <w:iCs/>
        </w:rPr>
        <w:t>class</w:t>
      </w:r>
      <w:proofErr w:type="spellEnd"/>
      <w:r w:rsidR="004C4867" w:rsidRPr="00416C00">
        <w:t xml:space="preserve"> – </w:t>
      </w:r>
      <w:r w:rsidR="004C4867" w:rsidRPr="00416C00">
        <w:rPr>
          <w:i/>
          <w:iCs/>
        </w:rPr>
        <w:t>AC</w:t>
      </w:r>
      <w:r w:rsidR="004C4867" w:rsidRPr="00416C00">
        <w:t xml:space="preserve">). Uz </w:t>
      </w:r>
      <w:r w:rsidR="00D37C07" w:rsidRPr="00416C00">
        <w:t>podnošenje</w:t>
      </w:r>
      <w:r w:rsidR="00AF388C" w:rsidRPr="00416C00">
        <w:t xml:space="preserve"> </w:t>
      </w:r>
      <w:r w:rsidR="004C4867" w:rsidRPr="00416C00">
        <w:t>ozljed</w:t>
      </w:r>
      <w:r w:rsidR="00D37C07" w:rsidRPr="00416C00">
        <w:t>a</w:t>
      </w:r>
      <w:r w:rsidR="004C4867" w:rsidRPr="00416C00">
        <w:t>, izdržljivost ukazuje i na sposobnosti tijela pilota na ugradnju modifikacija. Piloti mogu ugraditi kibernetičke proteze u svoje tijelo kako bi poboljšali svoje sposobnosti.</w:t>
      </w:r>
    </w:p>
    <w:p w14:paraId="3FCE7AE5" w14:textId="63131B58" w:rsidR="004C4867" w:rsidRPr="00416C00" w:rsidRDefault="004C4867" w:rsidP="006C1898">
      <w:r w:rsidRPr="00416C00">
        <w:t xml:space="preserve">Inteligencija </w:t>
      </w:r>
      <w:r w:rsidR="00A56BD0">
        <w:t xml:space="preserve">(engl. </w:t>
      </w:r>
      <w:r w:rsidR="00A56BD0">
        <w:rPr>
          <w:i/>
        </w:rPr>
        <w:t xml:space="preserve">I - </w:t>
      </w:r>
      <w:proofErr w:type="spellStart"/>
      <w:r w:rsidR="00A56BD0">
        <w:rPr>
          <w:i/>
        </w:rPr>
        <w:t>intelligence</w:t>
      </w:r>
      <w:proofErr w:type="spellEnd"/>
      <w:r w:rsidR="00A56BD0">
        <w:t xml:space="preserve">) </w:t>
      </w:r>
      <w:proofErr w:type="spellStart"/>
      <w:r w:rsidRPr="00416C00">
        <w:t>okriva</w:t>
      </w:r>
      <w:proofErr w:type="spellEnd"/>
      <w:r w:rsidRPr="00416C00">
        <w:t xml:space="preserve"> mentalne sposobnosti pilota. Pametniji piloti mogu koristiti kompliciranije nadogradnje na svojim odijelima i </w:t>
      </w:r>
      <w:proofErr w:type="spellStart"/>
      <w:r w:rsidRPr="00416C00">
        <w:t>mekovima</w:t>
      </w:r>
      <w:proofErr w:type="spellEnd"/>
      <w:r w:rsidRPr="00416C00">
        <w:t xml:space="preserve">. </w:t>
      </w:r>
      <w:r w:rsidR="00051F0E" w:rsidRPr="00416C00">
        <w:t xml:space="preserve">Piloti s </w:t>
      </w:r>
      <w:r w:rsidR="00051F0E" w:rsidRPr="00416C00">
        <w:lastRenderedPageBreak/>
        <w:t>većom inteligencijom</w:t>
      </w:r>
      <w:r w:rsidR="00610906" w:rsidRPr="00416C00">
        <w:t xml:space="preserve"> b</w:t>
      </w:r>
      <w:r w:rsidRPr="00416C00">
        <w:t>rže st</w:t>
      </w:r>
      <w:r w:rsidR="00E07746">
        <w:t>je</w:t>
      </w:r>
      <w:r w:rsidR="00061D9C" w:rsidRPr="00E07746">
        <w:t>č</w:t>
      </w:r>
      <w:r w:rsidRPr="00E07746">
        <w:t xml:space="preserve">u nova znanja tako da im je potrebno </w:t>
      </w:r>
      <w:r w:rsidRPr="0016588E">
        <w:t xml:space="preserve">manje </w:t>
      </w:r>
      <w:r w:rsidR="0016588E" w:rsidRPr="009129D2">
        <w:t>iskustvenih bodova</w:t>
      </w:r>
      <w:r w:rsidR="009129D2">
        <w:t xml:space="preserve"> </w:t>
      </w:r>
      <w:r w:rsidRPr="0016588E">
        <w:t>za</w:t>
      </w:r>
      <w:r w:rsidRPr="00E07746">
        <w:t xml:space="preserve"> unapređenje lika.</w:t>
      </w:r>
      <w:r w:rsidR="00061D9C" w:rsidRPr="00E07746">
        <w:t xml:space="preserve"> Likovi mogu unaprijediti</w:t>
      </w:r>
      <w:r w:rsidR="004E4F0E">
        <w:t xml:space="preserve"> svoje statistike i opremu</w:t>
      </w:r>
      <w:r w:rsidR="00061D9C" w:rsidRPr="00E07746">
        <w:t xml:space="preserve"> koristeći resurs koji dobivaju prilikom svakog unapređenja razine ili kada ga pronađu u svijetu. Ti resursi se nazivaju </w:t>
      </w:r>
      <w:proofErr w:type="spellStart"/>
      <w:r w:rsidR="00061D9C" w:rsidRPr="00E07746">
        <w:rPr>
          <w:i/>
          <w:iCs/>
        </w:rPr>
        <w:t>tech</w:t>
      </w:r>
      <w:proofErr w:type="spellEnd"/>
      <w:r w:rsidR="00061D9C" w:rsidRPr="00E07746">
        <w:t xml:space="preserve"> </w:t>
      </w:r>
      <w:proofErr w:type="spellStart"/>
      <w:r w:rsidR="00061D9C" w:rsidRPr="002216DC">
        <w:rPr>
          <w:i/>
          <w:iCs/>
        </w:rPr>
        <w:t>points</w:t>
      </w:r>
      <w:proofErr w:type="spellEnd"/>
      <w:r w:rsidR="00061D9C" w:rsidRPr="002216DC">
        <w:t xml:space="preserve">. Oni se koriste za unapređivanje opreme, robota i statistika igrača, ali igrači to ne mogu napraviti bilo kada. Svako od različitih unapređivanja likova se mora napraviti na posebnim mjestima predviđenim za to. Npr. </w:t>
      </w:r>
      <w:proofErr w:type="spellStart"/>
      <w:r w:rsidR="00061D9C" w:rsidRPr="002216DC">
        <w:t>mekovi</w:t>
      </w:r>
      <w:proofErr w:type="spellEnd"/>
      <w:r w:rsidR="00061D9C" w:rsidRPr="002216DC">
        <w:t xml:space="preserve"> se mogu unaprijediti jedino u radionici koja je za to namijenjena.</w:t>
      </w:r>
    </w:p>
    <w:p w14:paraId="69DD8781" w14:textId="5B598CF3" w:rsidR="004C4867" w:rsidRPr="00416C00" w:rsidRDefault="004C4867" w:rsidP="006C1898">
      <w:r w:rsidRPr="00416C00">
        <w:t xml:space="preserve">Agilnost </w:t>
      </w:r>
      <w:r w:rsidR="00A56BD0">
        <w:t xml:space="preserve">(engl. </w:t>
      </w:r>
      <w:r w:rsidR="00A56BD0" w:rsidRPr="009D5EBD">
        <w:rPr>
          <w:i/>
        </w:rPr>
        <w:t xml:space="preserve">A - </w:t>
      </w:r>
      <w:proofErr w:type="spellStart"/>
      <w:r w:rsidR="00A56BD0" w:rsidRPr="009D5EBD">
        <w:rPr>
          <w:i/>
        </w:rPr>
        <w:t>agility</w:t>
      </w:r>
      <w:proofErr w:type="spellEnd"/>
      <w:r w:rsidR="00A56BD0">
        <w:t xml:space="preserve">) </w:t>
      </w:r>
      <w:r w:rsidRPr="00416C00">
        <w:t>mjeri koliko je lik brz i s</w:t>
      </w:r>
      <w:r w:rsidR="000B6CB4" w:rsidRPr="00416C00">
        <w:t xml:space="preserve">posoban pri savladavanju prepreka. Brzina lika je bitna u dijelovima igre </w:t>
      </w:r>
      <w:r w:rsidR="00BF314D">
        <w:t>k</w:t>
      </w:r>
      <w:r w:rsidR="000B6CB4" w:rsidRPr="00416C00">
        <w:t>ada likovi djeluju po potezima</w:t>
      </w:r>
      <w:r w:rsidR="00BF314D">
        <w:t>. A</w:t>
      </w:r>
      <w:r w:rsidR="000B6CB4" w:rsidRPr="00416C00">
        <w:t xml:space="preserve">gilniji likovi mogu napraviti više radnji od onih manje agilnih. Neke modifikacije odijela također imaju zahtjeve za određenom vrijednošću agilnosti. Ako se u svijetu heroj treba nekamo popeti, agilnost odlučuje hoće li to biti uspješno, povećavajući šansu uspjeha. </w:t>
      </w:r>
    </w:p>
    <w:p w14:paraId="1F75B15F" w14:textId="5BD20444" w:rsidR="000B6CB4" w:rsidRPr="00416C00" w:rsidRDefault="000B6CB4" w:rsidP="006C1898">
      <w:r w:rsidRPr="00416C00">
        <w:t>Na kraju, bilo da nam nešto ide jako dobro ili loše</w:t>
      </w:r>
      <w:r w:rsidR="002338A7" w:rsidRPr="00416C00">
        <w:t>,</w:t>
      </w:r>
      <w:r w:rsidRPr="00416C00">
        <w:t xml:space="preserve"> sreća </w:t>
      </w:r>
      <w:r w:rsidR="00A56BD0">
        <w:t xml:space="preserve">(engl. </w:t>
      </w:r>
      <w:r w:rsidR="00A56BD0">
        <w:rPr>
          <w:i/>
        </w:rPr>
        <w:t xml:space="preserve">L - </w:t>
      </w:r>
      <w:proofErr w:type="spellStart"/>
      <w:r w:rsidR="00A56BD0">
        <w:rPr>
          <w:i/>
        </w:rPr>
        <w:t>luck</w:t>
      </w:r>
      <w:proofErr w:type="spellEnd"/>
      <w:r w:rsidR="00A56BD0">
        <w:t xml:space="preserve">) </w:t>
      </w:r>
      <w:r w:rsidRPr="00416C00">
        <w:t xml:space="preserve">uvijek može malo okrenuti stvari. Sreća se manifestira u gotovo svim prethodno navedenim aspektima. Recimo, neuspjeli pokušaj penjanja ne mora uvijek završiti sa slomljenom nogom, no može završiti i puno gore. U klasičnom </w:t>
      </w:r>
      <w:r w:rsidRPr="00416C00">
        <w:rPr>
          <w:i/>
          <w:iCs/>
        </w:rPr>
        <w:t>D&amp;D</w:t>
      </w:r>
      <w:r w:rsidR="00EF1AF1">
        <w:t xml:space="preserve"> sustavu</w:t>
      </w:r>
      <w:r w:rsidRPr="00416C00">
        <w:t xml:space="preserve"> ne postoji sreća kao statistika, ali ima ulogu u igri. Kada bi igrač dobio 20 na </w:t>
      </w:r>
      <w:r w:rsidRPr="009D5EBD">
        <w:rPr>
          <w:i/>
        </w:rPr>
        <w:t>d20</w:t>
      </w:r>
      <w:r w:rsidRPr="00416C00">
        <w:t xml:space="preserve"> to se zove kritični uspjeh (engl. </w:t>
      </w:r>
      <w:proofErr w:type="spellStart"/>
      <w:r w:rsidRPr="00416C00">
        <w:rPr>
          <w:i/>
          <w:iCs/>
        </w:rPr>
        <w:t>critical</w:t>
      </w:r>
      <w:proofErr w:type="spellEnd"/>
      <w:r w:rsidRPr="00416C00">
        <w:rPr>
          <w:i/>
          <w:iCs/>
        </w:rPr>
        <w:t xml:space="preserve"> </w:t>
      </w:r>
      <w:proofErr w:type="spellStart"/>
      <w:r w:rsidRPr="00416C00">
        <w:rPr>
          <w:i/>
          <w:iCs/>
        </w:rPr>
        <w:t>success</w:t>
      </w:r>
      <w:proofErr w:type="spellEnd"/>
      <w:r w:rsidRPr="00416C00">
        <w:t xml:space="preserve">), a kada bi dobio 1 to se naziva kritični neuspjeh (engl. </w:t>
      </w:r>
      <w:proofErr w:type="spellStart"/>
      <w:r w:rsidRPr="00416C00">
        <w:rPr>
          <w:i/>
          <w:iCs/>
        </w:rPr>
        <w:t>critical</w:t>
      </w:r>
      <w:proofErr w:type="spellEnd"/>
      <w:r w:rsidRPr="00416C00">
        <w:rPr>
          <w:i/>
          <w:iCs/>
        </w:rPr>
        <w:t xml:space="preserve"> </w:t>
      </w:r>
      <w:proofErr w:type="spellStart"/>
      <w:r w:rsidRPr="00416C00">
        <w:rPr>
          <w:i/>
          <w:iCs/>
        </w:rPr>
        <w:t>fail</w:t>
      </w:r>
      <w:proofErr w:type="spellEnd"/>
      <w:r w:rsidRPr="00416C00">
        <w:t xml:space="preserve"> ili </w:t>
      </w:r>
      <w:proofErr w:type="spellStart"/>
      <w:r w:rsidRPr="00416C00">
        <w:rPr>
          <w:i/>
          <w:iCs/>
        </w:rPr>
        <w:t>fumble</w:t>
      </w:r>
      <w:proofErr w:type="spellEnd"/>
      <w:r w:rsidRPr="00416C00">
        <w:t>).</w:t>
      </w:r>
      <w:r w:rsidR="00930D12" w:rsidRPr="00416C00">
        <w:t xml:space="preserve"> </w:t>
      </w:r>
      <w:r w:rsidR="000B09C4">
        <w:t>Ovdje su</w:t>
      </w:r>
      <w:r w:rsidR="00930D12" w:rsidRPr="00416C00">
        <w:t xml:space="preserve"> </w:t>
      </w:r>
      <w:r w:rsidR="000B09C4" w:rsidRPr="00416C00">
        <w:t>zadrža</w:t>
      </w:r>
      <w:r w:rsidR="000B09C4">
        <w:t>n</w:t>
      </w:r>
      <w:r w:rsidR="000B09C4" w:rsidRPr="00416C00">
        <w:t>i kritičn</w:t>
      </w:r>
      <w:r w:rsidR="000B09C4">
        <w:t>i</w:t>
      </w:r>
      <w:r w:rsidR="000B09C4" w:rsidRPr="00416C00">
        <w:t xml:space="preserve"> uspje</w:t>
      </w:r>
      <w:r w:rsidR="000B09C4">
        <w:t>si</w:t>
      </w:r>
      <w:r w:rsidR="000B09C4" w:rsidRPr="00416C00">
        <w:t xml:space="preserve"> </w:t>
      </w:r>
      <w:r w:rsidR="00930D12" w:rsidRPr="00416C00">
        <w:t xml:space="preserve">i </w:t>
      </w:r>
      <w:r w:rsidR="000B09C4" w:rsidRPr="00416C00">
        <w:t>neuspje</w:t>
      </w:r>
      <w:r w:rsidR="000B09C4">
        <w:t>si</w:t>
      </w:r>
      <w:r w:rsidR="00930D12" w:rsidRPr="00416C00">
        <w:t xml:space="preserve">, ali također je i sreća kao statistika dodana u igru </w:t>
      </w:r>
      <w:r w:rsidR="0068307A">
        <w:t>pa</w:t>
      </w:r>
      <w:r w:rsidR="00930D12" w:rsidRPr="00416C00">
        <w:t xml:space="preserve"> kritični uspjesi i neuspjesi </w:t>
      </w:r>
      <w:r w:rsidR="0068307A">
        <w:t>ne znače</w:t>
      </w:r>
      <w:r w:rsidR="00EE6F79">
        <w:t xml:space="preserve"> automatski i apsolutne uspjehe ili neuspjehe.</w:t>
      </w:r>
      <w:r w:rsidR="00544F48">
        <w:t xml:space="preserve"> Ovisno o statistici sreće likovi imaju veće ili manje šanse za izbjegavanjem kritičnih neuspjeha ili izbjegavanjem posljedica kritičnog uspjeha </w:t>
      </w:r>
      <w:r w:rsidR="00E102B1">
        <w:t>postignutog od strane protivnika nad likom u pitanju. Odluka se donosi na temelju bacanje d20 kockice, a veća statistika sreće znači veću šansu za izbjegavanje neželjenih posljedica kritičnih uspjeha ili neuspjeha.</w:t>
      </w:r>
    </w:p>
    <w:p w14:paraId="69F2FD40" w14:textId="517D0249" w:rsidR="00500BF6" w:rsidRPr="00976217" w:rsidRDefault="00945177" w:rsidP="006C1898">
      <w:r w:rsidRPr="00416C00">
        <w:t xml:space="preserve">Već su spomenuti životni bodovi. Kada lik dođe na nula životnih bodova ili bi otišao u negativne vrijednosti, lik bespovratno umire. Heroji se mogu spasiti ugrađivanjem čipova koji im nakon što pilot umre omogućavaju da prenesu statistike na novog pilota. </w:t>
      </w:r>
      <w:r w:rsidR="0005711C" w:rsidRPr="00416C00">
        <w:t xml:space="preserve">Nažalost, pilot koji umre je i dalje mrtav. </w:t>
      </w:r>
      <w:proofErr w:type="spellStart"/>
      <w:r w:rsidR="0005711C" w:rsidRPr="00416C00">
        <w:t>Mekovi</w:t>
      </w:r>
      <w:proofErr w:type="spellEnd"/>
      <w:r w:rsidR="0005711C" w:rsidRPr="00416C00">
        <w:t xml:space="preserve"> kada dođu do nula </w:t>
      </w:r>
      <w:r w:rsidR="00051F0E" w:rsidRPr="00416C00">
        <w:t>životnih</w:t>
      </w:r>
      <w:r w:rsidR="002338A7" w:rsidRPr="00416C00">
        <w:t xml:space="preserve"> bodov</w:t>
      </w:r>
      <w:r w:rsidR="0005711C" w:rsidRPr="00416C00">
        <w:t xml:space="preserve">a </w:t>
      </w:r>
      <w:r w:rsidR="00FC6565">
        <w:t xml:space="preserve">u </w:t>
      </w:r>
      <w:r w:rsidR="00FC6565" w:rsidRPr="00FC6565">
        <w:t>sljedeć</w:t>
      </w:r>
      <w:r w:rsidR="00FC6565">
        <w:t>em</w:t>
      </w:r>
      <w:r w:rsidR="00FC6565" w:rsidRPr="00FC6565">
        <w:t xml:space="preserve"> </w:t>
      </w:r>
      <w:r w:rsidR="0005711C" w:rsidRPr="00FC6565">
        <w:t>potez</w:t>
      </w:r>
      <w:r w:rsidR="00FC6565">
        <w:t>u</w:t>
      </w:r>
      <w:r w:rsidR="0005711C" w:rsidRPr="00FC6565">
        <w:t xml:space="preserve"> eksplodiraju. Pilotima je dan jedan potez kako bi se spasili. Iste su mehanike implementirane u videoigri </w:t>
      </w:r>
      <w:proofErr w:type="spellStart"/>
      <w:r w:rsidR="0005711C" w:rsidRPr="00FC6565">
        <w:rPr>
          <w:i/>
          <w:iCs/>
        </w:rPr>
        <w:t>Titanfall</w:t>
      </w:r>
      <w:proofErr w:type="spellEnd"/>
      <w:r w:rsidR="0005711C" w:rsidRPr="00FC6565">
        <w:rPr>
          <w:i/>
          <w:iCs/>
        </w:rPr>
        <w:t xml:space="preserve">. </w:t>
      </w:r>
      <w:r w:rsidR="0005711C" w:rsidRPr="00416C00">
        <w:rPr>
          <w:i/>
          <w:iCs/>
        </w:rPr>
        <w:fldChar w:fldCharType="begin" w:fldLock="1"/>
      </w:r>
      <w:r w:rsidR="002A70D8">
        <w:rPr>
          <w:i/>
          <w:iCs/>
        </w:rPr>
        <w:instrText>ADDIN CSL_CITATION {"citationItems":[{"id":"ITEM-1","itemData":{"URL":"https://www.origin.com/irl/en-us/store/titanfall/titanfall-2","accessed":{"date-parts":[["2021","1","2"]]},"id":"ITEM-1","issued":{"date-parts":[["0"]]},"title":"Titanfall™ 2 for PC | Origin","type":"webpage"},"uris":["http://www.mendeley.com/documents/?uuid=991e3b71-d755-32ff-9b7d-cfd970e4d8c9"]}],"mendeley":{"formattedCitation":"[12]","plainTextFormattedCitation":"[12]","previouslyFormattedCitation":"[12]"},"properties":{"noteIndex":0},"schema":"https://github.com/citation-style-language/schema/raw/master/csl-citation.json"}</w:instrText>
      </w:r>
      <w:r w:rsidR="0005711C" w:rsidRPr="00416C00">
        <w:rPr>
          <w:i/>
          <w:iCs/>
        </w:rPr>
        <w:fldChar w:fldCharType="separate"/>
      </w:r>
      <w:r w:rsidR="002A70D8" w:rsidRPr="002A70D8">
        <w:rPr>
          <w:iCs/>
          <w:noProof/>
        </w:rPr>
        <w:t>[12]</w:t>
      </w:r>
      <w:r w:rsidR="0005711C" w:rsidRPr="00416C00">
        <w:rPr>
          <w:i/>
          <w:iCs/>
        </w:rPr>
        <w:fldChar w:fldCharType="end"/>
      </w:r>
      <w:r w:rsidR="0005711C" w:rsidRPr="00416C00">
        <w:rPr>
          <w:i/>
          <w:iCs/>
        </w:rPr>
        <w:t xml:space="preserve"> </w:t>
      </w:r>
      <w:r w:rsidR="0005711C" w:rsidRPr="00416C00">
        <w:t xml:space="preserve">Klasični </w:t>
      </w:r>
      <w:r w:rsidR="0005711C" w:rsidRPr="00416C00">
        <w:rPr>
          <w:i/>
          <w:iCs/>
        </w:rPr>
        <w:t>D&amp;D</w:t>
      </w:r>
      <w:r w:rsidR="0005711C" w:rsidRPr="00416C00">
        <w:t xml:space="preserve"> kao i mnogi drugi </w:t>
      </w:r>
      <w:r w:rsidR="00D37C07" w:rsidRPr="00416C00">
        <w:t>sustav</w:t>
      </w:r>
      <w:r w:rsidR="0005711C" w:rsidRPr="00416C00">
        <w:t xml:space="preserve">i imaju različite načine kako tretiraju smrti, kako heroja tako i neprijatelja. U </w:t>
      </w:r>
      <w:r w:rsidR="0005711C" w:rsidRPr="00416C00">
        <w:lastRenderedPageBreak/>
        <w:t>mnogima smrt ne mora značiti kraj igre za tog heroja, a pogotovo ne za igrače. U krajnjem slučaju se uvij</w:t>
      </w:r>
      <w:r w:rsidR="0005711C" w:rsidRPr="004F22CD">
        <w:t xml:space="preserve">ek može </w:t>
      </w:r>
      <w:r w:rsidR="005232A3" w:rsidRPr="004F22CD">
        <w:t>napraviti</w:t>
      </w:r>
      <w:r w:rsidR="002338A7" w:rsidRPr="00976217">
        <w:t xml:space="preserve"> </w:t>
      </w:r>
      <w:r w:rsidR="0005711C" w:rsidRPr="00976217">
        <w:t xml:space="preserve">novi lik. </w:t>
      </w:r>
    </w:p>
    <w:p w14:paraId="60DAA6EA" w14:textId="1B3FB979" w:rsidR="0005711C" w:rsidRPr="002A5E1A" w:rsidRDefault="0005711C" w:rsidP="006C1898">
      <w:r w:rsidRPr="00976217">
        <w:t xml:space="preserve">Teško bi bilo balansirati igru kada bi svi likovi samo primali štetu i zacjeljivali od iste. Zato se uvodi način izbjegavanja štete. U videoigrama to se omogućuje korisničkim kretnjama i statistikama heroja. Kako u </w:t>
      </w:r>
      <w:r w:rsidR="00061D9C" w:rsidRPr="00976217">
        <w:rPr>
          <w:i/>
          <w:iCs/>
        </w:rPr>
        <w:t>TT</w:t>
      </w:r>
      <w:r w:rsidRPr="00976217">
        <w:rPr>
          <w:i/>
          <w:iCs/>
        </w:rPr>
        <w:t>RPG</w:t>
      </w:r>
      <w:r w:rsidR="004C4DBA">
        <w:rPr>
          <w:i/>
          <w:iCs/>
        </w:rPr>
        <w:t xml:space="preserve"> </w:t>
      </w:r>
      <w:r w:rsidR="000B09C4">
        <w:t>igrama</w:t>
      </w:r>
      <w:r w:rsidRPr="002A5E1A">
        <w:t xml:space="preserve"> ne možemo točno odrediti poziciju svakog dijela tijela u svakom trenutku te tako vidjeti je li došlo do pogotka ili ne</w:t>
      </w:r>
      <w:r w:rsidR="00814B64" w:rsidRPr="006D54E3">
        <w:t xml:space="preserve">, moramo uvesti statistike koje nam to govore. Različiti </w:t>
      </w:r>
      <w:r w:rsidR="00D37C07" w:rsidRPr="006D54E3">
        <w:t>sustav</w:t>
      </w:r>
      <w:r w:rsidR="00814B64" w:rsidRPr="0071754B">
        <w:t xml:space="preserve">i igre imaju </w:t>
      </w:r>
      <w:r w:rsidR="00814B64" w:rsidRPr="00D0123D">
        <w:t xml:space="preserve">različite načine kako to implementiraju. </w:t>
      </w:r>
      <w:r w:rsidR="005E3FC3">
        <w:t>U ovom slučaju</w:t>
      </w:r>
      <w:r w:rsidR="004B54C4">
        <w:t xml:space="preserve"> sustava 404th</w:t>
      </w:r>
      <w:r w:rsidR="005E3FC3">
        <w:t xml:space="preserve"> se radi</w:t>
      </w:r>
      <w:r w:rsidR="00814B64" w:rsidRPr="00D0123D">
        <w:t xml:space="preserve"> kombinaciju oklopa iz </w:t>
      </w:r>
      <w:r w:rsidR="00814B64" w:rsidRPr="00762837">
        <w:rPr>
          <w:i/>
          <w:iCs/>
        </w:rPr>
        <w:t>D&amp;D</w:t>
      </w:r>
      <w:r w:rsidR="00814B64" w:rsidRPr="00762837">
        <w:t xml:space="preserve"> </w:t>
      </w:r>
      <w:r w:rsidR="00D37C07" w:rsidRPr="0059253B">
        <w:t>sustav</w:t>
      </w:r>
      <w:r w:rsidR="00814B64" w:rsidRPr="0059253B">
        <w:t xml:space="preserve">a </w:t>
      </w:r>
      <w:r w:rsidR="00814B64" w:rsidRPr="00416C00">
        <w:fldChar w:fldCharType="begin" w:fldLock="1"/>
      </w:r>
      <w:r w:rsidR="00DD5D41" w:rsidRPr="00416C00">
        <w:instrText>ADDIN CSL_CITATION {"citationItems":[{"id":"ITEM-1","itemData":{"author":[{"dropping-particle":"","family":"Wizards RPG Team","given":"","non-dropping-particle":"","parse-names":false,"suffix":""}],"edition":"5th editio","id":"ITEM-1","issued":{"date-parts":[["2014"]]},"number-of-pages":"320","publisher":"Wizards of the Coast","title":"Player's Handbook","type":"book"},"uris":["http://www.mendeley.com/documents/?uuid=cec16e60-2754-4491-9b5d-590c5fc21d9d"]}],"mendeley":{"formattedCitation":"[1]","plainTextFormattedCitation":"[1]","previouslyFormattedCitation":"[1]"},"properties":{"noteIndex":0},"schema":"https://github.com/citation-style-language/schema/raw/master/csl-citation.json"}</w:instrText>
      </w:r>
      <w:r w:rsidR="00814B64" w:rsidRPr="00416C00">
        <w:fldChar w:fldCharType="separate"/>
      </w:r>
      <w:r w:rsidR="00814B64" w:rsidRPr="0022636B">
        <w:rPr>
          <w:noProof/>
        </w:rPr>
        <w:t>[1]</w:t>
      </w:r>
      <w:r w:rsidR="00814B64" w:rsidRPr="00416C00">
        <w:fldChar w:fldCharType="end"/>
      </w:r>
      <w:r w:rsidR="00814B64" w:rsidRPr="00416C00">
        <w:t xml:space="preserve"> i </w:t>
      </w:r>
      <w:r w:rsidR="00855C3A">
        <w:t xml:space="preserve">klase </w:t>
      </w:r>
      <w:r w:rsidR="005E3FC3">
        <w:t>oklopa (</w:t>
      </w:r>
      <w:r w:rsidR="00814B64" w:rsidRPr="00416C00">
        <w:rPr>
          <w:i/>
          <w:iCs/>
        </w:rPr>
        <w:t>AC</w:t>
      </w:r>
      <w:r w:rsidR="005E3FC3">
        <w:rPr>
          <w:iCs/>
        </w:rPr>
        <w:t>)</w:t>
      </w:r>
      <w:r w:rsidR="00814B64" w:rsidRPr="00416C00">
        <w:t xml:space="preserve"> iz starijih videoigara </w:t>
      </w:r>
      <w:r w:rsidR="005E3FC3">
        <w:t>serijala</w:t>
      </w:r>
      <w:r w:rsidR="005E3FC3" w:rsidRPr="00416C00">
        <w:t xml:space="preserve"> </w:t>
      </w:r>
      <w:proofErr w:type="spellStart"/>
      <w:r w:rsidR="00814B64" w:rsidRPr="00416C00">
        <w:rPr>
          <w:i/>
          <w:iCs/>
        </w:rPr>
        <w:t>Fallout</w:t>
      </w:r>
      <w:proofErr w:type="spellEnd"/>
      <w:r w:rsidR="00814B64" w:rsidRPr="00416C00">
        <w:t xml:space="preserve"> </w:t>
      </w:r>
      <w:r w:rsidR="00814B64" w:rsidRPr="00416C00">
        <w:fldChar w:fldCharType="begin" w:fldLock="1"/>
      </w:r>
      <w:r w:rsidR="002A70D8">
        <w:instrText>ADDIN CSL_CITATION {"citationItems":[{"id":"ITEM-1","itemData":{"URL":"https://fallout.fandom.com/wiki/Armor_Class","accessed":{"date-parts":[["2021","1","2"]]},"id":"ITEM-1","issued":{"date-parts":[["0"]]},"title":"Armor Class | Fallout Wiki | Fandom","type":"webpage"},"uris":["http://www.mendeley.com/documents/?uuid=c2eb8abf-b1b2-3c21-81fe-4e2a9b134980"]}],"mendeley":{"formattedCitation":"[13]","plainTextFormattedCitation":"[13]","previouslyFormattedCitation":"[13]"},"properties":{"noteIndex":0},"schema":"https://github.com/citation-style-language/schema/raw/master/csl-citation.json"}</w:instrText>
      </w:r>
      <w:r w:rsidR="00814B64" w:rsidRPr="00416C00">
        <w:fldChar w:fldCharType="separate"/>
      </w:r>
      <w:r w:rsidR="002A70D8" w:rsidRPr="002A70D8">
        <w:rPr>
          <w:noProof/>
        </w:rPr>
        <w:t>[13]</w:t>
      </w:r>
      <w:r w:rsidR="00814B64" w:rsidRPr="00416C00">
        <w:fldChar w:fldCharType="end"/>
      </w:r>
      <w:r w:rsidR="00814B64" w:rsidRPr="00416C00">
        <w:t xml:space="preserve">. U oba slučaja </w:t>
      </w:r>
      <w:r w:rsidR="00814B64" w:rsidRPr="00416C00">
        <w:rPr>
          <w:i/>
          <w:iCs/>
        </w:rPr>
        <w:t>AC</w:t>
      </w:r>
      <w:r w:rsidR="00814B64" w:rsidRPr="00416C00">
        <w:t xml:space="preserve"> utječe na šansu da lik biva pogođen od neprijatelja. Neprijatelj baca </w:t>
      </w:r>
      <w:r w:rsidR="00814B64" w:rsidRPr="009D5EBD">
        <w:rPr>
          <w:i/>
        </w:rPr>
        <w:t>d20</w:t>
      </w:r>
      <w:r w:rsidR="00814B64" w:rsidRPr="00416C00">
        <w:t xml:space="preserve"> i ako dobije veći iznos od iznosa </w:t>
      </w:r>
      <w:r w:rsidR="00814B64" w:rsidRPr="00416C00">
        <w:rPr>
          <w:i/>
          <w:iCs/>
        </w:rPr>
        <w:t>AC</w:t>
      </w:r>
      <w:r w:rsidR="00814B64" w:rsidRPr="00416C00">
        <w:t xml:space="preserve"> nanosi štetu meti.</w:t>
      </w:r>
      <w:r w:rsidR="00C9291D" w:rsidRPr="004F22CD">
        <w:t xml:space="preserve"> Ako dobije 20, dobiva </w:t>
      </w:r>
      <w:proofErr w:type="spellStart"/>
      <w:r w:rsidR="00C9291D" w:rsidRPr="00976217">
        <w:rPr>
          <w:i/>
          <w:iCs/>
        </w:rPr>
        <w:t>critical</w:t>
      </w:r>
      <w:proofErr w:type="spellEnd"/>
      <w:r w:rsidR="00C9291D" w:rsidRPr="00976217">
        <w:rPr>
          <w:i/>
          <w:iCs/>
        </w:rPr>
        <w:t xml:space="preserve"> </w:t>
      </w:r>
      <w:proofErr w:type="spellStart"/>
      <w:r w:rsidR="00C9291D" w:rsidRPr="00976217">
        <w:rPr>
          <w:i/>
          <w:iCs/>
        </w:rPr>
        <w:t>success</w:t>
      </w:r>
      <w:proofErr w:type="spellEnd"/>
      <w:r w:rsidR="00C9291D" w:rsidRPr="00976217">
        <w:rPr>
          <w:i/>
          <w:iCs/>
        </w:rPr>
        <w:t xml:space="preserve"> </w:t>
      </w:r>
      <w:r w:rsidR="00C9291D" w:rsidRPr="00976217">
        <w:t>čime može nanijeti više štete ili čak oštetiti odijelo ili mek toliko da ograničava sposobnosti žrtve. Ako pak dobije 1 može oštetiti svoje oružje.</w:t>
      </w:r>
    </w:p>
    <w:p w14:paraId="31E007C8" w14:textId="3218E01A" w:rsidR="00251D0E" w:rsidRDefault="00814B64" w:rsidP="006C1898">
      <w:r w:rsidRPr="006D54E3">
        <w:t xml:space="preserve">U svakom potezu likovi imaju određeni broj akcija koje mogu napraviti u trenutnom potezu. Spomenuto je kako na to utječe agilnost, no također utječu i drugi faktori koji ovise o situaciji. </w:t>
      </w:r>
      <w:r w:rsidR="009F112F" w:rsidRPr="00762837">
        <w:t xml:space="preserve">Dok se u </w:t>
      </w:r>
      <w:r w:rsidR="009F112F" w:rsidRPr="00762837">
        <w:rPr>
          <w:i/>
          <w:iCs/>
        </w:rPr>
        <w:t>D&amp;D</w:t>
      </w:r>
      <w:r w:rsidR="004B54C4">
        <w:t xml:space="preserve"> sustavu</w:t>
      </w:r>
      <w:r w:rsidR="009F112F" w:rsidRPr="0059253B">
        <w:t xml:space="preserve"> radnje u potezu dijele na pomicanje i akcije, u</w:t>
      </w:r>
      <w:r w:rsidRPr="0059253B">
        <w:t xml:space="preserve"> </w:t>
      </w:r>
      <w:r w:rsidR="004B54C4">
        <w:t xml:space="preserve">sustavu </w:t>
      </w:r>
      <w:r w:rsidRPr="00281DCE">
        <w:rPr>
          <w:i/>
          <w:iCs/>
        </w:rPr>
        <w:t xml:space="preserve">404th </w:t>
      </w:r>
      <w:r w:rsidRPr="0067717E">
        <w:t>akcije se dijele u tri kategorije</w:t>
      </w:r>
      <w:r w:rsidR="009229D1" w:rsidRPr="0067717E">
        <w:t>:</w:t>
      </w:r>
      <w:r w:rsidR="009F112F" w:rsidRPr="0067717E">
        <w:t xml:space="preserve"> pomicanje, napadi i akcije. Pomicanje se odnosi samo na pomicanje likova po polju. </w:t>
      </w:r>
      <w:r w:rsidR="006C1898" w:rsidRPr="00E07746">
        <w:t xml:space="preserve">Kako bi svi likovi znali koliko se daleko smiju pomaknuti u jednom </w:t>
      </w:r>
      <w:r w:rsidR="009F112F" w:rsidRPr="00E07746">
        <w:t>pomicanju</w:t>
      </w:r>
      <w:r w:rsidR="006C1898" w:rsidRPr="00E07746">
        <w:t xml:space="preserve"> potrebno je odrediti mjerne jedinice za kretanje. Sustavi društvenih </w:t>
      </w:r>
      <w:r w:rsidR="006C1898" w:rsidRPr="00E07746">
        <w:rPr>
          <w:i/>
          <w:iCs/>
        </w:rPr>
        <w:t>RPG</w:t>
      </w:r>
      <w:r w:rsidR="004B54C4">
        <w:t xml:space="preserve"> igara</w:t>
      </w:r>
      <w:r w:rsidR="006C1898" w:rsidRPr="00E07746">
        <w:t xml:space="preserve"> uglavnom koriste stvarne mjerne jedinice poput </w:t>
      </w:r>
      <w:r w:rsidR="006C1898" w:rsidRPr="002216DC">
        <w:t xml:space="preserve">metara i stopa, ali </w:t>
      </w:r>
      <w:r w:rsidR="004B54C4">
        <w:t>u ovom sustavu</w:t>
      </w:r>
      <w:r w:rsidR="006C1898" w:rsidRPr="002216DC">
        <w:t xml:space="preserve"> </w:t>
      </w:r>
      <w:r w:rsidR="004B54C4">
        <w:t xml:space="preserve">404th se </w:t>
      </w:r>
      <w:r w:rsidR="006C1898" w:rsidRPr="002216DC">
        <w:t xml:space="preserve">gleda više u smjeru videoigara te </w:t>
      </w:r>
      <w:r w:rsidR="004B54C4">
        <w:t>je</w:t>
      </w:r>
      <w:r w:rsidR="004B54C4" w:rsidRPr="002216DC">
        <w:t xml:space="preserve"> osmi</w:t>
      </w:r>
      <w:r w:rsidR="004B54C4">
        <w:t>šljena</w:t>
      </w:r>
      <w:r w:rsidR="004B54C4" w:rsidRPr="002216DC">
        <w:t xml:space="preserve"> mrež</w:t>
      </w:r>
      <w:r w:rsidR="004B54C4">
        <w:t>a</w:t>
      </w:r>
      <w:r w:rsidR="004B54C4" w:rsidRPr="002216DC">
        <w:t xml:space="preserve"> </w:t>
      </w:r>
      <w:r w:rsidR="006C1898" w:rsidRPr="002216DC">
        <w:t>koja će u svakom trenutku dijeliti okruženje heroja na jedinične cjeline. Tako je riješeno kretanje, ali i domet oružja te veličina likova na ploči. Likovi su veli</w:t>
      </w:r>
      <w:r w:rsidR="006C1898" w:rsidRPr="00416C00">
        <w:t>čine 1/9 jediničnog kvadrata ploče.</w:t>
      </w:r>
      <w:r w:rsidR="009F112F" w:rsidRPr="00416C00">
        <w:t xml:space="preserve"> Kretnje tijela na mjestu nisu uključene i uglavnom ne troše akcije. Napadi se odnose samo na napadanje meta. U to je uključeno i </w:t>
      </w:r>
      <w:proofErr w:type="spellStart"/>
      <w:r w:rsidR="009F112F" w:rsidRPr="00416C00">
        <w:t>hakiranje</w:t>
      </w:r>
      <w:proofErr w:type="spellEnd"/>
      <w:r w:rsidR="009F112F" w:rsidRPr="00416C00">
        <w:t xml:space="preserve">, hvatanje i drugi oblici svladavanja mete. Akcije se odnose na sve ostale radnje, ali mogu biti korištene i za bilo koju od navedenih radnji, napad ili pomak. Nakon što svi likovi potroše svoje akcije, ili ih odluče preskočiti, gotov je potez te se krug ponavlja dok se konflikt ne razriješi. </w:t>
      </w:r>
    </w:p>
    <w:p w14:paraId="4601AE45" w14:textId="77777777" w:rsidR="00251D0E" w:rsidRDefault="00251D0E" w:rsidP="006C1898"/>
    <w:p w14:paraId="3BB9CE14" w14:textId="77777777" w:rsidR="00BF2726" w:rsidRPr="00416C00" w:rsidRDefault="00BF2726" w:rsidP="006C1898"/>
    <w:p w14:paraId="78DA6F95" w14:textId="25E38E23" w:rsidR="00500BF6" w:rsidRPr="00416C00" w:rsidRDefault="004C3E68" w:rsidP="007A3E9B">
      <w:pPr>
        <w:pStyle w:val="Naslov3"/>
        <w:numPr>
          <w:ilvl w:val="2"/>
          <w:numId w:val="2"/>
        </w:numPr>
      </w:pPr>
      <w:bookmarkStart w:id="30" w:name="_Toc79782930"/>
      <w:bookmarkStart w:id="31" w:name="_Toc82501115"/>
      <w:r w:rsidRPr="00416C00">
        <w:lastRenderedPageBreak/>
        <w:t>Oprema</w:t>
      </w:r>
      <w:bookmarkEnd w:id="30"/>
      <w:bookmarkEnd w:id="31"/>
    </w:p>
    <w:p w14:paraId="25D08C17" w14:textId="77777777" w:rsidR="0075573F" w:rsidRPr="00416C00" w:rsidRDefault="0075573F" w:rsidP="0075573F"/>
    <w:p w14:paraId="161801D5" w14:textId="3BEC7D0A" w:rsidR="004C3E68" w:rsidRDefault="004C3E68" w:rsidP="004C3E68">
      <w:proofErr w:type="spellStart"/>
      <w:r w:rsidRPr="00416C00">
        <w:t>Mekovi</w:t>
      </w:r>
      <w:proofErr w:type="spellEnd"/>
      <w:r w:rsidRPr="00416C00">
        <w:t xml:space="preserve"> i piloti mogu koristiti </w:t>
      </w:r>
      <w:r w:rsidR="006C0623">
        <w:t>dva</w:t>
      </w:r>
      <w:r w:rsidR="006C0623" w:rsidRPr="00416C00">
        <w:t xml:space="preserve"> </w:t>
      </w:r>
      <w:r w:rsidRPr="00416C00">
        <w:t>tipa opreme</w:t>
      </w:r>
      <w:r w:rsidR="001F4BD7">
        <w:t>:</w:t>
      </w:r>
      <w:r w:rsidRPr="001F4BD7">
        <w:t xml:space="preserve"> oružja i module. </w:t>
      </w:r>
      <w:r w:rsidR="006C0623">
        <w:t>Uz opremu, svak</w:t>
      </w:r>
      <w:r w:rsidR="00565D92">
        <w:t>og</w:t>
      </w:r>
      <w:r w:rsidR="006C0623">
        <w:t xml:space="preserve"> od </w:t>
      </w:r>
      <w:proofErr w:type="spellStart"/>
      <w:r w:rsidR="006C0623">
        <w:t>mekova</w:t>
      </w:r>
      <w:proofErr w:type="spellEnd"/>
      <w:r w:rsidR="006C0623">
        <w:t xml:space="preserve"> pokreće jedna od dva tipa jezgara: standardna ili nuklearna. </w:t>
      </w:r>
      <w:r w:rsidRPr="001F4BD7">
        <w:t xml:space="preserve">Sva oprema je izmišljena i inspirirana različitim videoigrama, filmovima i stvarnim svijetom. Oružja su podijeljena u kategorije. </w:t>
      </w:r>
      <w:proofErr w:type="spellStart"/>
      <w:r w:rsidRPr="001F4BD7">
        <w:t>Mekovi</w:t>
      </w:r>
      <w:proofErr w:type="spellEnd"/>
      <w:r w:rsidRPr="001F4BD7">
        <w:t xml:space="preserve"> i piloti ne mogu koristiti ista oružja, no neka imaju svoje </w:t>
      </w:r>
      <w:r w:rsidR="00341984" w:rsidRPr="00416C00">
        <w:t xml:space="preserve">inačice </w:t>
      </w:r>
      <w:r w:rsidRPr="00416C00">
        <w:t xml:space="preserve">za pilote i za </w:t>
      </w:r>
      <w:proofErr w:type="spellStart"/>
      <w:r w:rsidRPr="00416C00">
        <w:t>mekove</w:t>
      </w:r>
      <w:proofErr w:type="spellEnd"/>
      <w:r w:rsidRPr="00416C00">
        <w:t xml:space="preserve">. Oružja koja koriste projektile koriste različite tipove </w:t>
      </w:r>
      <w:r w:rsidR="00341984" w:rsidRPr="00416C00">
        <w:t xml:space="preserve">streljiva </w:t>
      </w:r>
      <w:r w:rsidRPr="00416C00">
        <w:t>koj</w:t>
      </w:r>
      <w:r w:rsidR="00C9291D" w:rsidRPr="00416C00">
        <w:t>e</w:t>
      </w:r>
      <w:r w:rsidRPr="00416C00">
        <w:t xml:space="preserve"> se može pronaći u svijetu. Moduli su različiti alati koji se ugrađuju u </w:t>
      </w:r>
      <w:proofErr w:type="spellStart"/>
      <w:r w:rsidR="00341984" w:rsidRPr="00416C00">
        <w:t>mekove</w:t>
      </w:r>
      <w:proofErr w:type="spellEnd"/>
      <w:r w:rsidR="00341984" w:rsidRPr="00416C00">
        <w:t xml:space="preserve"> </w:t>
      </w:r>
      <w:r w:rsidRPr="00416C00">
        <w:t xml:space="preserve">i pilotovo odijelo. Nemaju neki univerzalni oblik u kojem dolaze jer mogu doći kao čip koji se ugrađuje u kacigu ili stabilizator koji se montira na meka. Postoji preko 30 oružja za pilote, isto tako i za </w:t>
      </w:r>
      <w:proofErr w:type="spellStart"/>
      <w:r w:rsidRPr="00416C00">
        <w:t>mekove</w:t>
      </w:r>
      <w:proofErr w:type="spellEnd"/>
      <w:r w:rsidRPr="00416C00">
        <w:t xml:space="preserve">, te preko 60 modula. </w:t>
      </w:r>
      <w:r w:rsidR="00CF7B9E" w:rsidRPr="00416C00">
        <w:t xml:space="preserve">Ovakav fleksibilan sustav omogućava igračima da eksperimentiraju s različitom opremom koju lako mogu izmijeniti između misija. </w:t>
      </w:r>
      <w:r w:rsidR="00C9291D" w:rsidRPr="00416C00">
        <w:t xml:space="preserve">Neke kombinacije mogu biti vrlo </w:t>
      </w:r>
      <w:r w:rsidR="00247995">
        <w:t>učinkovite</w:t>
      </w:r>
      <w:r w:rsidR="00C9291D" w:rsidRPr="00247995">
        <w:t>, a neke malo manje.</w:t>
      </w:r>
      <w:r w:rsidR="006C0623">
        <w:t xml:space="preserve"> Na slici </w:t>
      </w:r>
      <w:r w:rsidR="00563856">
        <w:t>4</w:t>
      </w:r>
      <w:r w:rsidR="006C0623">
        <w:t xml:space="preserve"> su </w:t>
      </w:r>
      <w:r w:rsidR="008153F4">
        <w:t xml:space="preserve">jednostavnim </w:t>
      </w:r>
      <w:r w:rsidR="006C0623">
        <w:t>dijagramom predstavljene sve vrste opreme koje su povezane s likovima koji je koriste</w:t>
      </w:r>
      <w:r w:rsidR="004A2648">
        <w:t>. Na isti način će oprema i entiteti biti povezani u aplikaciji, što će biti objašnjeno kasnije</w:t>
      </w:r>
      <w:r w:rsidR="006C0623">
        <w:t>.</w:t>
      </w:r>
    </w:p>
    <w:p w14:paraId="7C6481E4" w14:textId="77777777" w:rsidR="00FA54BD" w:rsidRDefault="006C0623" w:rsidP="00EB2672">
      <w:pPr>
        <w:keepNext/>
        <w:jc w:val="center"/>
      </w:pPr>
      <w:r>
        <w:rPr>
          <w:noProof/>
        </w:rPr>
        <w:drawing>
          <wp:inline distT="0" distB="0" distL="0" distR="0" wp14:anchorId="48198054" wp14:editId="0F190F39">
            <wp:extent cx="5451864" cy="4041948"/>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lika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51864" cy="4041948"/>
                    </a:xfrm>
                    <a:prstGeom prst="rect">
                      <a:avLst/>
                    </a:prstGeom>
                  </pic:spPr>
                </pic:pic>
              </a:graphicData>
            </a:graphic>
          </wp:inline>
        </w:drawing>
      </w:r>
    </w:p>
    <w:p w14:paraId="28CE7660" w14:textId="7A85BA87" w:rsidR="00FA54BD" w:rsidRDefault="00FA54BD" w:rsidP="008B4DBD">
      <w:pPr>
        <w:pStyle w:val="Opisslike"/>
        <w:jc w:val="center"/>
      </w:pPr>
      <w:bookmarkStart w:id="32" w:name="_Toc82528245"/>
      <w:r>
        <w:t xml:space="preserve">Slika </w:t>
      </w:r>
      <w:r w:rsidR="00A62AAB">
        <w:fldChar w:fldCharType="begin"/>
      </w:r>
      <w:r w:rsidR="00A62AAB">
        <w:instrText xml:space="preserve"> SEQ Slika \* ARABIC </w:instrText>
      </w:r>
      <w:r w:rsidR="00A62AAB">
        <w:fldChar w:fldCharType="separate"/>
      </w:r>
      <w:r w:rsidR="00EF0641">
        <w:rPr>
          <w:noProof/>
        </w:rPr>
        <w:t>4</w:t>
      </w:r>
      <w:r w:rsidR="00A62AAB">
        <w:rPr>
          <w:noProof/>
        </w:rPr>
        <w:fldChar w:fldCharType="end"/>
      </w:r>
      <w:r>
        <w:t xml:space="preserve">: </w:t>
      </w:r>
      <w:r w:rsidRPr="008F77D0">
        <w:t>Dijagram entiteta u igri sa prikazanim ovisnostima, autorski rad</w:t>
      </w:r>
      <w:bookmarkEnd w:id="32"/>
    </w:p>
    <w:p w14:paraId="1186137F" w14:textId="527715E4" w:rsidR="00C9291D" w:rsidRPr="00416C00" w:rsidRDefault="00811047" w:rsidP="00543646">
      <w:pPr>
        <w:pStyle w:val="Naslov3"/>
        <w:numPr>
          <w:ilvl w:val="2"/>
          <w:numId w:val="2"/>
        </w:numPr>
      </w:pPr>
      <w:r>
        <w:br w:type="page"/>
      </w:r>
      <w:bookmarkStart w:id="33" w:name="_Toc82501116"/>
      <w:r w:rsidR="00AF5351" w:rsidRPr="00416C00">
        <w:lastRenderedPageBreak/>
        <w:t>Ostali likovi u sustavu</w:t>
      </w:r>
      <w:bookmarkEnd w:id="33"/>
    </w:p>
    <w:p w14:paraId="2F63BA35" w14:textId="402D89E5" w:rsidR="00AF5351" w:rsidRPr="00416C00" w:rsidRDefault="00AF5351" w:rsidP="00AF5351"/>
    <w:p w14:paraId="2E0FECE3" w14:textId="4A0CD3CA" w:rsidR="00AF5351" w:rsidRPr="00416C00" w:rsidRDefault="00AF5351" w:rsidP="00AF5351">
      <w:r w:rsidRPr="00416C00">
        <w:t xml:space="preserve">Osim igrača svaka igra ima i neprijatelje protiv kojih se igrači bore. U </w:t>
      </w:r>
      <w:r w:rsidR="003048F7">
        <w:t xml:space="preserve">sustavu </w:t>
      </w:r>
      <w:r w:rsidRPr="00416C00">
        <w:rPr>
          <w:i/>
          <w:iCs/>
        </w:rPr>
        <w:t>404th NPC</w:t>
      </w:r>
      <w:r w:rsidR="003048F7">
        <w:rPr>
          <w:i/>
          <w:iCs/>
        </w:rPr>
        <w:t xml:space="preserve"> </w:t>
      </w:r>
      <w:r w:rsidR="003048F7" w:rsidRPr="00436F9F">
        <w:rPr>
          <w:iCs/>
        </w:rPr>
        <w:t>likovi</w:t>
      </w:r>
      <w:r w:rsidRPr="00416C00">
        <w:rPr>
          <w:i/>
          <w:iCs/>
        </w:rPr>
        <w:t xml:space="preserve"> </w:t>
      </w:r>
      <w:r w:rsidRPr="00416C00">
        <w:t xml:space="preserve">se dijele na neprijatelje i saveznike, te pilote (ili druge humanoide koji ne moraju nužno moći upravljati </w:t>
      </w:r>
      <w:proofErr w:type="spellStart"/>
      <w:r w:rsidRPr="00416C00">
        <w:t>mekovima</w:t>
      </w:r>
      <w:proofErr w:type="spellEnd"/>
      <w:r w:rsidRPr="00416C00">
        <w:t xml:space="preserve">) i </w:t>
      </w:r>
      <w:proofErr w:type="spellStart"/>
      <w:r w:rsidRPr="00416C00">
        <w:t>mekove</w:t>
      </w:r>
      <w:proofErr w:type="spellEnd"/>
      <w:r w:rsidRPr="00416C00">
        <w:t xml:space="preserve"> (ili druge velike robote koji mogu biti i autonomni). Kod izrade likova se odabire pojavljuje li se lik u igri kao saveznik ili neprijatelj, a ovisno o tome je li pilot ili mek likovi se izrađuju na drugačije načine. Nije potrebno da svi likovi imaju sve navedene statistike, a neki čak ne trebaju niti ime. Ovisno o tome koliko bi oni bili bitni igračima toliko im se statistika može odrediti. Ako će oni biti samo prolaznici, bitan je samo općeniti izgled. Ako su neki bitni ljudi poput zapovjednika, onda je bitno i ime i osobnost. Ako će sudjelovati u bitci, onda moraju imati sve statistike koje su bitne za odvijanje bitke.</w:t>
      </w:r>
    </w:p>
    <w:p w14:paraId="4A690717" w14:textId="706138E3" w:rsidR="00AF5351" w:rsidRPr="00416C00" w:rsidRDefault="00AF5351" w:rsidP="00AF5351">
      <w:r w:rsidRPr="00416C00">
        <w:t xml:space="preserve">Za likove koji sudjeluju u bitci od glavnih statistika je </w:t>
      </w:r>
      <w:r w:rsidR="003048F7">
        <w:t xml:space="preserve">bitna </w:t>
      </w:r>
      <w:r w:rsidRPr="00416C00">
        <w:t xml:space="preserve">jedino sreća, jer ona jedino izravno sudjeluje u ishodima koji su bitni u igri. Sve ostale statistike su ili izvedene ili nebitne. Za snajperista možemo reći da ima dovoljno veliku snagu i preciznost da koristi snajper, a za hakera da ima dovoljno veliku inteligenciju za korištenje modula za </w:t>
      </w:r>
      <w:proofErr w:type="spellStart"/>
      <w:r w:rsidRPr="00416C00">
        <w:t>hakiranje</w:t>
      </w:r>
      <w:proofErr w:type="spellEnd"/>
      <w:r w:rsidRPr="00416C00">
        <w:t>.</w:t>
      </w:r>
      <w:r w:rsidR="00003439" w:rsidRPr="00416C00">
        <w:t xml:space="preserve"> Ostale sekundarne statistike kao </w:t>
      </w:r>
      <w:r w:rsidR="006E7A90">
        <w:t>životni bodovi (</w:t>
      </w:r>
      <w:r w:rsidR="00003439" w:rsidRPr="00416C00">
        <w:rPr>
          <w:i/>
          <w:iCs/>
        </w:rPr>
        <w:t>HP</w:t>
      </w:r>
      <w:r w:rsidR="006E7A90">
        <w:rPr>
          <w:iCs/>
        </w:rPr>
        <w:t>)</w:t>
      </w:r>
      <w:r w:rsidR="00003439" w:rsidRPr="00416C00">
        <w:t xml:space="preserve"> i </w:t>
      </w:r>
      <w:r w:rsidR="006E7A90">
        <w:t>klasa oklop (</w:t>
      </w:r>
      <w:r w:rsidR="00003439" w:rsidRPr="00416C00">
        <w:rPr>
          <w:i/>
          <w:iCs/>
        </w:rPr>
        <w:t>AC</w:t>
      </w:r>
      <w:r w:rsidR="006E7A90">
        <w:rPr>
          <w:iCs/>
        </w:rPr>
        <w:t>)</w:t>
      </w:r>
      <w:r w:rsidR="00003439" w:rsidRPr="00416C00">
        <w:rPr>
          <w:i/>
          <w:iCs/>
        </w:rPr>
        <w:t xml:space="preserve"> </w:t>
      </w:r>
      <w:r w:rsidR="00003439" w:rsidRPr="00416C00">
        <w:t xml:space="preserve">se mogu fiksno odrediti ako govorimo o </w:t>
      </w:r>
      <w:r w:rsidR="00003439" w:rsidRPr="00416C00">
        <w:rPr>
          <w:i/>
          <w:iCs/>
        </w:rPr>
        <w:t>NPC</w:t>
      </w:r>
      <w:r w:rsidR="003048F7">
        <w:t xml:space="preserve"> likovima</w:t>
      </w:r>
      <w:r w:rsidR="00003439" w:rsidRPr="00416C00">
        <w:t xml:space="preserve">. Kod </w:t>
      </w:r>
      <w:r w:rsidR="00003439" w:rsidRPr="00416C00">
        <w:rPr>
          <w:i/>
          <w:iCs/>
        </w:rPr>
        <w:t>PC</w:t>
      </w:r>
      <w:r w:rsidR="003048F7">
        <w:t xml:space="preserve"> likova</w:t>
      </w:r>
      <w:r w:rsidR="00003439" w:rsidRPr="00416C00">
        <w:t xml:space="preserve"> te statistike se izračunavaju iz glavnih po određenoj formuli.</w:t>
      </w:r>
    </w:p>
    <w:p w14:paraId="0BA37337" w14:textId="7E96B31C" w:rsidR="00003439" w:rsidRDefault="00003439" w:rsidP="00AF5351"/>
    <w:p w14:paraId="76623ACC" w14:textId="77777777" w:rsidR="00251D0E" w:rsidRPr="00416C00" w:rsidRDefault="00251D0E" w:rsidP="00AF5351"/>
    <w:p w14:paraId="31E1BAA0" w14:textId="2481C8C4" w:rsidR="00003439" w:rsidRPr="00416C00" w:rsidRDefault="00003439" w:rsidP="00543646">
      <w:pPr>
        <w:pStyle w:val="Naslov3"/>
        <w:numPr>
          <w:ilvl w:val="2"/>
          <w:numId w:val="2"/>
        </w:numPr>
      </w:pPr>
      <w:bookmarkStart w:id="34" w:name="_Toc82501117"/>
      <w:r w:rsidRPr="00416C00">
        <w:t>Okoliš</w:t>
      </w:r>
      <w:bookmarkEnd w:id="34"/>
    </w:p>
    <w:p w14:paraId="1CB17F33" w14:textId="0FA83A84" w:rsidR="00685C65" w:rsidRPr="00416C00" w:rsidRDefault="00685C65" w:rsidP="004C3E68"/>
    <w:p w14:paraId="0DA5FDFA" w14:textId="7BDC1B73" w:rsidR="00003439" w:rsidRPr="00416C00" w:rsidRDefault="00003439" w:rsidP="004C3E68">
      <w:r w:rsidRPr="00416C00">
        <w:t>Ostale prepreke koje su nežive nazivaju se okoliš</w:t>
      </w:r>
      <w:r w:rsidR="006F3259">
        <w:t>.</w:t>
      </w:r>
      <w:r w:rsidR="004A2648">
        <w:t xml:space="preserve"> </w:t>
      </w:r>
      <w:r w:rsidR="006F3259">
        <w:t xml:space="preserve">Na slici 1 je on označen kao </w:t>
      </w:r>
      <w:proofErr w:type="spellStart"/>
      <w:r w:rsidR="006F3259" w:rsidRPr="000174FC">
        <w:rPr>
          <w:i/>
          <w:iCs/>
        </w:rPr>
        <w:t>Environment</w:t>
      </w:r>
      <w:proofErr w:type="spellEnd"/>
      <w:r w:rsidR="006F3259">
        <w:t xml:space="preserve"> (engl. okoliš) zato što će se taj naziv koristiti u implementaciji aplikacije</w:t>
      </w:r>
      <w:r w:rsidRPr="00416C00">
        <w:t xml:space="preserve">. Okoliš ograničava kretanje likova po bojnom polju, a time i ploči. Okoliš nema potrebe imati statistike kao i živi likovi, ali ima dva glavna svojstva. Neki okoliš je moguće uništiti i time otvoriti novi put ili otkriti neprijatelja. Određena oružja imaju mogućnost uništavanja okoliša ili zaklona. Može li neko oružje uništiti određeni okoliš ovisi o razornoj moći samog oružja, koja nije posebna statistika, već sami igrači mogu to </w:t>
      </w:r>
      <w:r w:rsidRPr="00416C00">
        <w:lastRenderedPageBreak/>
        <w:t xml:space="preserve">logikom zaključiti. Recimo, top može napraviti rupu u zidu, dok </w:t>
      </w:r>
      <w:r w:rsidR="00F96605" w:rsidRPr="00416C00">
        <w:t>obična sačmarica ne može. Primjeri okoliša su zid, drvo, stol i slično.</w:t>
      </w:r>
    </w:p>
    <w:p w14:paraId="00FCD57C" w14:textId="4AD2552B" w:rsidR="00251D0E" w:rsidRDefault="00251D0E" w:rsidP="004C3E68"/>
    <w:p w14:paraId="021A23EC" w14:textId="77777777" w:rsidR="005E6956" w:rsidRPr="00416C00" w:rsidRDefault="005E6956" w:rsidP="004C3E68"/>
    <w:p w14:paraId="54267707" w14:textId="77777777" w:rsidR="00685C65" w:rsidRPr="00416C00" w:rsidRDefault="00685C65" w:rsidP="006B07C8">
      <w:pPr>
        <w:pStyle w:val="Naslov3"/>
        <w:numPr>
          <w:ilvl w:val="2"/>
          <w:numId w:val="2"/>
        </w:numPr>
      </w:pPr>
      <w:bookmarkStart w:id="35" w:name="_Toc79782931"/>
      <w:bookmarkStart w:id="36" w:name="_Toc82501118"/>
      <w:r w:rsidRPr="00416C00">
        <w:t>Ploča</w:t>
      </w:r>
      <w:bookmarkEnd w:id="35"/>
      <w:bookmarkEnd w:id="36"/>
    </w:p>
    <w:p w14:paraId="62B128A6" w14:textId="77777777" w:rsidR="00685C65" w:rsidRPr="00416C00" w:rsidRDefault="00685C65" w:rsidP="00685C65"/>
    <w:p w14:paraId="417151BB" w14:textId="34669AE3" w:rsidR="00685C65" w:rsidRDefault="00685C65" w:rsidP="00685C65">
      <w:r w:rsidRPr="00416C00">
        <w:t xml:space="preserve">Sustav je predviđen da se igra na dva načina, ovisno o tome postoji li opasnost ili ne. Ako heroji nisu u bitci i samo prolaze svijetom bez opasnosti </w:t>
      </w:r>
      <w:r w:rsidR="0095312B">
        <w:t xml:space="preserve">voditelj igre </w:t>
      </w:r>
      <w:r w:rsidRPr="00416C00">
        <w:t>opisuje svijet i objašnjava što se događa oko njih. Mogu se koristiti bilješke i druga pomagala. Kada se likovi nalaze u opasnosti i postoje neprijatelji oko heroja, koristi se igraća ploča za predočavanje situacije</w:t>
      </w:r>
      <w:r w:rsidR="006F3259">
        <w:t xml:space="preserve"> </w:t>
      </w:r>
      <w:r w:rsidR="006F3259" w:rsidRPr="00416C00">
        <w:t xml:space="preserve">(engl. </w:t>
      </w:r>
      <w:proofErr w:type="spellStart"/>
      <w:r w:rsidR="006F3259" w:rsidRPr="00416C00">
        <w:rPr>
          <w:i/>
          <w:iCs/>
        </w:rPr>
        <w:t>encounter</w:t>
      </w:r>
      <w:proofErr w:type="spellEnd"/>
      <w:r w:rsidR="006F3259" w:rsidRPr="00416C00">
        <w:t>)</w:t>
      </w:r>
      <w:r w:rsidRPr="00416C00">
        <w:t>. Ploča je dvodimenzionalni pregled polja odozgo na kojem se događa bitka. Na ploču će</w:t>
      </w:r>
      <w:r w:rsidR="0095312B">
        <w:t xml:space="preserve"> voditelj igre</w:t>
      </w:r>
      <w:r w:rsidRPr="00416C00">
        <w:t xml:space="preserve"> moći postaviti neprijatelje, heroje i prepreke kako bi što bolje dočarao pozicije na bojnom polju. Heroji dolaze u dva oblika koja će kasnije biti spomenuta. Neprijatelji će biti prethodno izrađeni te će se lako moći postaviti i pomicati po ploči, isto kao i heroji. Prepreke uključuju sve objekte na fiktivnom bojnom polju koji ograničavaju pomicanje, poput zidova, ili iza kojih se likovi mogu stati u zaklon, poput niskih zidova, uglova, drva i sl.</w:t>
      </w:r>
    </w:p>
    <w:p w14:paraId="5F50D04D" w14:textId="14CE474F" w:rsidR="008746F4" w:rsidRPr="00416C00" w:rsidRDefault="008746F4" w:rsidP="00685C65">
      <w:r>
        <w:t xml:space="preserve">Primjer ploče u nekoj situaciji igranja igre prikazan je na slici </w:t>
      </w:r>
      <w:r w:rsidR="00E0288D">
        <w:t>5.</w:t>
      </w:r>
      <w:r>
        <w:t xml:space="preserve"> </w:t>
      </w:r>
      <w:r w:rsidR="00E0288D">
        <w:t xml:space="preserve">Na slici su označeni predstavnici većine entiteta koji se mogu postaviti na ploču. Ovisno o pripadnosti likovi su označeni različitim bojama, crvena predstavlja neprijatelje, plava saveznike, a zelena heroje. Piloti su prikazani portretom, s kacigama na glavama, dok su </w:t>
      </w:r>
      <w:proofErr w:type="spellStart"/>
      <w:r w:rsidR="00E0288D">
        <w:t>mekovi</w:t>
      </w:r>
      <w:proofErr w:type="spellEnd"/>
      <w:r w:rsidR="00E0288D">
        <w:t xml:space="preserve"> prikazani gotovo u cijelosti. Iako su iste veličine na ploči, </w:t>
      </w:r>
      <w:proofErr w:type="spellStart"/>
      <w:r w:rsidR="00E0288D">
        <w:t>mekovi</w:t>
      </w:r>
      <w:proofErr w:type="spellEnd"/>
      <w:r w:rsidR="00E0288D">
        <w:t xml:space="preserve"> su do nekoliko puta veći od pilota, ali radi jednostavnosti, na ploči svi zauzimaju istu količinu prostora. Na slici je također označeno nekoliko entiteta koji predstavljaju okoliš. Gornje označeni okoliš </w:t>
      </w:r>
      <w:r w:rsidR="00101CE5">
        <w:t xml:space="preserve">sastavljen je od </w:t>
      </w:r>
      <w:r w:rsidR="00E0288D">
        <w:t>više istih dijelova koji zajedno tvore kameni zid</w:t>
      </w:r>
      <w:r w:rsidR="005E6956">
        <w:t>.</w:t>
      </w:r>
      <w:r w:rsidR="00E0288D">
        <w:t xml:space="preserve"> </w:t>
      </w:r>
      <w:r w:rsidR="005E6956">
        <w:t>D</w:t>
      </w:r>
      <w:r w:rsidR="00E0288D">
        <w:t xml:space="preserve">onje označeni okoliš je </w:t>
      </w:r>
      <w:r w:rsidR="005E6956">
        <w:t xml:space="preserve">zapravo drvo. Ono je predstavljeno samo deblom, kako krošnja ne bi zakrivala dio ploče, a time i dio prostora u igri po kojem bi se likovi trebali moći kretati (prostor ispod krošnje drveta). </w:t>
      </w:r>
    </w:p>
    <w:p w14:paraId="6F756969" w14:textId="77777777" w:rsidR="00E0288D" w:rsidRDefault="00E0288D" w:rsidP="009D5EBD">
      <w:pPr>
        <w:keepNext/>
        <w:jc w:val="center"/>
      </w:pPr>
      <w:r>
        <w:rPr>
          <w:noProof/>
        </w:rPr>
        <w:lastRenderedPageBreak/>
        <w:drawing>
          <wp:inline distT="0" distB="0" distL="0" distR="0" wp14:anchorId="53983997" wp14:editId="5D0A08A6">
            <wp:extent cx="4293367" cy="5267325"/>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lika 8"/>
                    <pic:cNvPicPr/>
                  </pic:nvPicPr>
                  <pic:blipFill>
                    <a:blip r:embed="rId18">
                      <a:extLst>
                        <a:ext uri="{28A0092B-C50C-407E-A947-70E740481C1C}">
                          <a14:useLocalDpi xmlns:a14="http://schemas.microsoft.com/office/drawing/2010/main" val="0"/>
                        </a:ext>
                      </a:extLst>
                    </a:blip>
                    <a:stretch>
                      <a:fillRect/>
                    </a:stretch>
                  </pic:blipFill>
                  <pic:spPr>
                    <a:xfrm>
                      <a:off x="0" y="0"/>
                      <a:ext cx="4310876" cy="5288805"/>
                    </a:xfrm>
                    <a:prstGeom prst="rect">
                      <a:avLst/>
                    </a:prstGeom>
                  </pic:spPr>
                </pic:pic>
              </a:graphicData>
            </a:graphic>
          </wp:inline>
        </w:drawing>
      </w:r>
    </w:p>
    <w:p w14:paraId="5BC496F7" w14:textId="4A4E3E8A" w:rsidR="00251D0E" w:rsidRDefault="00E0288D" w:rsidP="009D5EBD">
      <w:pPr>
        <w:pStyle w:val="Opisslike"/>
        <w:jc w:val="center"/>
      </w:pPr>
      <w:bookmarkStart w:id="37" w:name="_Toc82528246"/>
      <w:r>
        <w:t xml:space="preserve">Slika </w:t>
      </w:r>
      <w:r w:rsidR="00114568">
        <w:fldChar w:fldCharType="begin"/>
      </w:r>
      <w:r w:rsidR="00114568">
        <w:instrText xml:space="preserve"> SEQ Slika \* ARABIC </w:instrText>
      </w:r>
      <w:r w:rsidR="00114568">
        <w:fldChar w:fldCharType="separate"/>
      </w:r>
      <w:r w:rsidR="00EF0641">
        <w:rPr>
          <w:noProof/>
        </w:rPr>
        <w:t>5</w:t>
      </w:r>
      <w:r w:rsidR="00114568">
        <w:rPr>
          <w:noProof/>
        </w:rPr>
        <w:fldChar w:fldCharType="end"/>
      </w:r>
      <w:r>
        <w:t>: Primjer postavljene ploče unutar aplikacije, autorski rad</w:t>
      </w:r>
      <w:bookmarkEnd w:id="37"/>
    </w:p>
    <w:p w14:paraId="59609ADB" w14:textId="4D287762" w:rsidR="00BF2726" w:rsidRDefault="00BF2726" w:rsidP="004C3E68"/>
    <w:p w14:paraId="2478D6BA" w14:textId="77777777" w:rsidR="005E6956" w:rsidRPr="00416C00" w:rsidRDefault="005E6956" w:rsidP="004C3E68"/>
    <w:p w14:paraId="3AD768B5" w14:textId="2C916914" w:rsidR="00247995" w:rsidRDefault="005C0AA2" w:rsidP="005C0AA2">
      <w:pPr>
        <w:pStyle w:val="Naslov2"/>
        <w:numPr>
          <w:ilvl w:val="1"/>
          <w:numId w:val="2"/>
        </w:numPr>
      </w:pPr>
      <w:bookmarkStart w:id="38" w:name="_Toc82501119"/>
      <w:r w:rsidRPr="00416C00">
        <w:t>Implementacija sustava</w:t>
      </w:r>
      <w:bookmarkEnd w:id="38"/>
    </w:p>
    <w:p w14:paraId="6178EC6B" w14:textId="77777777" w:rsidR="00DA533E" w:rsidRPr="00DA533E" w:rsidRDefault="00DA533E" w:rsidP="00DA533E"/>
    <w:p w14:paraId="3AABDF6C" w14:textId="06AE5D1E" w:rsidR="00685C65" w:rsidRDefault="00E513FF" w:rsidP="005C0AA2">
      <w:pPr>
        <w:pStyle w:val="Naslov3"/>
        <w:numPr>
          <w:ilvl w:val="2"/>
          <w:numId w:val="2"/>
        </w:numPr>
      </w:pPr>
      <w:bookmarkStart w:id="39" w:name="_Toc82501120"/>
      <w:r>
        <w:t>Korišteni alati</w:t>
      </w:r>
      <w:bookmarkEnd w:id="39"/>
    </w:p>
    <w:p w14:paraId="77D4EB51" w14:textId="77777777" w:rsidR="00A7302E" w:rsidRPr="00F83F13" w:rsidRDefault="00A7302E" w:rsidP="005C0AA2"/>
    <w:p w14:paraId="3C93226E" w14:textId="1F80CB34" w:rsidR="00E513FF" w:rsidRDefault="00A7302E" w:rsidP="00685C65">
      <w:r w:rsidRPr="00687F0F">
        <w:t>Aplikacija je implementirana u Pythonu</w:t>
      </w:r>
      <w:r>
        <w:t xml:space="preserve"> te je j</w:t>
      </w:r>
      <w:r w:rsidRPr="00687F0F">
        <w:t>edini zahtjev od korisnika je da na svom računalu ima instaliran programski jezik Python. Python je odabran jer sama aplikacija nije toliko velika te ne bi trebalo biti problema oko memorije i vremena izvođenja zadataka na većini osobnih računala. Isto tako</w:t>
      </w:r>
      <w:r w:rsidR="008746F4">
        <w:t>,</w:t>
      </w:r>
      <w:r w:rsidRPr="00687F0F">
        <w:t xml:space="preserve"> prethodn</w:t>
      </w:r>
      <w:r>
        <w:t>o</w:t>
      </w:r>
      <w:r w:rsidRPr="00687F0F">
        <w:t xml:space="preserve"> </w:t>
      </w:r>
      <w:r>
        <w:t>poznavanje</w:t>
      </w:r>
      <w:r w:rsidRPr="00687F0F">
        <w:t xml:space="preserve"> </w:t>
      </w:r>
      <w:r>
        <w:t>tog</w:t>
      </w:r>
      <w:r w:rsidRPr="00687F0F">
        <w:t xml:space="preserve"> </w:t>
      </w:r>
      <w:r w:rsidRPr="00687F0F">
        <w:lastRenderedPageBreak/>
        <w:t>programsk</w:t>
      </w:r>
      <w:r>
        <w:t>og</w:t>
      </w:r>
      <w:r w:rsidRPr="00687F0F">
        <w:t xml:space="preserve"> jezik</w:t>
      </w:r>
      <w:r>
        <w:t>a</w:t>
      </w:r>
      <w:r w:rsidRPr="00687F0F">
        <w:t xml:space="preserve">, prethodno iskustvo i jedna autorska igra, u potpunosti izrađena u Pythonu, </w:t>
      </w:r>
      <w:r>
        <w:t>činili su bitne preduvjete</w:t>
      </w:r>
      <w:r w:rsidRPr="00687F0F">
        <w:t xml:space="preserve"> </w:t>
      </w:r>
      <w:r>
        <w:t>za</w:t>
      </w:r>
      <w:r w:rsidRPr="00687F0F">
        <w:t xml:space="preserve"> izrad</w:t>
      </w:r>
      <w:r>
        <w:t>u</w:t>
      </w:r>
      <w:r w:rsidRPr="00687F0F">
        <w:t xml:space="preserve"> jedne takve aplikacije. Kombinacija objektno orijentirane paradigme i proceduralnog programiranja omogućavaju potpunu implementaciju, čak i bez baze podataka. Baze podataka nisu neophodne</w:t>
      </w:r>
      <w:r w:rsidR="008746F4">
        <w:t xml:space="preserve"> jer</w:t>
      </w:r>
      <w:r w:rsidRPr="00687F0F">
        <w:t xml:space="preserve"> sustav u trenutnom stanju ima tek oko dvjestotinjak entiteta kao što su oružja i moduli za heroje. No i dalje su entiteti implementirani sa svojim identifikacijskim brojevima i indeksima u listama. Cijela aplikacija se relativno lako može unaprijediti implementacijom baze podataka. Python i sama implementacija entiteta to </w:t>
      </w:r>
      <w:r>
        <w:t>jednostavno</w:t>
      </w:r>
      <w:r w:rsidRPr="00687F0F">
        <w:t xml:space="preserve"> dopuštaju.</w:t>
      </w:r>
    </w:p>
    <w:p w14:paraId="59E0C1DF" w14:textId="28305AAB" w:rsidR="00E513FF" w:rsidRPr="00416C00" w:rsidRDefault="00E513FF" w:rsidP="00685C65">
      <w:r w:rsidRPr="00416C00">
        <w:t xml:space="preserve">Python je </w:t>
      </w:r>
      <w:proofErr w:type="spellStart"/>
      <w:r w:rsidRPr="00416C00">
        <w:t>interpreterski</w:t>
      </w:r>
      <w:proofErr w:type="spellEnd"/>
      <w:r w:rsidRPr="00416C00">
        <w:t xml:space="preserve"> jezik visoke razine koji se fokusira na čitljivost koda. Implementira više paradigmi, od kojih je za ovu aplikaciju najvažnija objektno orijentirana paradigma. Njegova lakoća pisanja, ali i velike mogućnosti koje dolaze u obliku modula omogućile su mu integraciju s gotovo svim tehnologijama. Danas </w:t>
      </w:r>
      <w:r w:rsidR="008746F4">
        <w:t xml:space="preserve">uporabu </w:t>
      </w:r>
      <w:r w:rsidRPr="00416C00">
        <w:t>Python</w:t>
      </w:r>
      <w:r w:rsidR="008746F4">
        <w:t>a</w:t>
      </w:r>
      <w:r w:rsidRPr="00416C00">
        <w:t xml:space="preserve"> možemo pronaći na web stranicama, u kinematografiji, kod administracije sustava i brojnim drugim tehnologijama. </w:t>
      </w:r>
      <w:r w:rsidRPr="00416C00">
        <w:fldChar w:fldCharType="begin" w:fldLock="1"/>
      </w:r>
      <w:r w:rsidR="002A70D8">
        <w:instrText>ADDIN CSL_CITATION {"citationItems":[{"id":"ITEM-1","itemData":{"author":[{"dropping-particle":"","family":"Python Software Foundation","given":"","non-dropping-particle":"","parse-names":false,"suffix":""}],"id":"ITEM-1","issued":{"date-parts":[["2015"]]},"page":"32","title":"PSF Python Brochure Vol. I","type":"article-journal","volume":"1"},"uris":["http://www.mendeley.com/documents/?uuid=8a217ef3-90be-4ed1-8777-a56c183f29d0"]}],"mendeley":{"formattedCitation":"[14]","plainTextFormattedCitation":"[14]","previouslyFormattedCitation":"[14]"},"properties":{"noteIndex":0},"schema":"https://github.com/citation-style-language/schema/raw/master/csl-citation.json"}</w:instrText>
      </w:r>
      <w:r w:rsidRPr="00416C00">
        <w:fldChar w:fldCharType="separate"/>
      </w:r>
      <w:r w:rsidR="002A70D8" w:rsidRPr="002A70D8">
        <w:rPr>
          <w:noProof/>
        </w:rPr>
        <w:t>[14]</w:t>
      </w:r>
      <w:r w:rsidRPr="00416C00">
        <w:fldChar w:fldCharType="end"/>
      </w:r>
      <w:r w:rsidRPr="00416C00">
        <w:t xml:space="preserve"> Prethodna upoznatost s </w:t>
      </w:r>
      <w:r w:rsidR="008746F4">
        <w:t>tim programskim jezikom</w:t>
      </w:r>
      <w:r w:rsidR="008746F4" w:rsidRPr="00976217">
        <w:t xml:space="preserve"> </w:t>
      </w:r>
      <w:r w:rsidRPr="00976217">
        <w:t xml:space="preserve">i njegovim modulom za izradu grafičkog korisničkog sučelja, </w:t>
      </w:r>
      <w:proofErr w:type="spellStart"/>
      <w:r w:rsidRPr="00976217">
        <w:t>Tkinter</w:t>
      </w:r>
      <w:proofErr w:type="spellEnd"/>
      <w:r w:rsidRPr="00976217">
        <w:t xml:space="preserve">, olakšala je izradu virtualne ploče. </w:t>
      </w:r>
      <w:proofErr w:type="spellStart"/>
      <w:r w:rsidRPr="000C0E88">
        <w:t>Tkinter</w:t>
      </w:r>
      <w:proofErr w:type="spellEnd"/>
      <w:r w:rsidRPr="000C0E88">
        <w:t xml:space="preserve"> je sučelje između </w:t>
      </w:r>
      <w:proofErr w:type="spellStart"/>
      <w:r w:rsidRPr="000C0E88">
        <w:t>Tk</w:t>
      </w:r>
      <w:proofErr w:type="spellEnd"/>
      <w:r w:rsidRPr="000C0E88">
        <w:rPr>
          <w:i/>
          <w:iCs/>
        </w:rPr>
        <w:t xml:space="preserve"> GUI</w:t>
      </w:r>
      <w:r w:rsidRPr="002A5E1A">
        <w:t xml:space="preserve"> alata i </w:t>
      </w:r>
      <w:r w:rsidRPr="006D54E3">
        <w:t>Pytho</w:t>
      </w:r>
      <w:r w:rsidRPr="00762837">
        <w:rPr>
          <w:i/>
          <w:iCs/>
        </w:rPr>
        <w:t>n</w:t>
      </w:r>
      <w:r w:rsidRPr="0059253B">
        <w:t xml:space="preserve">a. </w:t>
      </w:r>
      <w:proofErr w:type="spellStart"/>
      <w:r w:rsidRPr="0059253B">
        <w:t>Tk</w:t>
      </w:r>
      <w:proofErr w:type="spellEnd"/>
      <w:r w:rsidRPr="00281DCE">
        <w:rPr>
          <w:i/>
          <w:iCs/>
        </w:rPr>
        <w:t xml:space="preserve"> GUI</w:t>
      </w:r>
      <w:r w:rsidRPr="0000231A">
        <w:t xml:space="preserve"> je alat za izradu grafičkog sučelja pisan u C-u. </w:t>
      </w:r>
      <w:r w:rsidRPr="00416C00">
        <w:fldChar w:fldCharType="begin" w:fldLock="1"/>
      </w:r>
      <w:r w:rsidR="002A70D8">
        <w:instrText>ADDIN CSL_CITATION {"citationItems":[{"id":"ITEM-1","itemData":{"URL":"https://wiki.tcl-lang.org/page/What+is+Tk","accessed":{"date-parts":[["2021","1","2"]]},"id":"ITEM-1","issued":{"date-parts":[["0"]]},"title":"What is Tk","type":"webpage"},"uris":["http://www.mendeley.com/documents/?uuid=bd64e4f3-e75f-3b61-8653-f2d4f3641306"]}],"mendeley":{"formattedCitation":"[15]","plainTextFormattedCitation":"[15]","previouslyFormattedCitation":"[15]"},"properties":{"noteIndex":0},"schema":"https://github.com/citation-style-language/schema/raw/master/csl-citation.json"}</w:instrText>
      </w:r>
      <w:r w:rsidRPr="00416C00">
        <w:fldChar w:fldCharType="separate"/>
      </w:r>
      <w:r w:rsidR="002A70D8" w:rsidRPr="002A70D8">
        <w:rPr>
          <w:noProof/>
        </w:rPr>
        <w:t>[15]</w:t>
      </w:r>
      <w:r w:rsidRPr="00416C00">
        <w:fldChar w:fldCharType="end"/>
      </w:r>
    </w:p>
    <w:p w14:paraId="1D922640" w14:textId="13BB575B" w:rsidR="00685C65" w:rsidRPr="00416C00" w:rsidRDefault="00685C65" w:rsidP="00685C65">
      <w:r w:rsidRPr="00416C00">
        <w:t xml:space="preserve">Već je spomenuto kako umreženost, koliko je i prednost, može biti i mana. Glavni nedostaci su ovisnost o poslužitelju i internetskoj vezi na obje strane. Ako postoje poteškoće bilo kod korisnika ili poslužitelja, aplikacija, ako će uopće raditi, </w:t>
      </w:r>
      <w:r w:rsidR="00247995">
        <w:t>to</w:t>
      </w:r>
      <w:r w:rsidR="00247995" w:rsidRPr="00247995">
        <w:t xml:space="preserve"> </w:t>
      </w:r>
      <w:r w:rsidRPr="00247995">
        <w:t>će</w:t>
      </w:r>
      <w:r w:rsidR="00247995">
        <w:t xml:space="preserve"> biti</w:t>
      </w:r>
      <w:r w:rsidRPr="00247995">
        <w:t xml:space="preserve"> otežano. Nadalje, uz virtualne </w:t>
      </w:r>
      <w:r w:rsidR="00D647E6" w:rsidRPr="00247995">
        <w:t>igra</w:t>
      </w:r>
      <w:r w:rsidR="00D647E6">
        <w:t>ć</w:t>
      </w:r>
      <w:r w:rsidR="00D647E6" w:rsidRPr="00247995">
        <w:t>e plo</w:t>
      </w:r>
      <w:r w:rsidR="00D647E6">
        <w:t>č</w:t>
      </w:r>
      <w:r w:rsidR="00D647E6" w:rsidRPr="00247995">
        <w:t xml:space="preserve">e </w:t>
      </w:r>
      <w:r w:rsidRPr="00247995">
        <w:t xml:space="preserve">gubi se dio čari društvenih igara, druženje s drugim ljudima i veća mogućnost interakcije. </w:t>
      </w:r>
      <w:r w:rsidRPr="00416C00">
        <w:t xml:space="preserve">Jedna od prednosti izgradnje </w:t>
      </w:r>
      <w:proofErr w:type="spellStart"/>
      <w:r w:rsidRPr="00416C00">
        <w:t>izvanmrežne</w:t>
      </w:r>
      <w:proofErr w:type="spellEnd"/>
      <w:r w:rsidRPr="00416C00">
        <w:t xml:space="preserve"> virtualne igrače ploče je lakoća korištenja kod lokalnih sjednica igranja igre. Lokalnim sjednicama s</w:t>
      </w:r>
      <w:r w:rsidR="00CA6389">
        <w:t>u situacije</w:t>
      </w:r>
      <w:r w:rsidRPr="00416C00">
        <w:t xml:space="preserve"> kada igrači stvarno svi sjede za jednim stolom i zajedno igraju igru. Kod lokalnih sjednica aplikacija može biti otvorena na jednom računalu i funkcionirati će kao fizička </w:t>
      </w:r>
      <w:r w:rsidR="00CA6389">
        <w:t xml:space="preserve">igraća </w:t>
      </w:r>
      <w:r w:rsidRPr="00416C00">
        <w:t xml:space="preserve">ploča s dvodimenzionalnim pogledom na igru odozgo. Ploča može biti kontrolirana od strane </w:t>
      </w:r>
      <w:r w:rsidR="0048229B" w:rsidRPr="00DA533E">
        <w:rPr>
          <w:iCs/>
        </w:rPr>
        <w:t>voditelja igre</w:t>
      </w:r>
      <w:r w:rsidRPr="00416C00">
        <w:t xml:space="preserve">, dok ostali igrači koriste papir i olovku za praćenje vlastitih statistika. Tako se tehnologija minimalno miješa u klasični koncept </w:t>
      </w:r>
      <w:r w:rsidRPr="00416C00">
        <w:rPr>
          <w:i/>
          <w:iCs/>
        </w:rPr>
        <w:t>TTRPG</w:t>
      </w:r>
      <w:r w:rsidR="0048229B">
        <w:t xml:space="preserve"> igara</w:t>
      </w:r>
      <w:r w:rsidRPr="00416C00">
        <w:t xml:space="preserve">. </w:t>
      </w:r>
    </w:p>
    <w:p w14:paraId="0AEA9947" w14:textId="376544FB" w:rsidR="00DA533E" w:rsidRDefault="00685C65" w:rsidP="00685C65">
      <w:r w:rsidRPr="00416C00">
        <w:t>Aplikacija se također vrlo lako može koristiti i u virtualnim sjednicama na daljinu. Trenutno opće stanje u svijetu zbog pandemije korona virusa nas je zapravo odvelo ka virtualnom svijetu i većin</w:t>
      </w:r>
      <w:r w:rsidR="00CA6389">
        <w:t>u</w:t>
      </w:r>
      <w:r w:rsidRPr="00416C00">
        <w:t xml:space="preserve"> poslova koja se može obavljati na daljinu poticalo se tako i obavlja</w:t>
      </w:r>
      <w:r w:rsidR="00247995">
        <w:t>ti</w:t>
      </w:r>
      <w:r w:rsidRPr="00247995">
        <w:t xml:space="preserve">. </w:t>
      </w:r>
      <w:r w:rsidR="00247995">
        <w:t>U</w:t>
      </w:r>
      <w:r w:rsidR="00247995" w:rsidRPr="00247995">
        <w:t xml:space="preserve">vid </w:t>
      </w:r>
      <w:r w:rsidR="00247995">
        <w:t>u</w:t>
      </w:r>
      <w:r w:rsidR="00247995" w:rsidRPr="00247995">
        <w:t xml:space="preserve"> </w:t>
      </w:r>
      <w:r w:rsidRPr="00247995">
        <w:t xml:space="preserve">prednosti i nedostatke takvog načina igranja </w:t>
      </w:r>
      <w:r w:rsidR="00247995">
        <w:t>na temelju iskustva</w:t>
      </w:r>
      <w:r w:rsidR="00247995" w:rsidRPr="00247995">
        <w:t xml:space="preserve"> </w:t>
      </w:r>
      <w:r w:rsidR="00247995" w:rsidRPr="00247995">
        <w:rPr>
          <w:i/>
        </w:rPr>
        <w:lastRenderedPageBreak/>
        <w:t>online</w:t>
      </w:r>
      <w:r w:rsidR="00247995" w:rsidRPr="00247995">
        <w:t xml:space="preserve"> kampanje </w:t>
      </w:r>
      <w:r w:rsidR="00247995" w:rsidRPr="00247995">
        <w:rPr>
          <w:i/>
          <w:iCs/>
        </w:rPr>
        <w:t>D&amp;D</w:t>
      </w:r>
      <w:r w:rsidR="0016588E">
        <w:rPr>
          <w:i/>
          <w:iCs/>
        </w:rPr>
        <w:t xml:space="preserve"> </w:t>
      </w:r>
      <w:r w:rsidR="0016588E">
        <w:t>igre</w:t>
      </w:r>
      <w:r w:rsidR="00247995" w:rsidRPr="00247995">
        <w:t xml:space="preserve"> </w:t>
      </w:r>
      <w:r w:rsidR="00247995">
        <w:t>bio je motivacija i za izradu</w:t>
      </w:r>
      <w:r w:rsidRPr="00247995">
        <w:t xml:space="preserve"> </w:t>
      </w:r>
      <w:r w:rsidR="00247995" w:rsidRPr="00247995">
        <w:t>ov</w:t>
      </w:r>
      <w:r w:rsidR="00247995">
        <w:t>og</w:t>
      </w:r>
      <w:r w:rsidR="00247995" w:rsidRPr="00247995">
        <w:t xml:space="preserve"> </w:t>
      </w:r>
      <w:r w:rsidRPr="00247995">
        <w:t>alat</w:t>
      </w:r>
      <w:r w:rsidR="00247995">
        <w:t>a</w:t>
      </w:r>
      <w:r w:rsidRPr="00247995">
        <w:t>. Aplikacija se koristi na isti način kao i kod lokalnih sjednica, a igranje na daljinu se ostvaruje preko programa za konferencijske pozive i dijeljenja ekrana. Osvrćući se na stanje pandemije, gotovo svako računalo danas ima instaliran jedan takav program</w:t>
      </w:r>
      <w:r w:rsidR="0048229B">
        <w:t xml:space="preserve"> </w:t>
      </w:r>
      <w:r w:rsidRPr="00247995">
        <w:t>neophod</w:t>
      </w:r>
      <w:r w:rsidR="00687F0F">
        <w:t>a</w:t>
      </w:r>
      <w:r w:rsidRPr="00247995">
        <w:t>n za rad na daljinu. Budući da su tako</w:t>
      </w:r>
      <w:r w:rsidR="001D4ADF" w:rsidRPr="00247995">
        <w:t xml:space="preserve"> lako</w:t>
      </w:r>
      <w:r w:rsidRPr="00247995">
        <w:t xml:space="preserve"> dostupni, za aplikaciju ovakve složenosti, dobro ih je iskoristiti. </w:t>
      </w:r>
      <w:r w:rsidR="0048229B">
        <w:t>Voditelj igre</w:t>
      </w:r>
      <w:r w:rsidRPr="00247995">
        <w:t xml:space="preserve"> i dalje kontrolira ploču, te dijeli ekran svim ostalim sudionicima, koji su pak slobodni pratiti statistike svojih heroja ili na računalu ili opet papirom i olovkom.</w:t>
      </w:r>
    </w:p>
    <w:p w14:paraId="48DC5C8F" w14:textId="6AB7DC65" w:rsidR="00E513FF" w:rsidRDefault="00CF7B9E" w:rsidP="00CF7B9E">
      <w:r w:rsidRPr="00416C00">
        <w:t xml:space="preserve">U duhu </w:t>
      </w:r>
      <w:r w:rsidR="006F3259" w:rsidRPr="00DA533E">
        <w:rPr>
          <w:i/>
          <w:iCs/>
        </w:rPr>
        <w:t>TT</w:t>
      </w:r>
      <w:r w:rsidRPr="00E513FF">
        <w:rPr>
          <w:i/>
          <w:iCs/>
        </w:rPr>
        <w:t>RPG</w:t>
      </w:r>
      <w:r w:rsidR="006F3259">
        <w:rPr>
          <w:i/>
          <w:iCs/>
        </w:rPr>
        <w:t xml:space="preserve"> </w:t>
      </w:r>
      <w:r w:rsidR="0048229B">
        <w:t>igara</w:t>
      </w:r>
      <w:r w:rsidRPr="00416C00">
        <w:t xml:space="preserve"> većina pravila su zapisana u svojevrsni priručnik, dok aplikacija u Pythonu samo omogućava vizualizaciju igre.</w:t>
      </w:r>
      <w:r w:rsidR="001D4ADF" w:rsidRPr="00416C00">
        <w:t xml:space="preserve"> </w:t>
      </w:r>
      <w:r w:rsidR="0048229B">
        <w:t xml:space="preserve">Voditelj igre </w:t>
      </w:r>
      <w:r w:rsidRPr="00416C00">
        <w:t>vodi brigu o tome da se pravila poštuju, pa će ta sloboda</w:t>
      </w:r>
      <w:r w:rsidR="001D4ADF" w:rsidRPr="00416C00">
        <w:t xml:space="preserve"> i odgovornost na</w:t>
      </w:r>
      <w:r w:rsidRPr="00416C00">
        <w:t xml:space="preserve"> njima i ostati. </w:t>
      </w:r>
      <w:r w:rsidR="00E513FF">
        <w:t xml:space="preserve">U </w:t>
      </w:r>
      <w:r w:rsidR="00DD558D">
        <w:t xml:space="preserve">Microsoft </w:t>
      </w:r>
      <w:r w:rsidR="00E513FF">
        <w:t>Excel dokumentu</w:t>
      </w:r>
      <w:r w:rsidR="001D4ADF" w:rsidRPr="00416C00">
        <w:t xml:space="preserve"> se nalaze i ostale bilješke o pravilima igre koje se ne nalaze u aplikaciji, a mogu se pronaći u Excel </w:t>
      </w:r>
      <w:r w:rsidR="003270AA" w:rsidRPr="00416C00">
        <w:t>datoteci</w:t>
      </w:r>
      <w:r w:rsidR="001D4ADF" w:rsidRPr="00416C00">
        <w:t xml:space="preserve"> koja </w:t>
      </w:r>
      <w:r w:rsidR="00D81870">
        <w:t>je priložena uz ovaj rad</w:t>
      </w:r>
      <w:r w:rsidR="001D4ADF" w:rsidRPr="00416C00">
        <w:t>.</w:t>
      </w:r>
      <w:r w:rsidR="004F53FE" w:rsidRPr="00416C00">
        <w:t xml:space="preserve"> </w:t>
      </w:r>
      <w:r w:rsidR="000C0907">
        <w:t>Osim toga,</w:t>
      </w:r>
      <w:r w:rsidR="004F53FE" w:rsidRPr="00416C00">
        <w:t xml:space="preserve"> </w:t>
      </w:r>
      <w:r w:rsidR="000C0907" w:rsidRPr="00416C00">
        <w:t>pohra</w:t>
      </w:r>
      <w:r w:rsidR="000C0907">
        <w:t>njuju se i</w:t>
      </w:r>
      <w:r w:rsidR="000C0907" w:rsidRPr="00416C00">
        <w:t xml:space="preserve"> </w:t>
      </w:r>
      <w:r w:rsidR="004F53FE" w:rsidRPr="00416C00">
        <w:t>podatci o oružjima, modulima, neprijateljima i drugim elementima igre. Svaki entitet ima svoje statistike koje je bitno zapisati</w:t>
      </w:r>
      <w:r w:rsidR="005620E2" w:rsidRPr="00416C00">
        <w:t xml:space="preserve">: </w:t>
      </w:r>
      <w:r w:rsidR="004F53FE" w:rsidRPr="00416C00">
        <w:t xml:space="preserve">šteta, </w:t>
      </w:r>
      <w:r w:rsidR="001D4ADF" w:rsidRPr="00416C00">
        <w:t>učinak</w:t>
      </w:r>
      <w:r w:rsidR="004F53FE" w:rsidRPr="00416C00">
        <w:t xml:space="preserve"> i sl. </w:t>
      </w:r>
      <w:r w:rsidR="000C0907">
        <w:t>D</w:t>
      </w:r>
      <w:r w:rsidR="004F53FE" w:rsidRPr="00416C00">
        <w:t xml:space="preserve">ok se </w:t>
      </w:r>
      <w:r w:rsidR="0048229B">
        <w:t xml:space="preserve">eventualno </w:t>
      </w:r>
      <w:r w:rsidR="000C0907">
        <w:t xml:space="preserve">ne </w:t>
      </w:r>
      <w:r w:rsidR="0048229B">
        <w:t>napravi</w:t>
      </w:r>
      <w:r w:rsidR="004F53FE" w:rsidRPr="00416C00">
        <w:t xml:space="preserve"> </w:t>
      </w:r>
      <w:r w:rsidR="0048229B" w:rsidRPr="00416C00">
        <w:t>implementacij</w:t>
      </w:r>
      <w:r w:rsidR="0048229B">
        <w:t>a</w:t>
      </w:r>
      <w:r w:rsidR="0048229B" w:rsidRPr="00416C00">
        <w:t xml:space="preserve"> </w:t>
      </w:r>
      <w:r w:rsidR="0048229B">
        <w:t xml:space="preserve">s </w:t>
      </w:r>
      <w:r w:rsidR="0048229B" w:rsidRPr="00416C00">
        <w:t>baz</w:t>
      </w:r>
      <w:r w:rsidR="0048229B">
        <w:t>om</w:t>
      </w:r>
      <w:r w:rsidR="0048229B" w:rsidRPr="00416C00">
        <w:t xml:space="preserve"> </w:t>
      </w:r>
      <w:r w:rsidR="004F53FE" w:rsidRPr="00416C00">
        <w:t>podataka</w:t>
      </w:r>
      <w:r w:rsidR="001D4ADF" w:rsidRPr="00416C00">
        <w:t xml:space="preserve"> Excel </w:t>
      </w:r>
      <w:r w:rsidR="000C0907">
        <w:t>se koristi</w:t>
      </w:r>
      <w:r w:rsidR="001D4ADF" w:rsidRPr="00416C00">
        <w:t xml:space="preserve"> za nacrte i prijedloge entiteta, prije unosa u bazu.</w:t>
      </w:r>
      <w:r w:rsidR="004F53FE" w:rsidRPr="00416C00">
        <w:t xml:space="preserve"> Svakom entitetu je pridijeljen i identifikacijski broj kako bi se </w:t>
      </w:r>
      <w:r w:rsidR="0048229B">
        <w:t xml:space="preserve">voditelju igre </w:t>
      </w:r>
      <w:r w:rsidR="004F53FE" w:rsidRPr="00416C00">
        <w:t xml:space="preserve">lako snašao u pronalasku traženog modula ili oružja. Identifikacijski brojevi također olakšavaju implementaciju baze podataka u daljnjem razvoju </w:t>
      </w:r>
      <w:r w:rsidR="00D37C07" w:rsidRPr="00416C00">
        <w:t>sustav</w:t>
      </w:r>
      <w:r w:rsidR="004F53FE" w:rsidRPr="00416C00">
        <w:t xml:space="preserve">a i same aplikacije te omogućavaju lako dodavanje novih entiteta koji se dodaju u </w:t>
      </w:r>
      <w:r w:rsidR="00D37C07" w:rsidRPr="00416C00">
        <w:t>sustav</w:t>
      </w:r>
      <w:r w:rsidR="004F53FE" w:rsidRPr="00416C00">
        <w:t xml:space="preserve">, npr. novih modula. </w:t>
      </w:r>
    </w:p>
    <w:p w14:paraId="1EAE77F8" w14:textId="34E79346" w:rsidR="0002353C" w:rsidRPr="00416C00" w:rsidRDefault="00DD558D" w:rsidP="00CF7B9E">
      <w:r>
        <w:t>Programski alat Microsoft</w:t>
      </w:r>
      <w:r w:rsidR="004F53FE" w:rsidRPr="00416C00">
        <w:t xml:space="preserve"> Word </w:t>
      </w:r>
      <w:r w:rsidR="00811047">
        <w:t>se može koristiti</w:t>
      </w:r>
      <w:r w:rsidR="004F53FE" w:rsidRPr="00416C00">
        <w:t xml:space="preserve"> za pisanje priče i drugih tekstualnih podataka. </w:t>
      </w:r>
      <w:r w:rsidR="004F53FE" w:rsidRPr="00416C00">
        <w:rPr>
          <w:i/>
          <w:iCs/>
        </w:rPr>
        <w:t>D&amp;D</w:t>
      </w:r>
      <w:r w:rsidR="004F53FE" w:rsidRPr="00416C00">
        <w:t xml:space="preserve"> svjetovi mogu postati jako veliki ako se gradi na njima i </w:t>
      </w:r>
      <w:r w:rsidR="00811047">
        <w:t xml:space="preserve">ako se </w:t>
      </w:r>
      <w:r w:rsidR="004F53FE" w:rsidRPr="00416C00">
        <w:t>kampanje nadovezuju jedne na drugu. Stoga je neophodno imati sve informacije na jednom mjestu. Jedan Wordov dokument je lako prenosiv i, uz dobro organizaciju, čitljiv.</w:t>
      </w:r>
      <w:r w:rsidR="00E513FF" w:rsidRPr="00E513FF">
        <w:t xml:space="preserve"> </w:t>
      </w:r>
      <w:r w:rsidR="00E513FF" w:rsidRPr="00416C00">
        <w:t>Veliki broj sustav</w:t>
      </w:r>
      <w:r w:rsidR="00E513FF" w:rsidRPr="004F22CD">
        <w:t xml:space="preserve">a, priča i kampanja </w:t>
      </w:r>
      <w:r w:rsidR="00E513FF" w:rsidRPr="004F22CD">
        <w:rPr>
          <w:i/>
          <w:iCs/>
        </w:rPr>
        <w:t>TTRPG</w:t>
      </w:r>
      <w:r w:rsidR="00E513FF">
        <w:t xml:space="preserve"> igara</w:t>
      </w:r>
      <w:r w:rsidR="00E513FF" w:rsidRPr="00976217">
        <w:t xml:space="preserve"> se također mogu preuzeti s interneta. Postoje besplatni resursi i oni koji se plaćaju. Većina ih dolazi u </w:t>
      </w:r>
      <w:r w:rsidR="00E513FF" w:rsidRPr="00976217">
        <w:rPr>
          <w:i/>
          <w:iCs/>
        </w:rPr>
        <w:t>PDF</w:t>
      </w:r>
      <w:r w:rsidR="00E513FF" w:rsidRPr="00976217">
        <w:t xml:space="preserve"> formatu.</w:t>
      </w:r>
    </w:p>
    <w:p w14:paraId="326C730D" w14:textId="37F45A96" w:rsidR="006B07C8" w:rsidRDefault="00802B87" w:rsidP="00B67B6B">
      <w:r w:rsidRPr="00281DCE">
        <w:t xml:space="preserve">Izrada same priče i kampanje nisu bili cilj ovog projekta, već izrada potrebnih alata i niza pravila. Kao i </w:t>
      </w:r>
      <w:r w:rsidR="00482553">
        <w:t xml:space="preserve">za </w:t>
      </w:r>
      <w:r w:rsidRPr="00281DCE">
        <w:t>knjige originaln</w:t>
      </w:r>
      <w:r w:rsidR="00E513FF">
        <w:t>e</w:t>
      </w:r>
      <w:r w:rsidRPr="00281DCE">
        <w:t xml:space="preserve"> </w:t>
      </w:r>
      <w:r w:rsidRPr="00DA533E">
        <w:rPr>
          <w:i/>
          <w:iCs/>
        </w:rPr>
        <w:t>D&amp;D</w:t>
      </w:r>
      <w:r w:rsidR="00E513FF">
        <w:t xml:space="preserve"> igre</w:t>
      </w:r>
      <w:r w:rsidRPr="00281DCE">
        <w:t xml:space="preserve">, </w:t>
      </w:r>
      <w:r w:rsidR="00482553">
        <w:t>to može biti poticaj za</w:t>
      </w:r>
      <w:r w:rsidR="00482553" w:rsidRPr="00281DCE">
        <w:t xml:space="preserve"> </w:t>
      </w:r>
      <w:r w:rsidRPr="00281DCE">
        <w:t>buduće igrače i voditelje ig</w:t>
      </w:r>
      <w:r w:rsidRPr="0067717E">
        <w:t xml:space="preserve">re da izrađuju svoje priče i mjesta te da koriste pravila </w:t>
      </w:r>
      <w:r w:rsidRPr="0067717E">
        <w:rPr>
          <w:i/>
          <w:iCs/>
        </w:rPr>
        <w:t>TTRPG</w:t>
      </w:r>
      <w:r w:rsidR="006F3259">
        <w:t xml:space="preserve"> igre</w:t>
      </w:r>
      <w:r w:rsidRPr="00E07746">
        <w:rPr>
          <w:i/>
          <w:iCs/>
        </w:rPr>
        <w:t xml:space="preserve"> 404th </w:t>
      </w:r>
      <w:r w:rsidRPr="00E07746">
        <w:t xml:space="preserve">kao smjernice pri izradi svijeta i likova. Iz tog razloga u materijalima projekta nisu uključeni tekstovi koji se odnose na ekonomiju, izgled svijeta (osim izgleda glavnih elemenata </w:t>
      </w:r>
      <w:r w:rsidRPr="00E07746">
        <w:rPr>
          <w:i/>
          <w:iCs/>
        </w:rPr>
        <w:t>404th</w:t>
      </w:r>
      <w:r w:rsidRPr="00E07746">
        <w:t xml:space="preserve">, pilota i </w:t>
      </w:r>
      <w:proofErr w:type="spellStart"/>
      <w:r w:rsidRPr="00E07746">
        <w:t>mekova</w:t>
      </w:r>
      <w:proofErr w:type="spellEnd"/>
      <w:r w:rsidRPr="00E07746">
        <w:t>) te priču kampanje.</w:t>
      </w:r>
    </w:p>
    <w:p w14:paraId="320F01D4" w14:textId="0A9A5E30" w:rsidR="001C7EDE" w:rsidRPr="00416C00" w:rsidRDefault="003540F8" w:rsidP="00DA533E">
      <w:pPr>
        <w:pStyle w:val="Naslov3"/>
        <w:numPr>
          <w:ilvl w:val="2"/>
          <w:numId w:val="2"/>
        </w:numPr>
      </w:pPr>
      <w:bookmarkStart w:id="40" w:name="_Toc82501121"/>
      <w:r>
        <w:lastRenderedPageBreak/>
        <w:t>Prijenos</w:t>
      </w:r>
      <w:r w:rsidR="00F83F13">
        <w:t xml:space="preserve"> podataka iz Excela u aplikaciju</w:t>
      </w:r>
      <w:bookmarkEnd w:id="40"/>
    </w:p>
    <w:p w14:paraId="7050761D" w14:textId="4C54B186" w:rsidR="001C7EDE" w:rsidRDefault="001C7EDE" w:rsidP="00B67B6B"/>
    <w:p w14:paraId="5C104093" w14:textId="34794B21" w:rsidR="001C7EDE" w:rsidRPr="006D54E3" w:rsidRDefault="00AD0971" w:rsidP="001C7EDE">
      <w:r>
        <w:t>Uporabom</w:t>
      </w:r>
      <w:r w:rsidR="001C7EDE" w:rsidRPr="00416C00">
        <w:t xml:space="preserve"> </w:t>
      </w:r>
      <w:r w:rsidRPr="00416C00">
        <w:t>pomoćn</w:t>
      </w:r>
      <w:r>
        <w:t>e</w:t>
      </w:r>
      <w:r w:rsidRPr="00416C00">
        <w:t xml:space="preserve"> skript</w:t>
      </w:r>
      <w:r>
        <w:t>e</w:t>
      </w:r>
      <w:r w:rsidRPr="00416C00">
        <w:t xml:space="preserve"> </w:t>
      </w:r>
      <w:r w:rsidR="001C7EDE" w:rsidRPr="00416C00">
        <w:t xml:space="preserve">koja </w:t>
      </w:r>
      <w:r>
        <w:t>je razvijena nezavisno od</w:t>
      </w:r>
      <w:r w:rsidR="001C7EDE" w:rsidRPr="00416C00">
        <w:t xml:space="preserve"> glavne aplikacije, ali je korištena pri </w:t>
      </w:r>
      <w:r w:rsidR="00DA1967">
        <w:t xml:space="preserve">njezinoj </w:t>
      </w:r>
      <w:r w:rsidR="001C7EDE" w:rsidRPr="00416C00">
        <w:t>izradi</w:t>
      </w:r>
      <w:r w:rsidR="00DA1967">
        <w:t xml:space="preserve">, mogu se </w:t>
      </w:r>
      <w:r w:rsidR="00DA1967" w:rsidRPr="00416C00">
        <w:t>dodava</w:t>
      </w:r>
      <w:r w:rsidR="00DA1967">
        <w:t>ti</w:t>
      </w:r>
      <w:r w:rsidR="00DA1967" w:rsidRPr="00416C00">
        <w:t xml:space="preserve"> </w:t>
      </w:r>
      <w:r w:rsidR="001C7EDE" w:rsidRPr="00416C00">
        <w:t>novi entitet</w:t>
      </w:r>
      <w:r w:rsidR="005E6956">
        <w:t>i</w:t>
      </w:r>
      <w:r w:rsidR="001C7EDE" w:rsidRPr="00416C00">
        <w:t xml:space="preserve"> u sustav</w:t>
      </w:r>
      <w:r w:rsidR="005E6956">
        <w:t xml:space="preserve"> iz Excelovih tablica spomenutih u prethodnom poglavlju</w:t>
      </w:r>
      <w:r w:rsidR="001C7EDE" w:rsidRPr="00416C00">
        <w:t>.</w:t>
      </w:r>
      <w:r w:rsidR="001C7EDE">
        <w:t xml:space="preserve"> Skripta radi tako da se najprije p</w:t>
      </w:r>
      <w:r w:rsidR="001C7EDE" w:rsidRPr="00976217">
        <w:t xml:space="preserve">odatci iz </w:t>
      </w:r>
      <w:r w:rsidR="001C7EDE">
        <w:t xml:space="preserve">Excelovih </w:t>
      </w:r>
      <w:r w:rsidR="001C7EDE" w:rsidRPr="00976217">
        <w:t>tablica pretvaraju u tekstualne dokumente</w:t>
      </w:r>
      <w:r w:rsidR="001C7EDE">
        <w:t xml:space="preserve"> prikazane na slici </w:t>
      </w:r>
      <w:r w:rsidR="005E6956">
        <w:t>6</w:t>
      </w:r>
      <w:r w:rsidR="001C7EDE" w:rsidRPr="00976217">
        <w:t>. Skripta zatim pročita tekstualni dokument te liniju po liniju pretvara u k</w:t>
      </w:r>
      <w:r w:rsidR="001C7EDE">
        <w:t>ô</w:t>
      </w:r>
      <w:r w:rsidR="001C7EDE" w:rsidRPr="00976217">
        <w:t>d, dodajući navodnike, zagrade i sl. te mičući nepotrebne razmake i tabulatore. Ishod skripte se zatim liniju po liniju zapisuje u novi tekstni dokument</w:t>
      </w:r>
      <w:r w:rsidR="001C7EDE">
        <w:t xml:space="preserve"> prikazan na slici </w:t>
      </w:r>
      <w:r w:rsidR="005E6956">
        <w:t>7</w:t>
      </w:r>
      <w:r w:rsidR="001C7EDE" w:rsidRPr="00976217">
        <w:t>. Tako iz izvezene tablice iz Excela, dobivamo k</w:t>
      </w:r>
      <w:r w:rsidR="001C7EDE">
        <w:t>ô</w:t>
      </w:r>
      <w:r w:rsidR="001C7EDE" w:rsidRPr="00976217">
        <w:t xml:space="preserve">d koji za svaki red u Excelovoj tablici kreira objekt spajajući </w:t>
      </w:r>
      <w:proofErr w:type="spellStart"/>
      <w:r w:rsidR="001C7EDE" w:rsidRPr="00976217">
        <w:t>Pythonov</w:t>
      </w:r>
      <w:proofErr w:type="spellEnd"/>
      <w:r w:rsidR="001C7EDE" w:rsidRPr="00976217">
        <w:t xml:space="preserve"> k</w:t>
      </w:r>
      <w:r w:rsidR="001C7EDE">
        <w:t>ô</w:t>
      </w:r>
      <w:r w:rsidR="001C7EDE" w:rsidRPr="00976217">
        <w:t>d i tekst iz tablice. Taj se k</w:t>
      </w:r>
      <w:r w:rsidR="001C7EDE">
        <w:t>ô</w:t>
      </w:r>
      <w:r w:rsidR="001C7EDE" w:rsidRPr="00976217">
        <w:t>d sprema u novu tekst</w:t>
      </w:r>
      <w:r w:rsidR="001C7EDE">
        <w:t>ual</w:t>
      </w:r>
      <w:r w:rsidR="001C7EDE" w:rsidRPr="00976217">
        <w:t xml:space="preserve">nu datoteku iz koje se lako kopira u </w:t>
      </w:r>
      <w:proofErr w:type="spellStart"/>
      <w:r w:rsidR="001C7EDE" w:rsidRPr="00976217">
        <w:t>Pythonovu</w:t>
      </w:r>
      <w:proofErr w:type="spellEnd"/>
      <w:r w:rsidR="001C7EDE" w:rsidRPr="00976217">
        <w:t xml:space="preserve"> datoteku, a moga</w:t>
      </w:r>
      <w:r w:rsidR="001C7EDE">
        <w:t>o</w:t>
      </w:r>
      <w:r w:rsidR="001C7EDE" w:rsidRPr="00976217">
        <w:t xml:space="preserve"> bi se i </w:t>
      </w:r>
      <w:r w:rsidR="001C7EDE">
        <w:t>izravno</w:t>
      </w:r>
      <w:r w:rsidR="001C7EDE" w:rsidRPr="00976217">
        <w:t xml:space="preserve"> čitati iz tekstne datoteke</w:t>
      </w:r>
      <w:r w:rsidR="001C7EDE">
        <w:t xml:space="preserve"> uz nekoliko promjena</w:t>
      </w:r>
      <w:r w:rsidR="001C7EDE" w:rsidRPr="00976217">
        <w:t xml:space="preserve">. Podatci bi se također mogli spremati na sličan način kako se spremaju i podatci o kreiranim entitetima unutar aplikacije te </w:t>
      </w:r>
      <w:proofErr w:type="spellStart"/>
      <w:r w:rsidR="001C7EDE" w:rsidRPr="00976217">
        <w:t>serijalizirati</w:t>
      </w:r>
      <w:proofErr w:type="spellEnd"/>
      <w:r w:rsidR="001C7EDE" w:rsidRPr="00976217">
        <w:t xml:space="preserve"> u </w:t>
      </w:r>
      <w:r w:rsidR="001C7EDE" w:rsidRPr="002A5E1A">
        <w:t>posebne datoteke</w:t>
      </w:r>
      <w:r w:rsidR="001C7EDE">
        <w:t xml:space="preserve"> koristeći </w:t>
      </w:r>
      <w:proofErr w:type="spellStart"/>
      <w:r w:rsidR="001C7EDE" w:rsidRPr="0022636B">
        <w:rPr>
          <w:i/>
          <w:iCs/>
        </w:rPr>
        <w:t>Pickle</w:t>
      </w:r>
      <w:proofErr w:type="spellEnd"/>
      <w:r w:rsidR="00F83F13">
        <w:rPr>
          <w:i/>
          <w:iCs/>
        </w:rPr>
        <w:t xml:space="preserve">, </w:t>
      </w:r>
      <w:r w:rsidR="00F83F13">
        <w:t>koji će biti pojašnjen kasnije</w:t>
      </w:r>
      <w:r w:rsidR="001C7EDE" w:rsidRPr="002A5E1A">
        <w:t>.</w:t>
      </w:r>
    </w:p>
    <w:p w14:paraId="768A382B" w14:textId="77777777" w:rsidR="001C7EDE" w:rsidRPr="00416C00" w:rsidRDefault="001C7EDE" w:rsidP="001C7EDE"/>
    <w:p w14:paraId="7A485BD9" w14:textId="77777777" w:rsidR="00FA54BD" w:rsidRDefault="001C7EDE" w:rsidP="00EB2672">
      <w:pPr>
        <w:keepNext/>
      </w:pPr>
      <w:r>
        <w:rPr>
          <w:noProof/>
        </w:rPr>
        <w:drawing>
          <wp:inline distT="0" distB="0" distL="0" distR="0" wp14:anchorId="7943BC08" wp14:editId="36918A6C">
            <wp:extent cx="5710687" cy="3127932"/>
            <wp:effectExtent l="0" t="0" r="4445" b="0"/>
            <wp:docPr id="21" name="Slika 11" descr="Slika na kojoj se prikazuje teks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lika 11" descr="Slika na kojoj se prikazuje tekst&#10;&#10;Opis je automatski generiran"/>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451" cy="3139305"/>
                    </a:xfrm>
                    <a:prstGeom prst="rect">
                      <a:avLst/>
                    </a:prstGeom>
                  </pic:spPr>
                </pic:pic>
              </a:graphicData>
            </a:graphic>
          </wp:inline>
        </w:drawing>
      </w:r>
    </w:p>
    <w:p w14:paraId="2F99B19F" w14:textId="2C43F64C" w:rsidR="001C7EDE" w:rsidRDefault="00FA54BD" w:rsidP="00DA533E">
      <w:pPr>
        <w:pStyle w:val="Opisslike"/>
      </w:pPr>
      <w:bookmarkStart w:id="41" w:name="_Toc82528247"/>
      <w:r>
        <w:t xml:space="preserve">Slika </w:t>
      </w:r>
      <w:r w:rsidR="00A62AAB">
        <w:fldChar w:fldCharType="begin"/>
      </w:r>
      <w:r w:rsidR="00A62AAB">
        <w:instrText xml:space="preserve"> SEQ Slika \* ARABIC </w:instrText>
      </w:r>
      <w:r w:rsidR="00A62AAB">
        <w:fldChar w:fldCharType="separate"/>
      </w:r>
      <w:r w:rsidR="00EF0641">
        <w:rPr>
          <w:noProof/>
        </w:rPr>
        <w:t>6</w:t>
      </w:r>
      <w:r w:rsidR="00A62AAB">
        <w:rPr>
          <w:noProof/>
        </w:rPr>
        <w:fldChar w:fldCharType="end"/>
      </w:r>
      <w:r>
        <w:t xml:space="preserve">: </w:t>
      </w:r>
      <w:r w:rsidRPr="001A6334">
        <w:t>Primjer tekstualne datoteke s podatcima iz Excel tablice, autorski rad</w:t>
      </w:r>
      <w:bookmarkEnd w:id="41"/>
    </w:p>
    <w:p w14:paraId="502A2FDB" w14:textId="77777777" w:rsidR="001C7EDE" w:rsidRPr="007C4FFE" w:rsidRDefault="001C7EDE" w:rsidP="001C7EDE"/>
    <w:p w14:paraId="1D12A676" w14:textId="77777777" w:rsidR="00B521C9" w:rsidRDefault="001C7EDE" w:rsidP="00EB2672">
      <w:pPr>
        <w:keepNext/>
      </w:pPr>
      <w:r>
        <w:rPr>
          <w:noProof/>
        </w:rPr>
        <w:lastRenderedPageBreak/>
        <w:drawing>
          <wp:inline distT="0" distB="0" distL="0" distR="0" wp14:anchorId="08783378" wp14:editId="065B3B18">
            <wp:extent cx="5727940" cy="3139571"/>
            <wp:effectExtent l="0" t="0" r="6350" b="3810"/>
            <wp:docPr id="22" name="Slika 12" descr="Slika na kojoj se prikazuje teks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lika 12" descr="Slika na kojoj se prikazuje tekst&#10;&#10;Opis je automatski generiran"/>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41827" cy="3147182"/>
                    </a:xfrm>
                    <a:prstGeom prst="rect">
                      <a:avLst/>
                    </a:prstGeom>
                  </pic:spPr>
                </pic:pic>
              </a:graphicData>
            </a:graphic>
          </wp:inline>
        </w:drawing>
      </w:r>
    </w:p>
    <w:p w14:paraId="7D7AD339" w14:textId="464C9C1F" w:rsidR="001C7EDE" w:rsidRDefault="00B521C9" w:rsidP="00DA533E">
      <w:pPr>
        <w:pStyle w:val="Opisslike"/>
      </w:pPr>
      <w:bookmarkStart w:id="42" w:name="_Toc82528248"/>
      <w:r>
        <w:t xml:space="preserve">Slika </w:t>
      </w:r>
      <w:r w:rsidR="00A62AAB">
        <w:fldChar w:fldCharType="begin"/>
      </w:r>
      <w:r w:rsidR="00A62AAB">
        <w:instrText xml:space="preserve"> SEQ Slika \* ARABIC </w:instrText>
      </w:r>
      <w:r w:rsidR="00A62AAB">
        <w:fldChar w:fldCharType="separate"/>
      </w:r>
      <w:r w:rsidR="00EF0641">
        <w:rPr>
          <w:noProof/>
        </w:rPr>
        <w:t>7</w:t>
      </w:r>
      <w:r w:rsidR="00A62AAB">
        <w:rPr>
          <w:noProof/>
        </w:rPr>
        <w:fldChar w:fldCharType="end"/>
      </w:r>
      <w:r w:rsidRPr="008E5FE0">
        <w:t>: Isti podatci</w:t>
      </w:r>
      <w:r w:rsidR="00811047">
        <w:t xml:space="preserve"> sa slike 6</w:t>
      </w:r>
      <w:r w:rsidRPr="008E5FE0">
        <w:t xml:space="preserve"> nakon formatiranja pomoću napisane skripte, autorski rad</w:t>
      </w:r>
      <w:bookmarkEnd w:id="42"/>
    </w:p>
    <w:p w14:paraId="682B3154" w14:textId="77777777" w:rsidR="001C7EDE" w:rsidRDefault="001C7EDE" w:rsidP="00B67B6B"/>
    <w:p w14:paraId="23130AF2" w14:textId="77777777" w:rsidR="001C7EDE" w:rsidRPr="00416C00" w:rsidRDefault="001C7EDE" w:rsidP="00B67B6B"/>
    <w:p w14:paraId="1342D63E" w14:textId="459D5393" w:rsidR="006B07C8" w:rsidRPr="00416C00" w:rsidRDefault="006B07C8" w:rsidP="00DA533E">
      <w:pPr>
        <w:pStyle w:val="Naslov3"/>
        <w:numPr>
          <w:ilvl w:val="2"/>
          <w:numId w:val="2"/>
        </w:numPr>
      </w:pPr>
      <w:bookmarkStart w:id="43" w:name="_Toc82501122"/>
      <w:r w:rsidRPr="00376D5A">
        <w:t>Model</w:t>
      </w:r>
      <w:r w:rsidRPr="00416C00">
        <w:t xml:space="preserve"> aplikacije</w:t>
      </w:r>
      <w:bookmarkEnd w:id="43"/>
    </w:p>
    <w:p w14:paraId="71BF7A78" w14:textId="320C5AE2" w:rsidR="006B07C8" w:rsidRDefault="006B07C8" w:rsidP="006B07C8"/>
    <w:p w14:paraId="185B8880" w14:textId="1B32ACA1" w:rsidR="005D6742" w:rsidRPr="00416C00" w:rsidRDefault="006E593C" w:rsidP="006E593C">
      <w:r w:rsidRPr="00416C00">
        <w:t xml:space="preserve">Aplikacija je u potpunosti pisana u Pythonu. Glavni modul koji je bio korišten je </w:t>
      </w:r>
      <w:proofErr w:type="spellStart"/>
      <w:r w:rsidRPr="00416C00">
        <w:rPr>
          <w:i/>
          <w:iCs/>
        </w:rPr>
        <w:t>Tkinter</w:t>
      </w:r>
      <w:proofErr w:type="spellEnd"/>
      <w:r w:rsidRPr="00416C00">
        <w:t xml:space="preserve">. </w:t>
      </w:r>
      <w:proofErr w:type="spellStart"/>
      <w:r w:rsidRPr="00416C00">
        <w:rPr>
          <w:i/>
          <w:iCs/>
        </w:rPr>
        <w:t>Tkinter</w:t>
      </w:r>
      <w:proofErr w:type="spellEnd"/>
      <w:r w:rsidRPr="00416C00">
        <w:t xml:space="preserve"> se koristi za kreiranje svih elemenata sučelja i njihove funkcionalnosti. Također se koristio i </w:t>
      </w:r>
      <w:proofErr w:type="spellStart"/>
      <w:r w:rsidRPr="00416C00">
        <w:rPr>
          <w:i/>
          <w:iCs/>
        </w:rPr>
        <w:t>Pickle</w:t>
      </w:r>
      <w:proofErr w:type="spellEnd"/>
      <w:r w:rsidRPr="00416C00">
        <w:rPr>
          <w:i/>
          <w:iCs/>
        </w:rPr>
        <w:t xml:space="preserve">. </w:t>
      </w:r>
      <w:proofErr w:type="spellStart"/>
      <w:r w:rsidRPr="00416C00">
        <w:t>Pickle</w:t>
      </w:r>
      <w:proofErr w:type="spellEnd"/>
      <w:r w:rsidRPr="00416C00">
        <w:t xml:space="preserve"> je modul koji sprema kolekcije, u ovom slučaju liste, objekata u datoteke na određenoj putanji.</w:t>
      </w:r>
      <w:r w:rsidR="00EB2672">
        <w:t xml:space="preserve"> </w:t>
      </w:r>
      <w:r w:rsidR="00EB2672">
        <w:fldChar w:fldCharType="begin" w:fldLock="1"/>
      </w:r>
      <w:r w:rsidR="002A70D8">
        <w:instrText>ADDIN CSL_CITATION {"citationItems":[{"id":"ITEM-1","itemData":{"URL":"https://docs.python.org/3/library/pickle.html","accessed":{"date-parts":[["2021","9","7"]]},"id":"ITEM-1","issued":{"date-parts":[["0"]]},"title":"pickle — Python object serialization — Python 3.9.7 documentation","type":"webpage"},"uris":["http://www.mendeley.com/documents/?uuid=6f3eeeca-663e-3ab3-8c44-ca078b1dc461"]}],"mendeley":{"formattedCitation":"[16]","plainTextFormattedCitation":"[16]","previouslyFormattedCitation":"[16]"},"properties":{"noteIndex":0},"schema":"https://github.com/citation-style-language/schema/raw/master/csl-citation.json"}</w:instrText>
      </w:r>
      <w:r w:rsidR="00EB2672">
        <w:fldChar w:fldCharType="separate"/>
      </w:r>
      <w:r w:rsidR="002A70D8" w:rsidRPr="002A70D8">
        <w:rPr>
          <w:noProof/>
        </w:rPr>
        <w:t>[16]</w:t>
      </w:r>
      <w:r w:rsidR="00EB2672">
        <w:fldChar w:fldCharType="end"/>
      </w:r>
      <w:r w:rsidRPr="00416C00">
        <w:t xml:space="preserve"> Zapravo ima ulogu </w:t>
      </w:r>
      <w:r w:rsidRPr="00777244">
        <w:rPr>
          <w:i/>
          <w:iCs/>
        </w:rPr>
        <w:t>JSON</w:t>
      </w:r>
      <w:r w:rsidRPr="00416C00">
        <w:t>-a u svijetu Pythona.</w:t>
      </w:r>
      <w:r>
        <w:t xml:space="preserve"> </w:t>
      </w:r>
      <w:r w:rsidRPr="00416C00">
        <w:t>Svi entiteti, oružja, moduli, neprijatelji, su implementirani kao objekti nek</w:t>
      </w:r>
      <w:r w:rsidR="008A5C10">
        <w:t>e</w:t>
      </w:r>
      <w:r w:rsidRPr="00416C00">
        <w:t xml:space="preserve"> </w:t>
      </w:r>
      <w:r w:rsidR="008A5C10">
        <w:t>klase</w:t>
      </w:r>
      <w:r w:rsidRPr="00416C00">
        <w:t xml:space="preserve">. Svi entiteti iste kategorije, npr. svi moduli, su </w:t>
      </w:r>
      <w:r w:rsidR="005D6742">
        <w:t xml:space="preserve">objekti iste klase i </w:t>
      </w:r>
      <w:r w:rsidRPr="00416C00">
        <w:t xml:space="preserve">dio jedne </w:t>
      </w:r>
      <w:proofErr w:type="spellStart"/>
      <w:r w:rsidRPr="00416C00">
        <w:t>Pythonove</w:t>
      </w:r>
      <w:proofErr w:type="spellEnd"/>
      <w:r w:rsidRPr="00416C00">
        <w:t xml:space="preserve"> liste. Liste su kolekcije podataka</w:t>
      </w:r>
      <w:r w:rsidR="005D6742">
        <w:t xml:space="preserve"> koje mogu sadržavati podatke različitih vrsta</w:t>
      </w:r>
      <w:r w:rsidR="0002353C">
        <w:t>. U</w:t>
      </w:r>
      <w:r w:rsidRPr="00416C00">
        <w:t xml:space="preserve"> ovom slučaju ti podatci su objekti </w:t>
      </w:r>
      <w:r w:rsidR="005D6742">
        <w:t>odgovarajućih</w:t>
      </w:r>
      <w:r w:rsidRPr="00416C00">
        <w:t xml:space="preserve"> </w:t>
      </w:r>
      <w:r w:rsidR="008A5C10">
        <w:t>klasa</w:t>
      </w:r>
      <w:r w:rsidR="005D6742">
        <w:t xml:space="preserve"> koje su predstavljene na UML (engl. </w:t>
      </w:r>
      <w:proofErr w:type="spellStart"/>
      <w:r w:rsidR="005D6742" w:rsidRPr="00DA533E">
        <w:rPr>
          <w:i/>
          <w:iCs/>
        </w:rPr>
        <w:t>Unified</w:t>
      </w:r>
      <w:proofErr w:type="spellEnd"/>
      <w:r w:rsidR="005D6742" w:rsidRPr="00DA533E">
        <w:rPr>
          <w:i/>
          <w:iCs/>
        </w:rPr>
        <w:t xml:space="preserve"> </w:t>
      </w:r>
      <w:proofErr w:type="spellStart"/>
      <w:r w:rsidR="005D6742" w:rsidRPr="00DA533E">
        <w:rPr>
          <w:i/>
          <w:iCs/>
        </w:rPr>
        <w:t>Modeling</w:t>
      </w:r>
      <w:proofErr w:type="spellEnd"/>
      <w:r w:rsidR="005D6742" w:rsidRPr="00DA533E">
        <w:rPr>
          <w:i/>
          <w:iCs/>
        </w:rPr>
        <w:t xml:space="preserve"> </w:t>
      </w:r>
      <w:proofErr w:type="spellStart"/>
      <w:r w:rsidR="005D6742" w:rsidRPr="00DA533E">
        <w:rPr>
          <w:i/>
          <w:iCs/>
        </w:rPr>
        <w:t>Language</w:t>
      </w:r>
      <w:proofErr w:type="spellEnd"/>
      <w:r w:rsidR="005D6742" w:rsidRPr="00DA533E">
        <w:rPr>
          <w:i/>
          <w:iCs/>
        </w:rPr>
        <w:t>)</w:t>
      </w:r>
      <w:r w:rsidR="005D6742">
        <w:t xml:space="preserve"> dijagramu klasa na slici </w:t>
      </w:r>
      <w:r w:rsidR="005E6956">
        <w:t>8</w:t>
      </w:r>
      <w:r w:rsidRPr="00416C00">
        <w:t>. Svak</w:t>
      </w:r>
      <w:r w:rsidR="008A5C10">
        <w:t>a</w:t>
      </w:r>
      <w:r w:rsidRPr="00416C00">
        <w:t xml:space="preserve"> </w:t>
      </w:r>
      <w:r w:rsidR="008A5C10">
        <w:t>klasa</w:t>
      </w:r>
      <w:r w:rsidRPr="00416C00">
        <w:t xml:space="preserve"> koj</w:t>
      </w:r>
      <w:r w:rsidR="005D6742">
        <w:t>a</w:t>
      </w:r>
      <w:r w:rsidRPr="00416C00">
        <w:t xml:space="preserve"> predstavlja neki entitet u sustavu sadrži varijable koj</w:t>
      </w:r>
      <w:r w:rsidR="005D6742">
        <w:t>e</w:t>
      </w:r>
      <w:r w:rsidRPr="00416C00">
        <w:t xml:space="preserve"> su svojstva tog entiteta. Za oružja su to: identifikacijski broj, ime, </w:t>
      </w:r>
      <w:r w:rsidR="008A5C10">
        <w:t>tip oružja</w:t>
      </w:r>
      <w:r w:rsidRPr="00416C00">
        <w:t xml:space="preserve">, šteta koju radi, domet, tip streljiva, kapacitet okvira, koliko se okvira može najviše nositi, koliko metaka ispali po jednom rafalu, koliko se rafala može napraviti u jednom napadu, koliko akcija treba da se promijeni okvir, koje se oružje dobije kada se trenutno poboljša, unaprijedi (po identifikacijskom broju), te kojeg je reda to oružje. Budući da je ovo puno informacija, neće sve biti vidljive u </w:t>
      </w:r>
      <w:r w:rsidRPr="00416C00">
        <w:lastRenderedPageBreak/>
        <w:t xml:space="preserve">svakom trenutku nego samo one bitne. Korisnik nema previše koristi od toga da zna identifikacijski broj, a program nema koristi od toga da zna kako se oružje zove. Na isti način su implementirani i moduli te neprijatelji i heroji. Heroji, naravno, imaju više evidentiranih podataka od neprijatelja. </w:t>
      </w:r>
    </w:p>
    <w:p w14:paraId="5752B657" w14:textId="77777777" w:rsidR="00271DC3" w:rsidRDefault="00271DC3" w:rsidP="007971F3"/>
    <w:p w14:paraId="3647209F" w14:textId="77777777" w:rsidR="00B521C9" w:rsidRDefault="002027AA" w:rsidP="00EB2672">
      <w:pPr>
        <w:keepNext/>
      </w:pPr>
      <w:r>
        <w:rPr>
          <w:noProof/>
        </w:rPr>
        <w:drawing>
          <wp:inline distT="0" distB="0" distL="0" distR="0" wp14:anchorId="41A8B09F" wp14:editId="1C51B80A">
            <wp:extent cx="5760720" cy="16656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760720" cy="1665631"/>
                    </a:xfrm>
                    <a:prstGeom prst="rect">
                      <a:avLst/>
                    </a:prstGeom>
                    <a:noFill/>
                    <a:ln>
                      <a:noFill/>
                    </a:ln>
                  </pic:spPr>
                </pic:pic>
              </a:graphicData>
            </a:graphic>
          </wp:inline>
        </w:drawing>
      </w:r>
    </w:p>
    <w:p w14:paraId="11C61016" w14:textId="021567DF" w:rsidR="00251D0E" w:rsidRDefault="00B521C9" w:rsidP="00DA533E">
      <w:pPr>
        <w:pStyle w:val="Opisslike"/>
      </w:pPr>
      <w:bookmarkStart w:id="44" w:name="_Toc82528249"/>
      <w:r>
        <w:t xml:space="preserve">Slika </w:t>
      </w:r>
      <w:r w:rsidR="00A62AAB">
        <w:fldChar w:fldCharType="begin"/>
      </w:r>
      <w:r w:rsidR="00A62AAB">
        <w:instrText xml:space="preserve"> SEQ Slika \* ARABIC </w:instrText>
      </w:r>
      <w:r w:rsidR="00A62AAB">
        <w:fldChar w:fldCharType="separate"/>
      </w:r>
      <w:r w:rsidR="00EF0641">
        <w:rPr>
          <w:noProof/>
        </w:rPr>
        <w:t>8</w:t>
      </w:r>
      <w:r w:rsidR="00A62AAB">
        <w:rPr>
          <w:noProof/>
        </w:rPr>
        <w:fldChar w:fldCharType="end"/>
      </w:r>
      <w:r>
        <w:t xml:space="preserve">: </w:t>
      </w:r>
      <w:r w:rsidRPr="006F4124">
        <w:t>UML dijagram klasa entiteta korištenih u aplikaciji, autorski rad</w:t>
      </w:r>
      <w:bookmarkEnd w:id="44"/>
    </w:p>
    <w:p w14:paraId="76CFA903" w14:textId="4B8905EA" w:rsidR="00251D0E" w:rsidRDefault="00251D0E"/>
    <w:p w14:paraId="58F34C25" w14:textId="74F4F799" w:rsidR="00FE1A2E" w:rsidRPr="00416C00" w:rsidRDefault="007971F3">
      <w:r w:rsidRPr="00416C00">
        <w:t xml:space="preserve">Aplikacija se sastoji od nekoliko datoteka koje su povezane za jednu glavnu datoteku koja se </w:t>
      </w:r>
      <w:r>
        <w:t>izvršava prilikom</w:t>
      </w:r>
      <w:r w:rsidRPr="00416C00">
        <w:t xml:space="preserve"> pokre</w:t>
      </w:r>
      <w:r>
        <w:t>tanja</w:t>
      </w:r>
      <w:r w:rsidRPr="00416C00">
        <w:t xml:space="preserve"> aplikacij</w:t>
      </w:r>
      <w:r>
        <w:t>e</w:t>
      </w:r>
      <w:r w:rsidRPr="00416C00">
        <w:t xml:space="preserve">. Glavne datoteke su podijeljene </w:t>
      </w:r>
      <w:r>
        <w:t>u</w:t>
      </w:r>
      <w:r w:rsidRPr="00416C00">
        <w:t xml:space="preserve"> nekoliko cjelina. Gotovo sve sadrže </w:t>
      </w:r>
      <w:r>
        <w:t>klase</w:t>
      </w:r>
      <w:r w:rsidRPr="00416C00">
        <w:t xml:space="preserve"> koje predstavljaju elemente aplikacije. Čak je i sam glavni prozor naslijeđena klasa. </w:t>
      </w:r>
    </w:p>
    <w:p w14:paraId="73CE7CA0" w14:textId="0A3E9627" w:rsidR="00E00DF0" w:rsidRDefault="00E00DF0" w:rsidP="006B07C8">
      <w:r w:rsidRPr="00416C00">
        <w:t xml:space="preserve">Datoteka </w:t>
      </w:r>
      <w:r w:rsidRPr="00416C00">
        <w:rPr>
          <w:i/>
          <w:iCs/>
        </w:rPr>
        <w:t xml:space="preserve">„404th </w:t>
      </w:r>
      <w:proofErr w:type="spellStart"/>
      <w:r w:rsidRPr="00416C00">
        <w:rPr>
          <w:i/>
          <w:iCs/>
        </w:rPr>
        <w:t>Main</w:t>
      </w:r>
      <w:proofErr w:type="spellEnd"/>
      <w:r w:rsidRPr="00416C00">
        <w:rPr>
          <w:i/>
          <w:iCs/>
        </w:rPr>
        <w:t xml:space="preserve"> Window.py“</w:t>
      </w:r>
      <w:r w:rsidRPr="00416C00">
        <w:t xml:space="preserve"> je, kako je već rečeno, glavna datoteka aplikacije koja se treba pokrenuti pri pokretanju aplikacije. Ona sadrži klasu </w:t>
      </w:r>
      <w:proofErr w:type="spellStart"/>
      <w:r w:rsidR="00251D0E">
        <w:t>GlavniProzor</w:t>
      </w:r>
      <w:proofErr w:type="spellEnd"/>
      <w:r w:rsidRPr="00416C00">
        <w:t xml:space="preserve">, što je </w:t>
      </w:r>
      <w:r w:rsidR="008A5C10">
        <w:t>klasa</w:t>
      </w:r>
      <w:r w:rsidR="00484212" w:rsidRPr="00416C00">
        <w:t xml:space="preserve"> </w:t>
      </w:r>
      <w:r w:rsidRPr="00416C00">
        <w:t xml:space="preserve">glavnog prozora aplikacije. Ta </w:t>
      </w:r>
      <w:r w:rsidR="008A5C10">
        <w:t>klasa</w:t>
      </w:r>
      <w:r w:rsidR="00484212" w:rsidRPr="00416C00">
        <w:t xml:space="preserve"> </w:t>
      </w:r>
      <w:r w:rsidRPr="00416C00">
        <w:t>sadrži metode za kreiranje raznih elemenata sučelja i njihove funkcionalnosti, kao na primjer mogućnost pomicanja likova.</w:t>
      </w:r>
      <w:r w:rsidR="008A5C10">
        <w:t xml:space="preserve"> Klasa</w:t>
      </w:r>
      <w:r w:rsidR="00484212" w:rsidRPr="00416C00">
        <w:t xml:space="preserve"> </w:t>
      </w:r>
      <w:r w:rsidR="003354D1" w:rsidRPr="00416C00">
        <w:t xml:space="preserve">također sadrži </w:t>
      </w:r>
      <w:r w:rsidR="00484212" w:rsidRPr="00416C00">
        <w:t>k</w:t>
      </w:r>
      <w:r w:rsidR="00484212">
        <w:t>ô</w:t>
      </w:r>
      <w:r w:rsidR="00484212" w:rsidRPr="00416C00">
        <w:t xml:space="preserve">d </w:t>
      </w:r>
      <w:r w:rsidR="003354D1" w:rsidRPr="00416C00">
        <w:t xml:space="preserve">za spremanje i učitavanje elemenata pomoću </w:t>
      </w:r>
      <w:proofErr w:type="spellStart"/>
      <w:r w:rsidR="003354D1" w:rsidRPr="00416C00">
        <w:rPr>
          <w:i/>
          <w:iCs/>
        </w:rPr>
        <w:t>Pickle</w:t>
      </w:r>
      <w:proofErr w:type="spellEnd"/>
      <w:r w:rsidR="003354D1" w:rsidRPr="00416C00">
        <w:t xml:space="preserve"> modula.</w:t>
      </w:r>
      <w:r w:rsidR="00251D0E">
        <w:t xml:space="preserve"> Na slici </w:t>
      </w:r>
      <w:r w:rsidR="005E6956">
        <w:t>9</w:t>
      </w:r>
      <w:r w:rsidR="00251D0E">
        <w:t xml:space="preserve"> je prikazan UML dijagrama klasa sa klasom glavnog prozora i klasama koje predstavljaju </w:t>
      </w:r>
      <w:proofErr w:type="spellStart"/>
      <w:r w:rsidR="00251D0E" w:rsidRPr="00DA533E">
        <w:rPr>
          <w:i/>
          <w:iCs/>
        </w:rPr>
        <w:t>Tkinterove</w:t>
      </w:r>
      <w:proofErr w:type="spellEnd"/>
      <w:r w:rsidR="00251D0E">
        <w:t xml:space="preserve"> elemente prozora.</w:t>
      </w:r>
    </w:p>
    <w:p w14:paraId="6DA2A5FC" w14:textId="77777777" w:rsidR="00B521C9" w:rsidRDefault="00251D0E" w:rsidP="00EB2672">
      <w:pPr>
        <w:keepNext/>
        <w:jc w:val="center"/>
      </w:pPr>
      <w:r>
        <w:rPr>
          <w:noProof/>
        </w:rPr>
        <w:lastRenderedPageBreak/>
        <w:drawing>
          <wp:inline distT="0" distB="0" distL="0" distR="0" wp14:anchorId="319D27AD" wp14:editId="1E2E24F7">
            <wp:extent cx="4106174" cy="3304969"/>
            <wp:effectExtent l="0" t="0" r="8890" b="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lika 2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4699" cy="3360123"/>
                    </a:xfrm>
                    <a:prstGeom prst="rect">
                      <a:avLst/>
                    </a:prstGeom>
                  </pic:spPr>
                </pic:pic>
              </a:graphicData>
            </a:graphic>
          </wp:inline>
        </w:drawing>
      </w:r>
    </w:p>
    <w:p w14:paraId="5BB4C6BB" w14:textId="1E131C3B" w:rsidR="00855C3A" w:rsidRDefault="00B521C9" w:rsidP="00DA533E">
      <w:pPr>
        <w:pStyle w:val="Opisslike"/>
        <w:jc w:val="center"/>
      </w:pPr>
      <w:bookmarkStart w:id="45" w:name="_Toc82528250"/>
      <w:r>
        <w:t xml:space="preserve">Slika </w:t>
      </w:r>
      <w:r w:rsidR="00A62AAB">
        <w:fldChar w:fldCharType="begin"/>
      </w:r>
      <w:r w:rsidR="00A62AAB">
        <w:instrText xml:space="preserve"> SEQ Slika \* ARABIC </w:instrText>
      </w:r>
      <w:r w:rsidR="00A62AAB">
        <w:fldChar w:fldCharType="separate"/>
      </w:r>
      <w:r w:rsidR="00EF0641">
        <w:rPr>
          <w:noProof/>
        </w:rPr>
        <w:t>9</w:t>
      </w:r>
      <w:r w:rsidR="00A62AAB">
        <w:rPr>
          <w:noProof/>
        </w:rPr>
        <w:fldChar w:fldCharType="end"/>
      </w:r>
      <w:r>
        <w:t xml:space="preserve">: </w:t>
      </w:r>
      <w:r w:rsidRPr="002B11F2">
        <w:t>UML dijagram klase glavnog prozora, autorski rad</w:t>
      </w:r>
      <w:bookmarkEnd w:id="45"/>
    </w:p>
    <w:p w14:paraId="7FC597C3" w14:textId="77777777" w:rsidR="00855C3A" w:rsidRDefault="00855C3A" w:rsidP="006B07C8"/>
    <w:p w14:paraId="6CB87476" w14:textId="27380881" w:rsidR="003354D1" w:rsidRPr="00416C00" w:rsidRDefault="003354D1" w:rsidP="006B07C8">
      <w:r w:rsidRPr="00416C00">
        <w:t xml:space="preserve">Datoteka </w:t>
      </w:r>
      <w:r w:rsidRPr="00416C00">
        <w:rPr>
          <w:i/>
          <w:iCs/>
        </w:rPr>
        <w:t xml:space="preserve">„Entitet.py“ </w:t>
      </w:r>
      <w:r w:rsidRPr="00416C00">
        <w:t xml:space="preserve">sadrži klasu Entitet koja je </w:t>
      </w:r>
      <w:proofErr w:type="spellStart"/>
      <w:r w:rsidRPr="00416C00">
        <w:t>nadklasa</w:t>
      </w:r>
      <w:proofErr w:type="spellEnd"/>
      <w:r w:rsidRPr="00416C00">
        <w:t xml:space="preserve"> ostalim klasama koje predstavljaju entitete sustava, točnije objekte koji se mogu pronaći na ploči, uključujući žive i nežive entitete. Ona ima ulogu sučelja između glavn</w:t>
      </w:r>
      <w:r w:rsidR="008A5C10">
        <w:t>e</w:t>
      </w:r>
      <w:r w:rsidRPr="00416C00">
        <w:t xml:space="preserve"> </w:t>
      </w:r>
      <w:r w:rsidR="008A5C10">
        <w:t>klase</w:t>
      </w:r>
      <w:r w:rsidRPr="00416C00">
        <w:t xml:space="preserve"> Prozor i specifičnih klasa entiteta sustava, ali također sadrži i određene informacije o svakom entitetu, njegovu ikonu u aplikaciji i određene zastavice.</w:t>
      </w:r>
    </w:p>
    <w:p w14:paraId="67D6B120" w14:textId="57D50ED9" w:rsidR="003354D1" w:rsidRPr="00416C00" w:rsidRDefault="003354D1" w:rsidP="006B07C8">
      <w:r w:rsidRPr="00416C00">
        <w:t xml:space="preserve">Datoteka </w:t>
      </w:r>
      <w:r w:rsidRPr="00416C00">
        <w:rPr>
          <w:i/>
          <w:iCs/>
        </w:rPr>
        <w:t>„podatci.py“</w:t>
      </w:r>
      <w:r w:rsidRPr="00416C00">
        <w:t xml:space="preserve"> sadrži čiste podatke o entitetima. Bez ikakv</w:t>
      </w:r>
      <w:r w:rsidR="00855C3A">
        <w:t>e</w:t>
      </w:r>
      <w:r w:rsidRPr="00416C00">
        <w:t xml:space="preserve"> </w:t>
      </w:r>
      <w:r w:rsidR="00855C3A">
        <w:t>klase</w:t>
      </w:r>
      <w:r w:rsidRPr="00416C00">
        <w:t xml:space="preserve">, u datoteci se samo nalaze liste objekata koji predstavljaju entitete. Dio tih listi se učitava kroz </w:t>
      </w:r>
      <w:proofErr w:type="spellStart"/>
      <w:r w:rsidRPr="00416C00">
        <w:rPr>
          <w:i/>
          <w:iCs/>
        </w:rPr>
        <w:t>Pickle</w:t>
      </w:r>
      <w:proofErr w:type="spellEnd"/>
      <w:r w:rsidRPr="00416C00">
        <w:t xml:space="preserve">, a dio se ondje nalazi zapisan u kodu. Entiteti koji su zamišljeni da se mijenjaju se spremaju i učitavaju pomoću </w:t>
      </w:r>
      <w:proofErr w:type="spellStart"/>
      <w:r w:rsidRPr="00416C00">
        <w:rPr>
          <w:i/>
          <w:iCs/>
        </w:rPr>
        <w:t>Picklea</w:t>
      </w:r>
      <w:proofErr w:type="spellEnd"/>
      <w:r w:rsidRPr="00416C00">
        <w:t>, a entiteti koji bi trebali biti stalni su zapisani u kodu. K</w:t>
      </w:r>
      <w:r w:rsidR="00FF344A">
        <w:t>ô</w:t>
      </w:r>
      <w:r w:rsidRPr="00416C00">
        <w:t xml:space="preserve">d koji </w:t>
      </w:r>
      <w:r w:rsidR="00FF344A">
        <w:t xml:space="preserve">se koristi </w:t>
      </w:r>
      <w:r w:rsidRPr="00416C00">
        <w:t>kod inicijalizacije lista koje se ne učitavaju</w:t>
      </w:r>
      <w:r w:rsidR="008A5C10">
        <w:t xml:space="preserve"> pomoću </w:t>
      </w:r>
      <w:proofErr w:type="spellStart"/>
      <w:r w:rsidR="008A5C10" w:rsidRPr="00DA533E">
        <w:rPr>
          <w:i/>
          <w:iCs/>
        </w:rPr>
        <w:t>Pickle</w:t>
      </w:r>
      <w:proofErr w:type="spellEnd"/>
      <w:r w:rsidR="008A5C10">
        <w:t xml:space="preserve"> modula</w:t>
      </w:r>
      <w:r w:rsidRPr="00416C00">
        <w:t xml:space="preserve"> je zapravo niz konstruktora </w:t>
      </w:r>
      <w:r w:rsidR="008A5C10">
        <w:t>odgovarajućih klasa</w:t>
      </w:r>
      <w:r w:rsidRPr="00416C00">
        <w:t xml:space="preserve"> koji inicijalizira</w:t>
      </w:r>
      <w:r w:rsidR="008A5C10">
        <w:t>ju</w:t>
      </w:r>
      <w:r w:rsidRPr="00416C00">
        <w:t xml:space="preserve"> objekte</w:t>
      </w:r>
      <w:r w:rsidR="007D7EBC" w:rsidRPr="00416C00">
        <w:t>. Taj k</w:t>
      </w:r>
      <w:r w:rsidR="00FF344A">
        <w:t>ô</w:t>
      </w:r>
      <w:r w:rsidR="007D7EBC" w:rsidRPr="00416C00">
        <w:t>d je bio generiran pomoću pomoćne skripte koja je objašnjena ranije.</w:t>
      </w:r>
    </w:p>
    <w:p w14:paraId="09519F2E" w14:textId="1A67E69A" w:rsidR="007D7EBC" w:rsidRPr="00416C00" w:rsidRDefault="007D7EBC" w:rsidP="006B07C8">
      <w:r w:rsidRPr="00416C00">
        <w:t>Sve ostale datoteke predstavljaju određeni tip entiteta u sustavu</w:t>
      </w:r>
      <w:r w:rsidR="009E6A91">
        <w:t>, o</w:t>
      </w:r>
      <w:r w:rsidRPr="00416C00">
        <w:t>d oružja do okoliša. U svakoj se nalazi jed</w:t>
      </w:r>
      <w:r w:rsidR="00855C3A">
        <w:t>na</w:t>
      </w:r>
      <w:r w:rsidRPr="00416C00">
        <w:t xml:space="preserve"> do </w:t>
      </w:r>
      <w:r w:rsidR="00FF344A" w:rsidRPr="00416C00">
        <w:t>dv</w:t>
      </w:r>
      <w:r w:rsidR="00855C3A">
        <w:t>ije</w:t>
      </w:r>
      <w:r w:rsidR="00FF344A" w:rsidRPr="00416C00">
        <w:t xml:space="preserve"> </w:t>
      </w:r>
      <w:r w:rsidR="00855C3A">
        <w:t>klase</w:t>
      </w:r>
      <w:r w:rsidRPr="00416C00">
        <w:t xml:space="preserve"> koje predstavljaju entitete, a svaka od klasa ima svoje metode koje su potrebne za funkcionalnosti ili opisivanje iste. Neke metode su slične jer predstavljaju slične entitete. Na primjer klasa </w:t>
      </w:r>
      <w:proofErr w:type="spellStart"/>
      <w:r w:rsidRPr="00416C00">
        <w:rPr>
          <w:i/>
          <w:iCs/>
        </w:rPr>
        <w:t>EnemyMech</w:t>
      </w:r>
      <w:proofErr w:type="spellEnd"/>
      <w:r w:rsidRPr="00416C00">
        <w:t xml:space="preserve"> i klasa </w:t>
      </w:r>
      <w:proofErr w:type="spellStart"/>
      <w:r w:rsidRPr="00416C00">
        <w:rPr>
          <w:i/>
          <w:iCs/>
        </w:rPr>
        <w:lastRenderedPageBreak/>
        <w:t>PlayerMech</w:t>
      </w:r>
      <w:proofErr w:type="spellEnd"/>
      <w:r w:rsidRPr="00416C00">
        <w:t xml:space="preserve">, od kojih obje predstavljaju istu stvar, </w:t>
      </w:r>
      <w:proofErr w:type="spellStart"/>
      <w:r w:rsidRPr="00416C00">
        <w:t>mekove</w:t>
      </w:r>
      <w:proofErr w:type="spellEnd"/>
      <w:r w:rsidRPr="00416C00">
        <w:t>, ali zbog različitih pripadnosti sadrže neke različite podatke.</w:t>
      </w:r>
    </w:p>
    <w:p w14:paraId="19AB437C" w14:textId="777C7E47" w:rsidR="007D7EBC" w:rsidRPr="00416C00" w:rsidRDefault="007D7EBC" w:rsidP="007D7EBC">
      <w:r w:rsidRPr="00416C00">
        <w:t>Ukratko o svako</w:t>
      </w:r>
      <w:r w:rsidR="00855C3A">
        <w:t>j</w:t>
      </w:r>
      <w:r w:rsidRPr="00416C00">
        <w:t xml:space="preserve"> od ostalih datoteka</w:t>
      </w:r>
      <w:r w:rsidR="007541DD">
        <w:t xml:space="preserve"> s navodom bitnijih funkcionalnosti</w:t>
      </w:r>
      <w:r w:rsidRPr="00416C00">
        <w:t>:</w:t>
      </w:r>
    </w:p>
    <w:p w14:paraId="20A40941" w14:textId="78C12763" w:rsidR="00E11C30" w:rsidRDefault="007D7EBC" w:rsidP="007D7EBC">
      <w:pPr>
        <w:pStyle w:val="Odlomakpopisa"/>
        <w:numPr>
          <w:ilvl w:val="0"/>
          <w:numId w:val="10"/>
        </w:numPr>
      </w:pPr>
      <w:r w:rsidRPr="00416C00">
        <w:t xml:space="preserve">EnemyMech.py – sadrži istoimenu klasu koja opisuje </w:t>
      </w:r>
      <w:r w:rsidRPr="00416C00">
        <w:rPr>
          <w:i/>
          <w:iCs/>
        </w:rPr>
        <w:t>NPC</w:t>
      </w:r>
      <w:r w:rsidRPr="00416C00">
        <w:t xml:space="preserve"> </w:t>
      </w:r>
      <w:proofErr w:type="spellStart"/>
      <w:r w:rsidRPr="00416C00">
        <w:t>mekove</w:t>
      </w:r>
      <w:proofErr w:type="spellEnd"/>
      <w:r w:rsidR="009E6A91">
        <w:t xml:space="preserve"> s metodama:</w:t>
      </w:r>
    </w:p>
    <w:p w14:paraId="6447240D" w14:textId="1F067352" w:rsidR="00BB4B8A" w:rsidRDefault="00BB4B8A" w:rsidP="00BB4B8A">
      <w:pPr>
        <w:pStyle w:val="Odlomakpopisa"/>
        <w:numPr>
          <w:ilvl w:val="1"/>
          <w:numId w:val="10"/>
        </w:numPr>
      </w:pPr>
      <w:proofErr w:type="spellStart"/>
      <w:r w:rsidRPr="00DA533E">
        <w:rPr>
          <w:i/>
          <w:iCs/>
        </w:rPr>
        <w:t>showLoadoutDetails</w:t>
      </w:r>
      <w:proofErr w:type="spellEnd"/>
      <w:r>
        <w:t xml:space="preserve"> i </w:t>
      </w:r>
      <w:proofErr w:type="spellStart"/>
      <w:r w:rsidRPr="00DA533E">
        <w:rPr>
          <w:i/>
          <w:iCs/>
        </w:rPr>
        <w:t>showDetails</w:t>
      </w:r>
      <w:proofErr w:type="spellEnd"/>
      <w:r>
        <w:t xml:space="preserve"> – pri pozivu iz glavnog prozora prikazuju statistike</w:t>
      </w:r>
      <w:r w:rsidR="009E6A91">
        <w:t>,</w:t>
      </w:r>
    </w:p>
    <w:p w14:paraId="183EE489" w14:textId="5582CE4E" w:rsidR="00BB4B8A" w:rsidRDefault="00BB4B8A" w:rsidP="00BB4B8A">
      <w:pPr>
        <w:pStyle w:val="Odlomakpopisa"/>
        <w:numPr>
          <w:ilvl w:val="1"/>
          <w:numId w:val="10"/>
        </w:numPr>
      </w:pPr>
      <w:proofErr w:type="spellStart"/>
      <w:r w:rsidRPr="00DA533E">
        <w:rPr>
          <w:i/>
          <w:iCs/>
        </w:rPr>
        <w:t>endTurn</w:t>
      </w:r>
      <w:proofErr w:type="spellEnd"/>
      <w:r>
        <w:t xml:space="preserve"> i </w:t>
      </w:r>
      <w:proofErr w:type="spellStart"/>
      <w:r w:rsidRPr="00DA533E">
        <w:rPr>
          <w:i/>
          <w:iCs/>
        </w:rPr>
        <w:t>endCombat</w:t>
      </w:r>
      <w:proofErr w:type="spellEnd"/>
      <w:r>
        <w:t xml:space="preserve"> – pri pozivu iz glavnog prozora klikom na gumb daju do znanja opremi kako je prošao jedan potez ili završila bitka</w:t>
      </w:r>
      <w:r w:rsidR="009E6A91">
        <w:t>,</w:t>
      </w:r>
    </w:p>
    <w:p w14:paraId="3FD21F21" w14:textId="1631650C" w:rsidR="00BB4B8A" w:rsidRPr="00416C00" w:rsidRDefault="009E6A91" w:rsidP="00BB4B8A">
      <w:pPr>
        <w:pStyle w:val="Odlomakpopisa"/>
        <w:numPr>
          <w:ilvl w:val="1"/>
          <w:numId w:val="10"/>
        </w:numPr>
      </w:pPr>
      <w:r>
        <w:t xml:space="preserve">s prefiksom </w:t>
      </w:r>
      <w:proofErr w:type="spellStart"/>
      <w:r w:rsidR="00BB4B8A" w:rsidRPr="00DA533E">
        <w:rPr>
          <w:i/>
          <w:iCs/>
        </w:rPr>
        <w:t>eval</w:t>
      </w:r>
      <w:proofErr w:type="spellEnd"/>
      <w:r w:rsidR="00BB4B8A" w:rsidRPr="00DA533E">
        <w:rPr>
          <w:i/>
          <w:iCs/>
        </w:rPr>
        <w:t>***</w:t>
      </w:r>
      <w:r w:rsidR="00BB4B8A">
        <w:t xml:space="preserve"> - prilikom promjene opreme ili drugih uvjeta mijenjaju i provjeravaju statistike na koje promjena treba utjecati (HP, AC, broj akcija)</w:t>
      </w:r>
      <w:r>
        <w:t>.</w:t>
      </w:r>
    </w:p>
    <w:p w14:paraId="4584315B" w14:textId="1F061831" w:rsidR="007D7EBC" w:rsidRDefault="007D7EBC" w:rsidP="007D7EBC">
      <w:pPr>
        <w:pStyle w:val="Odlomakpopisa"/>
        <w:numPr>
          <w:ilvl w:val="0"/>
          <w:numId w:val="10"/>
        </w:numPr>
      </w:pPr>
      <w:r w:rsidRPr="00416C00">
        <w:t xml:space="preserve">EnemyPilot.py – sadrži istoimenu klasu koja opisuje </w:t>
      </w:r>
      <w:r w:rsidRPr="00416C00">
        <w:rPr>
          <w:i/>
          <w:iCs/>
        </w:rPr>
        <w:t>NPC</w:t>
      </w:r>
      <w:r w:rsidRPr="00416C00">
        <w:t xml:space="preserve"> pilote i druge humanoide</w:t>
      </w:r>
      <w:r w:rsidR="009E6A91">
        <w:t xml:space="preserve"> s metodama:</w:t>
      </w:r>
    </w:p>
    <w:p w14:paraId="7B011A23" w14:textId="7FFE479C" w:rsidR="00BB4B8A" w:rsidRDefault="00BB4B8A" w:rsidP="00BB4B8A">
      <w:pPr>
        <w:pStyle w:val="Odlomakpopisa"/>
        <w:numPr>
          <w:ilvl w:val="1"/>
          <w:numId w:val="10"/>
        </w:numPr>
      </w:pPr>
      <w:proofErr w:type="spellStart"/>
      <w:r w:rsidRPr="00DA533E">
        <w:rPr>
          <w:i/>
          <w:iCs/>
        </w:rPr>
        <w:t>showSuitDetails</w:t>
      </w:r>
      <w:proofErr w:type="spellEnd"/>
      <w:r>
        <w:t xml:space="preserve"> i </w:t>
      </w:r>
      <w:proofErr w:type="spellStart"/>
      <w:r w:rsidRPr="00DA533E">
        <w:rPr>
          <w:i/>
          <w:iCs/>
        </w:rPr>
        <w:t>showDetails</w:t>
      </w:r>
      <w:proofErr w:type="spellEnd"/>
      <w:r>
        <w:t xml:space="preserve"> – pri pozivu iz glavnog prozora prikazuju statistike</w:t>
      </w:r>
      <w:r w:rsidR="009E6A91">
        <w:t>,</w:t>
      </w:r>
    </w:p>
    <w:p w14:paraId="7454B928" w14:textId="590E2C19" w:rsidR="00BB4B8A" w:rsidRDefault="00BB4B8A" w:rsidP="00BB4B8A">
      <w:pPr>
        <w:pStyle w:val="Odlomakpopisa"/>
        <w:numPr>
          <w:ilvl w:val="1"/>
          <w:numId w:val="10"/>
        </w:numPr>
      </w:pPr>
      <w:proofErr w:type="spellStart"/>
      <w:r w:rsidRPr="00DA533E">
        <w:rPr>
          <w:i/>
          <w:iCs/>
        </w:rPr>
        <w:t>endTurn</w:t>
      </w:r>
      <w:proofErr w:type="spellEnd"/>
      <w:r>
        <w:t xml:space="preserve"> i </w:t>
      </w:r>
      <w:proofErr w:type="spellStart"/>
      <w:r w:rsidRPr="00DA533E">
        <w:rPr>
          <w:i/>
          <w:iCs/>
        </w:rPr>
        <w:t>endCombat</w:t>
      </w:r>
      <w:proofErr w:type="spellEnd"/>
      <w:r>
        <w:t xml:space="preserve"> – pri pozivu iz glavnog prozora klikom na gumb daju do znanja opremi kako je prošao jedan potez ili završila bitka</w:t>
      </w:r>
      <w:r w:rsidR="009E6A91">
        <w:t>,</w:t>
      </w:r>
    </w:p>
    <w:p w14:paraId="2390FEA0" w14:textId="0FBEA1D0" w:rsidR="00BB4B8A" w:rsidRPr="00416C00" w:rsidRDefault="009E6A91" w:rsidP="00DA533E">
      <w:pPr>
        <w:pStyle w:val="Odlomakpopisa"/>
        <w:numPr>
          <w:ilvl w:val="1"/>
          <w:numId w:val="10"/>
        </w:numPr>
      </w:pPr>
      <w:r>
        <w:t xml:space="preserve">s prefiksom </w:t>
      </w:r>
      <w:proofErr w:type="spellStart"/>
      <w:r w:rsidR="00BB4B8A" w:rsidRPr="00DA533E">
        <w:rPr>
          <w:i/>
          <w:iCs/>
        </w:rPr>
        <w:t>eval</w:t>
      </w:r>
      <w:proofErr w:type="spellEnd"/>
      <w:r w:rsidR="00BB4B8A" w:rsidRPr="00DA533E">
        <w:rPr>
          <w:i/>
          <w:iCs/>
        </w:rPr>
        <w:t>***</w:t>
      </w:r>
      <w:r w:rsidR="00BB4B8A">
        <w:t xml:space="preserve"> - prilikom promjene opreme ili drugih uvjeta mijenjaju i provjeravaju statistike na koje promjena treba utjecati (HP, AC, broj akcija)</w:t>
      </w:r>
      <w:r>
        <w:t>.</w:t>
      </w:r>
    </w:p>
    <w:p w14:paraId="25019F1E" w14:textId="34437689" w:rsidR="007D7EBC" w:rsidRDefault="007D7EBC" w:rsidP="007D7EBC">
      <w:pPr>
        <w:pStyle w:val="Odlomakpopisa"/>
        <w:numPr>
          <w:ilvl w:val="0"/>
          <w:numId w:val="10"/>
        </w:numPr>
      </w:pPr>
      <w:r w:rsidRPr="00416C00">
        <w:t>PlayerMech.py – sadrži istoimenu klasu koja opisuje</w:t>
      </w:r>
      <w:r w:rsidR="007118AB" w:rsidRPr="00416C00">
        <w:t xml:space="preserve"> </w:t>
      </w:r>
      <w:r w:rsidR="007118AB" w:rsidRPr="00416C00">
        <w:rPr>
          <w:i/>
          <w:iCs/>
        </w:rPr>
        <w:t>PC</w:t>
      </w:r>
      <w:r w:rsidR="007118AB" w:rsidRPr="00416C00">
        <w:t xml:space="preserve"> </w:t>
      </w:r>
      <w:proofErr w:type="spellStart"/>
      <w:r w:rsidR="007118AB" w:rsidRPr="00416C00">
        <w:t>mekove</w:t>
      </w:r>
      <w:proofErr w:type="spellEnd"/>
      <w:r w:rsidR="009E6A91">
        <w:t xml:space="preserve"> s metodama:</w:t>
      </w:r>
    </w:p>
    <w:p w14:paraId="0097341B" w14:textId="1F525D2A" w:rsidR="00B03257" w:rsidRDefault="00B03257" w:rsidP="00B03257">
      <w:pPr>
        <w:pStyle w:val="Odlomakpopisa"/>
        <w:numPr>
          <w:ilvl w:val="1"/>
          <w:numId w:val="10"/>
        </w:numPr>
      </w:pPr>
      <w:proofErr w:type="spellStart"/>
      <w:r w:rsidRPr="00DA533E">
        <w:rPr>
          <w:i/>
          <w:iCs/>
        </w:rPr>
        <w:t>showLoadoutDetails</w:t>
      </w:r>
      <w:proofErr w:type="spellEnd"/>
      <w:r>
        <w:t xml:space="preserve"> i </w:t>
      </w:r>
      <w:proofErr w:type="spellStart"/>
      <w:r w:rsidRPr="00DA533E">
        <w:rPr>
          <w:i/>
          <w:iCs/>
        </w:rPr>
        <w:t>showDetails</w:t>
      </w:r>
      <w:proofErr w:type="spellEnd"/>
      <w:r>
        <w:t xml:space="preserve"> – pri pozivu iz glavnog prozora prikazuju statistike</w:t>
      </w:r>
      <w:r w:rsidR="009E6A91">
        <w:t>,</w:t>
      </w:r>
    </w:p>
    <w:p w14:paraId="41C0A3EB" w14:textId="35CCDB5E" w:rsidR="00BB4B8A" w:rsidRDefault="00BB4B8A" w:rsidP="00BB4B8A">
      <w:pPr>
        <w:pStyle w:val="Odlomakpopisa"/>
        <w:numPr>
          <w:ilvl w:val="1"/>
          <w:numId w:val="10"/>
        </w:numPr>
      </w:pPr>
      <w:proofErr w:type="spellStart"/>
      <w:r w:rsidRPr="00DA533E">
        <w:rPr>
          <w:i/>
          <w:iCs/>
        </w:rPr>
        <w:t>endTurn</w:t>
      </w:r>
      <w:proofErr w:type="spellEnd"/>
      <w:r>
        <w:t xml:space="preserve"> i </w:t>
      </w:r>
      <w:proofErr w:type="spellStart"/>
      <w:r w:rsidRPr="00DA533E">
        <w:rPr>
          <w:i/>
          <w:iCs/>
        </w:rPr>
        <w:t>endCombat</w:t>
      </w:r>
      <w:proofErr w:type="spellEnd"/>
      <w:r>
        <w:t xml:space="preserve"> – pri pozivu iz glavnog prozora klikom na gumb daju do znanja opremi kako je prošao jedan potez ili završila bitka</w:t>
      </w:r>
      <w:r w:rsidR="009E6A91">
        <w:t>,</w:t>
      </w:r>
    </w:p>
    <w:p w14:paraId="4A38D02D" w14:textId="50678AD6" w:rsidR="00B03257" w:rsidRPr="00416C00" w:rsidRDefault="00BB4B8A" w:rsidP="00DA533E">
      <w:pPr>
        <w:pStyle w:val="Odlomakpopisa"/>
        <w:numPr>
          <w:ilvl w:val="1"/>
          <w:numId w:val="10"/>
        </w:numPr>
      </w:pPr>
      <w:proofErr w:type="spellStart"/>
      <w:r w:rsidRPr="00DA533E">
        <w:rPr>
          <w:i/>
          <w:iCs/>
        </w:rPr>
        <w:t>eval</w:t>
      </w:r>
      <w:proofErr w:type="spellEnd"/>
      <w:r w:rsidRPr="00DA533E">
        <w:rPr>
          <w:i/>
          <w:iCs/>
        </w:rPr>
        <w:t>***</w:t>
      </w:r>
      <w:r>
        <w:t xml:space="preserve"> - prilikom promjene opreme ili drugih uvjeta mijenjaju i provjeravaju statistike na koje promjena treba utjecati (HP, AC, broj akcija)</w:t>
      </w:r>
      <w:r w:rsidR="009E6A91">
        <w:t>.</w:t>
      </w:r>
    </w:p>
    <w:p w14:paraId="19407B11" w14:textId="7EEA7C53" w:rsidR="007D7EBC" w:rsidRDefault="007D7EBC" w:rsidP="007D7EBC">
      <w:pPr>
        <w:pStyle w:val="Odlomakpopisa"/>
        <w:numPr>
          <w:ilvl w:val="0"/>
          <w:numId w:val="10"/>
        </w:numPr>
      </w:pPr>
      <w:r w:rsidRPr="00416C00">
        <w:t>PlayerPilot.py</w:t>
      </w:r>
      <w:r w:rsidR="007118AB" w:rsidRPr="00416C00">
        <w:t xml:space="preserve"> – sadrži istoimenu klasu koja opisuje </w:t>
      </w:r>
      <w:r w:rsidR="007118AB" w:rsidRPr="00DA533E">
        <w:rPr>
          <w:i/>
          <w:iCs/>
        </w:rPr>
        <w:t>PC</w:t>
      </w:r>
      <w:r w:rsidR="007118AB" w:rsidRPr="00416C00">
        <w:t xml:space="preserve"> pilote, odnosno heroje</w:t>
      </w:r>
      <w:r w:rsidR="009E6A91">
        <w:t>, s metodama:</w:t>
      </w:r>
    </w:p>
    <w:p w14:paraId="5AE9B3D0" w14:textId="2F461766" w:rsidR="00BB4B8A" w:rsidRDefault="00BB4B8A" w:rsidP="00BB4B8A">
      <w:pPr>
        <w:pStyle w:val="Odlomakpopisa"/>
        <w:numPr>
          <w:ilvl w:val="1"/>
          <w:numId w:val="10"/>
        </w:numPr>
      </w:pPr>
      <w:proofErr w:type="spellStart"/>
      <w:r w:rsidRPr="00DA533E">
        <w:rPr>
          <w:i/>
          <w:iCs/>
        </w:rPr>
        <w:t>showSuitDetails</w:t>
      </w:r>
      <w:proofErr w:type="spellEnd"/>
      <w:r>
        <w:t xml:space="preserve"> i </w:t>
      </w:r>
      <w:proofErr w:type="spellStart"/>
      <w:r w:rsidRPr="00DA533E">
        <w:rPr>
          <w:i/>
          <w:iCs/>
        </w:rPr>
        <w:t>showDetails</w:t>
      </w:r>
      <w:proofErr w:type="spellEnd"/>
      <w:r>
        <w:t xml:space="preserve"> – pri pozivu iz glavnog prozora prikazuju statistike</w:t>
      </w:r>
      <w:r w:rsidR="00C37E39">
        <w:t>,</w:t>
      </w:r>
    </w:p>
    <w:p w14:paraId="52A4201B" w14:textId="2EFC6DDC" w:rsidR="00BB4B8A" w:rsidRDefault="00BB4B8A" w:rsidP="00BB4B8A">
      <w:pPr>
        <w:pStyle w:val="Odlomakpopisa"/>
        <w:numPr>
          <w:ilvl w:val="1"/>
          <w:numId w:val="10"/>
        </w:numPr>
      </w:pPr>
      <w:proofErr w:type="spellStart"/>
      <w:r w:rsidRPr="00DA533E">
        <w:rPr>
          <w:i/>
          <w:iCs/>
        </w:rPr>
        <w:lastRenderedPageBreak/>
        <w:t>endTurn</w:t>
      </w:r>
      <w:proofErr w:type="spellEnd"/>
      <w:r>
        <w:t xml:space="preserve"> i </w:t>
      </w:r>
      <w:proofErr w:type="spellStart"/>
      <w:r w:rsidRPr="00DA533E">
        <w:rPr>
          <w:i/>
          <w:iCs/>
        </w:rPr>
        <w:t>endCombat</w:t>
      </w:r>
      <w:proofErr w:type="spellEnd"/>
      <w:r>
        <w:t xml:space="preserve"> – pri pozivu iz glavnog prozora klikom na gumb daju do znanja opremi kako je prošao jedan potez ili završila bitka</w:t>
      </w:r>
      <w:r w:rsidR="009E6A91">
        <w:t>,</w:t>
      </w:r>
    </w:p>
    <w:p w14:paraId="2E53AB91" w14:textId="250F678A" w:rsidR="00BB4B8A" w:rsidRPr="00416C00" w:rsidRDefault="009E6A91" w:rsidP="00DA533E">
      <w:pPr>
        <w:pStyle w:val="Odlomakpopisa"/>
        <w:numPr>
          <w:ilvl w:val="1"/>
          <w:numId w:val="10"/>
        </w:numPr>
      </w:pPr>
      <w:r>
        <w:t xml:space="preserve">s prefiksom </w:t>
      </w:r>
      <w:proofErr w:type="spellStart"/>
      <w:r w:rsidR="00BB4B8A" w:rsidRPr="00DA533E">
        <w:rPr>
          <w:i/>
          <w:iCs/>
        </w:rPr>
        <w:t>eval</w:t>
      </w:r>
      <w:proofErr w:type="spellEnd"/>
      <w:r w:rsidR="00BB4B8A" w:rsidRPr="00DA533E">
        <w:rPr>
          <w:i/>
          <w:iCs/>
        </w:rPr>
        <w:t>***</w:t>
      </w:r>
      <w:r w:rsidR="00BB4B8A">
        <w:t xml:space="preserve"> - prilikom promjene opreme ili drugih uvjeta mijenjaju i provjeravaju statistike na koje promjena treba utjecati (HP, AC, broj akcija)</w:t>
      </w:r>
      <w:r>
        <w:t>.</w:t>
      </w:r>
    </w:p>
    <w:p w14:paraId="34580446" w14:textId="668F978F" w:rsidR="007D7EBC" w:rsidRDefault="007D7EBC" w:rsidP="007D7EBC">
      <w:pPr>
        <w:pStyle w:val="Odlomakpopisa"/>
        <w:numPr>
          <w:ilvl w:val="0"/>
          <w:numId w:val="10"/>
        </w:numPr>
      </w:pPr>
      <w:r w:rsidRPr="00416C00">
        <w:t>Environment.py</w:t>
      </w:r>
      <w:r w:rsidR="007118AB" w:rsidRPr="00416C00">
        <w:t xml:space="preserve"> – sadrži istoimenu klasu koja opisuje nežive objekte koji se mogu dodati na ploču</w:t>
      </w:r>
      <w:r w:rsidR="009E6A91">
        <w:t>:</w:t>
      </w:r>
    </w:p>
    <w:p w14:paraId="55F8054B" w14:textId="7AC254C5" w:rsidR="00BB4B8A" w:rsidRPr="00416C00" w:rsidRDefault="00BB4B8A" w:rsidP="00DA533E">
      <w:pPr>
        <w:pStyle w:val="Odlomakpopisa"/>
        <w:numPr>
          <w:ilvl w:val="1"/>
          <w:numId w:val="10"/>
        </w:numPr>
      </w:pPr>
      <w:r>
        <w:t xml:space="preserve">Metoda </w:t>
      </w:r>
      <w:proofErr w:type="spellStart"/>
      <w:r w:rsidRPr="00DA533E">
        <w:rPr>
          <w:i/>
          <w:iCs/>
        </w:rPr>
        <w:t>showDetails</w:t>
      </w:r>
      <w:proofErr w:type="spellEnd"/>
      <w:r>
        <w:t xml:space="preserve"> – pri pozivu iz glavnog prozora prikazuje detalje o specifičnom tipu okoliša</w:t>
      </w:r>
      <w:r w:rsidR="009E6A91">
        <w:t>.</w:t>
      </w:r>
    </w:p>
    <w:p w14:paraId="268382AC" w14:textId="206E4E6C" w:rsidR="007D7EBC" w:rsidRPr="00DA533E" w:rsidRDefault="007D7EBC" w:rsidP="007D7EBC">
      <w:pPr>
        <w:pStyle w:val="Odlomakpopisa"/>
        <w:numPr>
          <w:ilvl w:val="0"/>
          <w:numId w:val="10"/>
        </w:numPr>
      </w:pPr>
      <w:r w:rsidRPr="00416C00">
        <w:t>MechWeapon.py</w:t>
      </w:r>
      <w:r w:rsidR="007118AB" w:rsidRPr="00416C00">
        <w:t xml:space="preserve"> – sadrži istoimenu klasu koja opisuje oružja koja se mogu montirati na </w:t>
      </w:r>
      <w:proofErr w:type="spellStart"/>
      <w:r w:rsidR="007118AB" w:rsidRPr="00416C00">
        <w:t>mekove</w:t>
      </w:r>
      <w:proofErr w:type="spellEnd"/>
      <w:r w:rsidR="007118AB" w:rsidRPr="00416C00">
        <w:t>, bilo</w:t>
      </w:r>
      <w:r w:rsidR="002E7CBB">
        <w:t xml:space="preserve"> oni</w:t>
      </w:r>
      <w:r w:rsidR="007118AB" w:rsidRPr="00416C00">
        <w:t xml:space="preserve"> </w:t>
      </w:r>
      <w:r w:rsidR="007118AB" w:rsidRPr="00416C00">
        <w:rPr>
          <w:i/>
          <w:iCs/>
        </w:rPr>
        <w:t>NPC</w:t>
      </w:r>
      <w:r w:rsidR="007118AB" w:rsidRPr="00416C00">
        <w:t xml:space="preserve"> ili </w:t>
      </w:r>
      <w:r w:rsidR="007118AB" w:rsidRPr="00416C00">
        <w:rPr>
          <w:i/>
          <w:iCs/>
        </w:rPr>
        <w:t>PC</w:t>
      </w:r>
      <w:r w:rsidR="002E7CBB">
        <w:rPr>
          <w:i/>
          <w:iCs/>
        </w:rPr>
        <w:t xml:space="preserve"> </w:t>
      </w:r>
      <w:r w:rsidR="002E7CBB">
        <w:t>likovi</w:t>
      </w:r>
      <w:r w:rsidR="009E6A91">
        <w:t>, s metodama:</w:t>
      </w:r>
    </w:p>
    <w:p w14:paraId="48CD420D" w14:textId="5B03F212" w:rsidR="00BB4B8A" w:rsidRDefault="00BB4B8A" w:rsidP="00BB4B8A">
      <w:pPr>
        <w:pStyle w:val="Odlomakpopisa"/>
        <w:numPr>
          <w:ilvl w:val="1"/>
          <w:numId w:val="10"/>
        </w:numPr>
      </w:pPr>
      <w:proofErr w:type="spellStart"/>
      <w:r w:rsidRPr="00DA533E">
        <w:rPr>
          <w:i/>
          <w:iCs/>
        </w:rPr>
        <w:t>fire</w:t>
      </w:r>
      <w:proofErr w:type="spellEnd"/>
      <w:r>
        <w:t xml:space="preserve"> i </w:t>
      </w:r>
      <w:proofErr w:type="spellStart"/>
      <w:r w:rsidRPr="00DA533E">
        <w:rPr>
          <w:i/>
          <w:iCs/>
        </w:rPr>
        <w:t>reload</w:t>
      </w:r>
      <w:proofErr w:type="spellEnd"/>
      <w:r>
        <w:t xml:space="preserve"> – prilikom ispaljivanja i punjenja municije izmjenjuje potrebne vrijednosti</w:t>
      </w:r>
      <w:r w:rsidR="009E6A91">
        <w:t>,</w:t>
      </w:r>
    </w:p>
    <w:p w14:paraId="2CBB2FC2" w14:textId="416A8DAE" w:rsidR="00BB4B8A" w:rsidRPr="00416C00" w:rsidRDefault="00BB4B8A" w:rsidP="00DA533E">
      <w:pPr>
        <w:pStyle w:val="Odlomakpopisa"/>
        <w:numPr>
          <w:ilvl w:val="1"/>
          <w:numId w:val="10"/>
        </w:numPr>
      </w:pPr>
      <w:proofErr w:type="spellStart"/>
      <w:r w:rsidRPr="00DA533E">
        <w:rPr>
          <w:i/>
          <w:iCs/>
        </w:rPr>
        <w:t>breakF</w:t>
      </w:r>
      <w:proofErr w:type="spellEnd"/>
      <w:r>
        <w:t xml:space="preserve"> – onemogućuje korištenje oružja</w:t>
      </w:r>
      <w:r w:rsidR="009E6A91">
        <w:t>.</w:t>
      </w:r>
    </w:p>
    <w:p w14:paraId="2F351840" w14:textId="30E225BC" w:rsidR="007D7EBC" w:rsidRPr="00DA533E" w:rsidRDefault="007D7EBC" w:rsidP="007D7EBC">
      <w:pPr>
        <w:pStyle w:val="Odlomakpopisa"/>
        <w:numPr>
          <w:ilvl w:val="0"/>
          <w:numId w:val="10"/>
        </w:numPr>
      </w:pPr>
      <w:r w:rsidRPr="00416C00">
        <w:t>PilotWeapon.py</w:t>
      </w:r>
      <w:r w:rsidR="007118AB" w:rsidRPr="00416C00">
        <w:t xml:space="preserve"> – sadrži istoimenu klasu koja opisuje oružja koja mogu koristiti piloti i drugi humanoidi, bilo </w:t>
      </w:r>
      <w:r w:rsidR="002E7CBB">
        <w:t xml:space="preserve">oni </w:t>
      </w:r>
      <w:r w:rsidR="007118AB" w:rsidRPr="00416C00">
        <w:rPr>
          <w:i/>
          <w:iCs/>
        </w:rPr>
        <w:t>NPC</w:t>
      </w:r>
      <w:r w:rsidR="007118AB" w:rsidRPr="00416C00">
        <w:t xml:space="preserve"> ili </w:t>
      </w:r>
      <w:r w:rsidR="007118AB" w:rsidRPr="00416C00">
        <w:rPr>
          <w:i/>
          <w:iCs/>
        </w:rPr>
        <w:t>PC</w:t>
      </w:r>
      <w:r w:rsidR="002E7CBB">
        <w:rPr>
          <w:i/>
          <w:iCs/>
        </w:rPr>
        <w:t xml:space="preserve"> </w:t>
      </w:r>
      <w:r w:rsidR="002E7CBB">
        <w:t>likovi</w:t>
      </w:r>
      <w:r w:rsidR="007541DD">
        <w:t>, s metodama:</w:t>
      </w:r>
    </w:p>
    <w:p w14:paraId="12299143" w14:textId="2FCA30B1" w:rsidR="00BB4B8A" w:rsidRDefault="00BB4B8A" w:rsidP="00BB4B8A">
      <w:pPr>
        <w:pStyle w:val="Odlomakpopisa"/>
        <w:numPr>
          <w:ilvl w:val="1"/>
          <w:numId w:val="10"/>
        </w:numPr>
      </w:pPr>
      <w:proofErr w:type="spellStart"/>
      <w:r w:rsidRPr="00DA533E">
        <w:rPr>
          <w:i/>
          <w:iCs/>
        </w:rPr>
        <w:t>fire</w:t>
      </w:r>
      <w:proofErr w:type="spellEnd"/>
      <w:r>
        <w:t xml:space="preserve"> i </w:t>
      </w:r>
      <w:proofErr w:type="spellStart"/>
      <w:r w:rsidRPr="00DA533E">
        <w:rPr>
          <w:i/>
          <w:iCs/>
        </w:rPr>
        <w:t>reloadFunc</w:t>
      </w:r>
      <w:proofErr w:type="spellEnd"/>
      <w:r>
        <w:t xml:space="preserve"> – prilikom ispaljivanja i punjenja municije izmjenjuje potrebne vrijednosti</w:t>
      </w:r>
      <w:r w:rsidR="00376D5A">
        <w:t>,</w:t>
      </w:r>
    </w:p>
    <w:p w14:paraId="2BAC51BF" w14:textId="7ABAC007" w:rsidR="00BB4B8A" w:rsidRPr="00416C00" w:rsidRDefault="00BB4B8A" w:rsidP="00DA533E">
      <w:pPr>
        <w:pStyle w:val="Odlomakpopisa"/>
        <w:numPr>
          <w:ilvl w:val="1"/>
          <w:numId w:val="10"/>
        </w:numPr>
      </w:pPr>
      <w:proofErr w:type="spellStart"/>
      <w:r w:rsidRPr="00DA533E">
        <w:rPr>
          <w:i/>
          <w:iCs/>
        </w:rPr>
        <w:t>breakF</w:t>
      </w:r>
      <w:proofErr w:type="spellEnd"/>
      <w:r>
        <w:t xml:space="preserve"> i </w:t>
      </w:r>
      <w:proofErr w:type="spellStart"/>
      <w:r w:rsidRPr="00DA533E">
        <w:rPr>
          <w:i/>
          <w:iCs/>
        </w:rPr>
        <w:t>fixF</w:t>
      </w:r>
      <w:proofErr w:type="spellEnd"/>
      <w:r>
        <w:t xml:space="preserve"> – onemogućuje odnosno omogućuje korištenje oružja</w:t>
      </w:r>
      <w:r w:rsidR="00376D5A">
        <w:t>.</w:t>
      </w:r>
    </w:p>
    <w:p w14:paraId="04BB48E1" w14:textId="6965C28E" w:rsidR="007D7EBC" w:rsidRDefault="007D7EBC" w:rsidP="007D7EBC">
      <w:pPr>
        <w:pStyle w:val="Odlomakpopisa"/>
        <w:numPr>
          <w:ilvl w:val="0"/>
          <w:numId w:val="10"/>
        </w:numPr>
      </w:pPr>
      <w:r w:rsidRPr="00416C00">
        <w:t>Module.py</w:t>
      </w:r>
      <w:r w:rsidR="007118AB" w:rsidRPr="00416C00">
        <w:t xml:space="preserve"> – sadrži istoimenu klasu koja opisuje sve module koji daju </w:t>
      </w:r>
      <w:proofErr w:type="spellStart"/>
      <w:r w:rsidR="007118AB" w:rsidRPr="00416C00">
        <w:t>mekovima</w:t>
      </w:r>
      <w:proofErr w:type="spellEnd"/>
      <w:r w:rsidR="007118AB" w:rsidRPr="00416C00">
        <w:t xml:space="preserve"> i pilotima određene moći koje su poduprte tehnologijom, npr. termalna ili elekt</w:t>
      </w:r>
      <w:r w:rsidR="008A5C10">
        <w:t>r</w:t>
      </w:r>
      <w:r w:rsidR="007118AB" w:rsidRPr="00416C00">
        <w:t xml:space="preserve">omagnetska vizija. Također sadrži klasu </w:t>
      </w:r>
      <w:r w:rsidR="007118AB" w:rsidRPr="00416C00">
        <w:rPr>
          <w:i/>
          <w:iCs/>
        </w:rPr>
        <w:t>Core</w:t>
      </w:r>
      <w:r w:rsidR="007118AB" w:rsidRPr="00416C00">
        <w:t xml:space="preserve"> koja predstavlja jezgre </w:t>
      </w:r>
      <w:proofErr w:type="spellStart"/>
      <w:r w:rsidR="007118AB" w:rsidRPr="00416C00">
        <w:t>mekova</w:t>
      </w:r>
      <w:proofErr w:type="spellEnd"/>
      <w:r w:rsidR="00376D5A">
        <w:t>. Neke od metoda unutar njih su:</w:t>
      </w:r>
    </w:p>
    <w:p w14:paraId="126E195A" w14:textId="7AC4B824" w:rsidR="00BB4B8A" w:rsidRDefault="00BB4B8A" w:rsidP="00BB4B8A">
      <w:pPr>
        <w:pStyle w:val="Odlomakpopisa"/>
        <w:numPr>
          <w:ilvl w:val="1"/>
          <w:numId w:val="10"/>
        </w:numPr>
      </w:pPr>
      <w:r>
        <w:t xml:space="preserve">Metode </w:t>
      </w:r>
      <w:proofErr w:type="spellStart"/>
      <w:r w:rsidRPr="00DA533E">
        <w:rPr>
          <w:i/>
          <w:iCs/>
        </w:rPr>
        <w:t>activate</w:t>
      </w:r>
      <w:proofErr w:type="spellEnd"/>
      <w:r>
        <w:t xml:space="preserve"> i </w:t>
      </w:r>
      <w:proofErr w:type="spellStart"/>
      <w:r w:rsidRPr="00DA533E">
        <w:rPr>
          <w:i/>
          <w:iCs/>
        </w:rPr>
        <w:t>startCooldown</w:t>
      </w:r>
      <w:proofErr w:type="spellEnd"/>
      <w:r>
        <w:t xml:space="preserve"> – označavaju početak korištenja </w:t>
      </w:r>
      <w:r w:rsidR="00FA54BD">
        <w:t>odnosno početak hlađenja modula te izmjenjuju potrebne vrijednosti</w:t>
      </w:r>
      <w:r w:rsidR="00376D5A">
        <w:t>,</w:t>
      </w:r>
    </w:p>
    <w:p w14:paraId="455460ED" w14:textId="67D92FB7" w:rsidR="00FA54BD" w:rsidRPr="00416C00" w:rsidRDefault="00FA54BD" w:rsidP="00DA533E">
      <w:pPr>
        <w:pStyle w:val="Odlomakpopisa"/>
        <w:numPr>
          <w:ilvl w:val="1"/>
          <w:numId w:val="10"/>
        </w:numPr>
      </w:pPr>
      <w:r>
        <w:t xml:space="preserve">Metode </w:t>
      </w:r>
      <w:proofErr w:type="spellStart"/>
      <w:r w:rsidRPr="00DA533E">
        <w:rPr>
          <w:i/>
          <w:iCs/>
        </w:rPr>
        <w:t>endTurn</w:t>
      </w:r>
      <w:proofErr w:type="spellEnd"/>
      <w:r>
        <w:t xml:space="preserve"> i </w:t>
      </w:r>
      <w:proofErr w:type="spellStart"/>
      <w:r w:rsidRPr="00DA533E">
        <w:rPr>
          <w:i/>
          <w:iCs/>
        </w:rPr>
        <w:t>endCombat</w:t>
      </w:r>
      <w:proofErr w:type="spellEnd"/>
      <w:r>
        <w:t xml:space="preserve"> – izmjenjuju vrijednosti ovisno o tome je li modul u korištenju ili na hlađenju</w:t>
      </w:r>
      <w:r w:rsidR="00376D5A">
        <w:t>.</w:t>
      </w:r>
    </w:p>
    <w:p w14:paraId="2965DD79" w14:textId="7FE59EB8" w:rsidR="00844418" w:rsidRDefault="002E7CBB" w:rsidP="007D7EBC">
      <w:r>
        <w:t xml:space="preserve">Međusobne ovisnosti entiteta koje predstavljaju likove i njihovu opremu mogu se vidjeti na slici </w:t>
      </w:r>
      <w:r w:rsidR="00563856">
        <w:t>4</w:t>
      </w:r>
      <w:r>
        <w:t xml:space="preserve"> u poglavlju 2.2.4. </w:t>
      </w:r>
    </w:p>
    <w:p w14:paraId="7075A252" w14:textId="6BE11B99" w:rsidR="00C4145A" w:rsidRDefault="00C4145A" w:rsidP="007D7EBC"/>
    <w:p w14:paraId="35ECA781" w14:textId="52E2E17E" w:rsidR="00C4145A" w:rsidRDefault="00C4145A" w:rsidP="007D7EBC"/>
    <w:p w14:paraId="229263D5" w14:textId="0CA31A76" w:rsidR="00C4145A" w:rsidRPr="00416C00" w:rsidRDefault="00C4145A" w:rsidP="00101CE5">
      <w:pPr>
        <w:pStyle w:val="Naslov3"/>
        <w:numPr>
          <w:ilvl w:val="2"/>
          <w:numId w:val="2"/>
        </w:numPr>
      </w:pPr>
      <w:bookmarkStart w:id="46" w:name="_Toc82501123"/>
      <w:r>
        <w:lastRenderedPageBreak/>
        <w:t>Konač</w:t>
      </w:r>
      <w:r w:rsidR="00E6120C">
        <w:t>ni</w:t>
      </w:r>
      <w:r>
        <w:t xml:space="preserve"> izgled aplikacije</w:t>
      </w:r>
      <w:bookmarkEnd w:id="46"/>
    </w:p>
    <w:p w14:paraId="64F1929C" w14:textId="77777777" w:rsidR="00C4145A" w:rsidRDefault="00C4145A" w:rsidP="007D7EBC"/>
    <w:p w14:paraId="2923CF13" w14:textId="532CF376" w:rsidR="007D7EBC" w:rsidRPr="00416C00" w:rsidRDefault="00844418" w:rsidP="007D7EBC">
      <w:r>
        <w:t xml:space="preserve">Konačna implementacija virtualne ploče sastoji se od glavnog prozora </w:t>
      </w:r>
      <w:r w:rsidR="00EF0641">
        <w:t xml:space="preserve">i nekolicine drugih koji će </w:t>
      </w:r>
      <w:r w:rsidR="0015463B">
        <w:t xml:space="preserve">detaljnije </w:t>
      </w:r>
      <w:r w:rsidR="00EF0641">
        <w:t xml:space="preserve">biti objašnjeni u sljedećem poglavlju. </w:t>
      </w:r>
      <w:r w:rsidR="00EF0641" w:rsidRPr="00416C00">
        <w:t>Glavni prozor</w:t>
      </w:r>
      <w:r w:rsidR="00EF0641">
        <w:t xml:space="preserve"> (slika 10)</w:t>
      </w:r>
      <w:r w:rsidR="00EF0641" w:rsidRPr="00416C00">
        <w:t xml:space="preserve"> je podijeljen na </w:t>
      </w:r>
      <w:r w:rsidR="001B2DE0">
        <w:t>dva dijela</w:t>
      </w:r>
      <w:r w:rsidR="00EF0641">
        <w:t>:</w:t>
      </w:r>
      <w:r w:rsidR="00EF0641" w:rsidRPr="00416C00">
        <w:t xml:space="preserve"> na lijevoj strani se nalazi ploča, a na desnoj svi elementi sortirani po karticama koji se postavljaju na ploču. </w:t>
      </w:r>
      <w:r w:rsidR="00C179BD" w:rsidRPr="00416C00">
        <w:t xml:space="preserve">Jedno polje ploče je predstavljeno jednim okvirom </w:t>
      </w:r>
      <w:proofErr w:type="spellStart"/>
      <w:r w:rsidR="00C179BD" w:rsidRPr="00416C00">
        <w:t>Tkinterove</w:t>
      </w:r>
      <w:proofErr w:type="spellEnd"/>
      <w:r w:rsidR="00C179BD" w:rsidRPr="00416C00">
        <w:t xml:space="preserve"> klase </w:t>
      </w:r>
      <w:proofErr w:type="spellStart"/>
      <w:r w:rsidR="00C179BD" w:rsidRPr="00416C00">
        <w:rPr>
          <w:i/>
          <w:iCs/>
        </w:rPr>
        <w:t>Frame</w:t>
      </w:r>
      <w:proofErr w:type="spellEnd"/>
      <w:r w:rsidR="00C179BD" w:rsidRPr="00416C00">
        <w:rPr>
          <w:i/>
          <w:iCs/>
        </w:rPr>
        <w:t xml:space="preserve">. </w:t>
      </w:r>
      <w:r w:rsidR="00C179BD" w:rsidRPr="00416C00">
        <w:t xml:space="preserve">Svako takvo polje u sebi sadrži devet manjih polja u rasporedu 3x3 koja su predstavljena klasom </w:t>
      </w:r>
      <w:proofErr w:type="spellStart"/>
      <w:r w:rsidR="00C179BD" w:rsidRPr="00416C00">
        <w:rPr>
          <w:i/>
          <w:iCs/>
        </w:rPr>
        <w:t>Label</w:t>
      </w:r>
      <w:proofErr w:type="spellEnd"/>
      <w:r w:rsidR="00C179BD" w:rsidRPr="00416C00">
        <w:t xml:space="preserve">. Etikete će sadržavati ikone koje predstavljaju entitete, a one prazne predstavljaju prazan prostor po kojem se likovi mogu pomicati. </w:t>
      </w:r>
      <w:r w:rsidR="00D81870">
        <w:t>Glavni prozor</w:t>
      </w:r>
      <w:r w:rsidR="00EF0641" w:rsidRPr="00416C00">
        <w:t xml:space="preserve"> je napravljen tako da je optimalne veličine kada se otvori na ekranima razlučivosti 1920x1080 piksela, što je najraširenija razlučivost ekrana na </w:t>
      </w:r>
      <w:r w:rsidR="001B2DE0">
        <w:t xml:space="preserve">današnjim </w:t>
      </w:r>
      <w:r w:rsidR="00EF0641" w:rsidRPr="00416C00">
        <w:t xml:space="preserve">osobnim računalima </w:t>
      </w:r>
      <w:r w:rsidR="00EF0641" w:rsidRPr="00416C00">
        <w:fldChar w:fldCharType="begin" w:fldLock="1"/>
      </w:r>
      <w:r w:rsidR="00EF0641">
        <w:instrText>ADDIN CSL_CITATION {"citationItems":[{"id":"ITEM-1","itemData":{"URL":"https://gs.statcounter.com/screen-resolution-stats/desktop/worldwide","accessed":{"date-parts":[["2021","8","16"]]},"id":"ITEM-1","issued":{"date-parts":[["0"]]},"title":"Desktop Screen Resolution Stats Worldwide | StatCounter Global Stats","type":"webpage"},"uris":["http://www.mendeley.com/documents/?uuid=a1f84e48-d5ec-31f5-b4f7-716198e73b8f"]}],"mendeley":{"formattedCitation":"[18]","plainTextFormattedCitation":"[18]","previouslyFormattedCitation":"[18]"},"properties":{"noteIndex":0},"schema":"https://github.com/citation-style-language/schema/raw/master/csl-citation.json"}</w:instrText>
      </w:r>
      <w:r w:rsidR="00EF0641" w:rsidRPr="00416C00">
        <w:fldChar w:fldCharType="separate"/>
      </w:r>
      <w:r w:rsidR="00EF0641" w:rsidRPr="002A70D8">
        <w:rPr>
          <w:noProof/>
        </w:rPr>
        <w:t>[18]</w:t>
      </w:r>
      <w:r w:rsidR="00EF0641" w:rsidRPr="00416C00">
        <w:fldChar w:fldCharType="end"/>
      </w:r>
      <w:r w:rsidR="00EF0641" w:rsidRPr="00416C00">
        <w:t xml:space="preserve">. Gumbi koji kontroliraju pravilno korištenje aktivnih sposobnosti likova se nalaze ispod kartica. Na gornjem rubu prozora se nalaze izbornici koji služe za generiranje ploče, </w:t>
      </w:r>
      <w:r w:rsidR="00EF0641">
        <w:t>stvaranje</w:t>
      </w:r>
      <w:r w:rsidR="00EF0641" w:rsidRPr="00416C00">
        <w:t xml:space="preserve"> likova te ostale, manje bitne funkcije u izborniku </w:t>
      </w:r>
      <w:r w:rsidR="00EF0641" w:rsidRPr="004F22CD">
        <w:rPr>
          <w:i/>
          <w:iCs/>
        </w:rPr>
        <w:t>„</w:t>
      </w:r>
      <w:proofErr w:type="spellStart"/>
      <w:r w:rsidR="00EF0641" w:rsidRPr="004F22CD">
        <w:rPr>
          <w:i/>
          <w:iCs/>
        </w:rPr>
        <w:t>Extras</w:t>
      </w:r>
      <w:proofErr w:type="spellEnd"/>
      <w:r w:rsidR="00EF0641" w:rsidRPr="004F22CD">
        <w:rPr>
          <w:i/>
          <w:iCs/>
        </w:rPr>
        <w:t>“</w:t>
      </w:r>
      <w:r w:rsidR="00EF0641" w:rsidRPr="00976217">
        <w:rPr>
          <w:i/>
          <w:iCs/>
        </w:rPr>
        <w:t>.</w:t>
      </w:r>
    </w:p>
    <w:p w14:paraId="02388204" w14:textId="0DD9B474" w:rsidR="00EF0641" w:rsidRDefault="00EF0641" w:rsidP="00101CE5">
      <w:pPr>
        <w:keepNext/>
      </w:pPr>
      <w:r>
        <w:rPr>
          <w:noProof/>
        </w:rPr>
        <w:drawing>
          <wp:inline distT="0" distB="0" distL="0" distR="0" wp14:anchorId="3CFF3E9E" wp14:editId="10D27877">
            <wp:extent cx="5760720" cy="3117215"/>
            <wp:effectExtent l="0" t="0" r="0" b="6985"/>
            <wp:docPr id="9" name="Slika 9" descr="Slika na kojoj se prikazuje stol&#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lika 9" descr="Slika na kojoj se prikazuje stol&#10;&#10;Opis je automatski generiran"/>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3117215"/>
                    </a:xfrm>
                    <a:prstGeom prst="rect">
                      <a:avLst/>
                    </a:prstGeom>
                  </pic:spPr>
                </pic:pic>
              </a:graphicData>
            </a:graphic>
          </wp:inline>
        </w:drawing>
      </w:r>
    </w:p>
    <w:p w14:paraId="5E9E8EC3" w14:textId="56C1D8D7" w:rsidR="009E5875" w:rsidRPr="00416C00" w:rsidRDefault="00EF0641" w:rsidP="00101CE5">
      <w:pPr>
        <w:pStyle w:val="Opisslike"/>
      </w:pPr>
      <w:bookmarkStart w:id="47" w:name="_Toc82528251"/>
      <w:r>
        <w:t xml:space="preserve">Slika </w:t>
      </w:r>
      <w:r w:rsidR="00114568">
        <w:fldChar w:fldCharType="begin"/>
      </w:r>
      <w:r w:rsidR="00114568">
        <w:instrText xml:space="preserve"> SEQ Slika \* ARABIC </w:instrText>
      </w:r>
      <w:r w:rsidR="00114568">
        <w:fldChar w:fldCharType="separate"/>
      </w:r>
      <w:r>
        <w:rPr>
          <w:noProof/>
        </w:rPr>
        <w:t>10</w:t>
      </w:r>
      <w:r w:rsidR="00114568">
        <w:rPr>
          <w:noProof/>
        </w:rPr>
        <w:fldChar w:fldCharType="end"/>
      </w:r>
      <w:r>
        <w:t>: Izgled glavnog prozora aplikacije, autorski rad</w:t>
      </w:r>
      <w:bookmarkEnd w:id="47"/>
    </w:p>
    <w:p w14:paraId="22626CBD" w14:textId="77777777" w:rsidR="00EF0641" w:rsidRPr="00416C00" w:rsidRDefault="00EF0641" w:rsidP="007D7EBC"/>
    <w:p w14:paraId="77228B87" w14:textId="27F6F881" w:rsidR="00937E32" w:rsidRDefault="00EF0641" w:rsidP="007D7EBC">
      <w:r>
        <w:lastRenderedPageBreak/>
        <w:t xml:space="preserve">Kako je rečeno, svi entiteti su predstavljeni svojom ikonom koje će se </w:t>
      </w:r>
      <w:r w:rsidR="00C43D65">
        <w:t xml:space="preserve">smještati </w:t>
      </w:r>
      <w:r>
        <w:t>u</w:t>
      </w:r>
      <w:r w:rsidR="00C43D65">
        <w:t>nutar</w:t>
      </w:r>
      <w:r>
        <w:t xml:space="preserve"> etiketa na ploči. Primjer jedne ikone nalazi se na slici 11. </w:t>
      </w:r>
      <w:r w:rsidR="00B521C9">
        <w:rPr>
          <w:noProof/>
        </w:rPr>
        <mc:AlternateContent>
          <mc:Choice Requires="wps">
            <w:drawing>
              <wp:anchor distT="0" distB="0" distL="114300" distR="114300" simplePos="0" relativeHeight="251675648" behindDoc="0" locked="0" layoutInCell="1" allowOverlap="1" wp14:anchorId="69C5EB49" wp14:editId="2F94B6A4">
                <wp:simplePos x="0" y="0"/>
                <wp:positionH relativeFrom="column">
                  <wp:posOffset>0</wp:posOffset>
                </wp:positionH>
                <wp:positionV relativeFrom="paragraph">
                  <wp:posOffset>1162050</wp:posOffset>
                </wp:positionV>
                <wp:extent cx="1103630" cy="635"/>
                <wp:effectExtent l="0" t="0" r="0" b="0"/>
                <wp:wrapSquare wrapText="bothSides"/>
                <wp:docPr id="27" name="Tekstni okvir 27"/>
                <wp:cNvGraphicFramePr/>
                <a:graphic xmlns:a="http://schemas.openxmlformats.org/drawingml/2006/main">
                  <a:graphicData uri="http://schemas.microsoft.com/office/word/2010/wordprocessingShape">
                    <wps:wsp>
                      <wps:cNvSpPr txBox="1"/>
                      <wps:spPr>
                        <a:xfrm>
                          <a:off x="0" y="0"/>
                          <a:ext cx="1103630" cy="635"/>
                        </a:xfrm>
                        <a:prstGeom prst="rect">
                          <a:avLst/>
                        </a:prstGeom>
                        <a:solidFill>
                          <a:prstClr val="white"/>
                        </a:solidFill>
                        <a:ln>
                          <a:noFill/>
                        </a:ln>
                      </wps:spPr>
                      <wps:txbx>
                        <w:txbxContent>
                          <w:p w14:paraId="216439EE" w14:textId="1ED28584" w:rsidR="00FA78A1" w:rsidRPr="005303E9" w:rsidRDefault="00FA78A1" w:rsidP="00997642">
                            <w:pPr>
                              <w:pStyle w:val="Opisslike"/>
                              <w:rPr>
                                <w:noProof/>
                              </w:rPr>
                            </w:pPr>
                            <w:bookmarkStart w:id="48" w:name="_Toc82528252"/>
                            <w:r>
                              <w:t xml:space="preserve">Slika </w:t>
                            </w:r>
                            <w:r w:rsidR="00114568">
                              <w:fldChar w:fldCharType="begin"/>
                            </w:r>
                            <w:r w:rsidR="00114568">
                              <w:instrText xml:space="preserve"> SEQ Slika \* ARABIC </w:instrText>
                            </w:r>
                            <w:r w:rsidR="00114568">
                              <w:fldChar w:fldCharType="separate"/>
                            </w:r>
                            <w:r>
                              <w:rPr>
                                <w:noProof/>
                              </w:rPr>
                              <w:t>11</w:t>
                            </w:r>
                            <w:r w:rsidR="00114568">
                              <w:rPr>
                                <w:noProof/>
                              </w:rPr>
                              <w:fldChar w:fldCharType="end"/>
                            </w:r>
                            <w:r w:rsidRPr="006F3E35">
                              <w:t>: Ikona koja predstavlja uništenog meka, autorski rad</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C5EB49" id="_x0000_t202" coordsize="21600,21600" o:spt="202" path="m,l,21600r21600,l21600,xe">
                <v:stroke joinstyle="miter"/>
                <v:path gradientshapeok="t" o:connecttype="rect"/>
              </v:shapetype>
              <v:shape id="Tekstni okvir 27" o:spid="_x0000_s1026" type="#_x0000_t202" style="position:absolute;left:0;text-align:left;margin-left:0;margin-top:91.5pt;width:86.9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" stroked="f">
                <v:textbox style="mso-fit-shape-to-text:t" inset="0,0,0,0">
                  <w:txbxContent>
                    <w:p w14:paraId="216439EE" w14:textId="1ED28584" w:rsidR="00FA78A1" w:rsidRPr="005303E9" w:rsidRDefault="00FA78A1" w:rsidP="00997642">
                      <w:pPr>
                        <w:pStyle w:val="Opisslike"/>
                        <w:rPr>
                          <w:noProof/>
                        </w:rPr>
                      </w:pPr>
                      <w:bookmarkStart w:id="75" w:name="_Toc82528252"/>
                      <w:r>
                        <w:t xml:space="preserve">Slika </w:t>
                      </w:r>
                      <w:fldSimple w:instr=" SEQ Slika \* ARABIC ">
                        <w:r>
                          <w:rPr>
                            <w:noProof/>
                          </w:rPr>
                          <w:t>11</w:t>
                        </w:r>
                      </w:fldSimple>
                      <w:r w:rsidRPr="006F3E35">
                        <w:t>: Ikona koja predstavlja uništenog meka, autorski rad</w:t>
                      </w:r>
                      <w:bookmarkEnd w:id="75"/>
                    </w:p>
                  </w:txbxContent>
                </v:textbox>
                <w10:wrap type="square"/>
              </v:shape>
            </w:pict>
          </mc:Fallback>
        </mc:AlternateContent>
      </w:r>
      <w:r w:rsidR="00BF2726">
        <w:rPr>
          <w:noProof/>
        </w:rPr>
        <w:drawing>
          <wp:anchor distT="0" distB="0" distL="114300" distR="114300" simplePos="0" relativeHeight="251670528" behindDoc="0" locked="0" layoutInCell="1" allowOverlap="1" wp14:anchorId="4D73B2A6" wp14:editId="59A18004">
            <wp:simplePos x="0" y="0"/>
            <wp:positionH relativeFrom="margin">
              <wp:align>left</wp:align>
            </wp:positionH>
            <wp:positionV relativeFrom="paragraph">
              <wp:posOffset>1270</wp:posOffset>
            </wp:positionV>
            <wp:extent cx="1103630" cy="1103630"/>
            <wp:effectExtent l="0" t="0" r="1270" b="1270"/>
            <wp:wrapSquare wrapText="bothSides"/>
            <wp:docPr id="17" name="Slika 17" descr="Slika na kojoj se prikazuje transpor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lika 17" descr="Slika na kojoj se prikazuje transport&#10;&#10;Opis je automatski generiran"/>
                    <pic:cNvPicPr/>
                  </pic:nvPicPr>
                  <pic:blipFill>
                    <a:blip r:embed="rId24">
                      <a:extLst>
                        <a:ext uri="{28A0092B-C50C-407E-A947-70E740481C1C}">
                          <a14:useLocalDpi xmlns:a14="http://schemas.microsoft.com/office/drawing/2010/main" val="0"/>
                        </a:ext>
                      </a:extLst>
                    </a:blip>
                    <a:stretch>
                      <a:fillRect/>
                    </a:stretch>
                  </pic:blipFill>
                  <pic:spPr>
                    <a:xfrm>
                      <a:off x="0" y="0"/>
                      <a:ext cx="1105365" cy="1105365"/>
                    </a:xfrm>
                    <a:prstGeom prst="rect">
                      <a:avLst/>
                    </a:prstGeom>
                  </pic:spPr>
                </pic:pic>
              </a:graphicData>
            </a:graphic>
            <wp14:sizeRelH relativeFrom="margin">
              <wp14:pctWidth>0</wp14:pctWidth>
            </wp14:sizeRelH>
            <wp14:sizeRelV relativeFrom="margin">
              <wp14:pctHeight>0</wp14:pctHeight>
            </wp14:sizeRelV>
          </wp:anchor>
        </w:drawing>
      </w:r>
      <w:r w:rsidR="00937E32" w:rsidRPr="00416C00">
        <w:t>Sve su ikone napravljene u aplikaciji Bojanje u veličinama 32x37 piksela i spremljene u .</w:t>
      </w:r>
      <w:proofErr w:type="spellStart"/>
      <w:r w:rsidR="00937E32" w:rsidRPr="00416C00">
        <w:rPr>
          <w:i/>
          <w:iCs/>
        </w:rPr>
        <w:t>png</w:t>
      </w:r>
      <w:proofErr w:type="spellEnd"/>
      <w:r w:rsidR="00937E32" w:rsidRPr="00416C00">
        <w:t xml:space="preserve"> format jer s tim formatom </w:t>
      </w:r>
      <w:proofErr w:type="spellStart"/>
      <w:r w:rsidR="00937E32" w:rsidRPr="00416C00">
        <w:rPr>
          <w:i/>
          <w:iCs/>
        </w:rPr>
        <w:t>Tkinter</w:t>
      </w:r>
      <w:proofErr w:type="spellEnd"/>
      <w:r w:rsidR="00937E32" w:rsidRPr="00416C00">
        <w:t xml:space="preserve"> najlakše radi.</w:t>
      </w:r>
    </w:p>
    <w:p w14:paraId="5A351611" w14:textId="77777777" w:rsidR="00EF0641" w:rsidRDefault="00EF0641" w:rsidP="007D7EBC"/>
    <w:p w14:paraId="33EA26DC" w14:textId="6E43A874" w:rsidR="00075736" w:rsidRDefault="00EF0641" w:rsidP="00EF0641">
      <w:r>
        <w:t>Nadalje, n</w:t>
      </w:r>
      <w:r w:rsidRPr="00416C00">
        <w:t>apravljena su četiri različita prozora</w:t>
      </w:r>
      <w:r>
        <w:t xml:space="preserve"> za kreiranje likova,</w:t>
      </w:r>
      <w:r w:rsidRPr="00416C00">
        <w:t xml:space="preserve"> koj</w:t>
      </w:r>
      <w:r>
        <w:t>i</w:t>
      </w:r>
      <w:r w:rsidRPr="00416C00">
        <w:t xml:space="preserve"> odgovaraju svim mogućim kombinacijama ovisno o tome kreira li se mek ili pilot te je li on </w:t>
      </w:r>
      <w:r w:rsidRPr="00416C00">
        <w:rPr>
          <w:i/>
          <w:iCs/>
        </w:rPr>
        <w:t>PC</w:t>
      </w:r>
      <w:r w:rsidRPr="00416C00">
        <w:t xml:space="preserve"> ili </w:t>
      </w:r>
      <w:r w:rsidRPr="00416C00">
        <w:rPr>
          <w:i/>
          <w:iCs/>
        </w:rPr>
        <w:t xml:space="preserve">NPC. </w:t>
      </w:r>
      <w:r w:rsidRPr="00416C00">
        <w:t>Pri kreiranju likova odabiru se osnovni podatci kao ime, određene statistike i početna oprema. Ostale statistike se izračunavaju po određenim formulama</w:t>
      </w:r>
      <w:r w:rsidR="00075736">
        <w:t xml:space="preserve"> o kojima korisnici neće morati voditi računa</w:t>
      </w:r>
      <w:r w:rsidRPr="00416C00">
        <w:t>. Npr. domet koliko daleko pilot može baciti granate jest zaokružena aritmetička sredina snage i agilnosti pilota. Sve se formule mogu pronaći u priloženoj Excelovoj datoteci s bilješkama</w:t>
      </w:r>
      <w:r w:rsidR="00075736">
        <w:t>, a primjer prozora će biti prikazan</w:t>
      </w:r>
      <w:r w:rsidR="00D81870">
        <w:t>i</w:t>
      </w:r>
      <w:r w:rsidR="00075736">
        <w:t xml:space="preserve"> </w:t>
      </w:r>
      <w:r w:rsidR="00D81870">
        <w:t>kasnije</w:t>
      </w:r>
      <w:r w:rsidR="00075736">
        <w:t>.</w:t>
      </w:r>
    </w:p>
    <w:p w14:paraId="445C213F" w14:textId="77777777" w:rsidR="005216C7" w:rsidRDefault="00075736" w:rsidP="00EF0641">
      <w:r>
        <w:t>Uz prozore za kreiranje likova, postoje i prozori koji prikazuju detalje o entitetima u igri, a time i likova.</w:t>
      </w:r>
      <w:r w:rsidR="00EF0641" w:rsidRPr="00416C00">
        <w:t xml:space="preserve"> </w:t>
      </w:r>
      <w:r>
        <w:t>Sadržaji tih prozora specifični</w:t>
      </w:r>
      <w:r w:rsidR="00021175">
        <w:t xml:space="preserve"> su</w:t>
      </w:r>
      <w:r>
        <w:t xml:space="preserve"> za likove ili entitete koje pregledavamo</w:t>
      </w:r>
      <w:r w:rsidR="00021175">
        <w:t xml:space="preserve"> te ovise u kojem kontekstu otvaramo detalje o entitetu. </w:t>
      </w:r>
    </w:p>
    <w:p w14:paraId="3F54FA20" w14:textId="5322030A" w:rsidR="00EF0641" w:rsidRPr="00416C00" w:rsidRDefault="00021175" w:rsidP="00EF0641">
      <w:r>
        <w:t>Ako se prozor s detaljima otvara na desnoj strani glavnog prozora (u jednoj od kartica) onda će on prikazivati sve detalje o određenom entitetu. Sadržavati će</w:t>
      </w:r>
      <w:r w:rsidR="00EF0641" w:rsidRPr="00416C00">
        <w:t xml:space="preserve"> sve </w:t>
      </w:r>
      <w:r>
        <w:t>informacije</w:t>
      </w:r>
      <w:r w:rsidR="00EF0641" w:rsidRPr="00416C00">
        <w:t xml:space="preserve"> koje korisnik</w:t>
      </w:r>
      <w:r>
        <w:t>, bilo voditelj igre ili igrač, odredi pri izradi entiteta</w:t>
      </w:r>
      <w:r w:rsidR="00EF0641" w:rsidRPr="00416C00">
        <w:t xml:space="preserve"> </w:t>
      </w:r>
      <w:r>
        <w:t>te one</w:t>
      </w:r>
      <w:r w:rsidR="00EF0641" w:rsidRPr="00416C00">
        <w:t xml:space="preserve"> koje se izvedu iz </w:t>
      </w:r>
      <w:r w:rsidR="005216C7">
        <w:t>tih informacija kroz ranije navedene formule</w:t>
      </w:r>
      <w:r w:rsidR="00EF0641" w:rsidRPr="00416C00">
        <w:t xml:space="preserve">. U istom prozoru igrači mogu unaprijediti </w:t>
      </w:r>
      <w:r>
        <w:t>heroje</w:t>
      </w:r>
      <w:r w:rsidR="00EF0641" w:rsidRPr="00416C00">
        <w:t xml:space="preserve"> i uređivati svoju opremu. </w:t>
      </w:r>
    </w:p>
    <w:p w14:paraId="3C83816C" w14:textId="5ADB7EDB" w:rsidR="00811047" w:rsidRDefault="005216C7" w:rsidP="007D7EBC">
      <w:r>
        <w:t xml:space="preserve">Nasuprot tome, ako se prozor s detaljima otvara na lijevoj strani glavnog prozora, dok je entitet na ploči, sadržaj prozora će biti skraćen na samo one informacije koje su bitne tijekom bitke. Time igrači i voditelj igre nisu preopterećeni informacijama u slučaju kada je entitetu potrebno promijeniti vrijednosti životnih bodova ili promijeniti stanje okvira oružja. </w:t>
      </w:r>
    </w:p>
    <w:p w14:paraId="1C025EC6" w14:textId="319E8ACD" w:rsidR="001B2DE0" w:rsidRPr="00416C00" w:rsidRDefault="001B2DE0" w:rsidP="007D7EBC">
      <w:r>
        <w:t xml:space="preserve">Naposljetku postoji još nekoliko prozora sa specifičnim funkcijama kao što su prikaz verzije aplikacije te prozor za kreiranje ploče sa </w:t>
      </w:r>
      <w:r w:rsidR="00B57280">
        <w:t>prilagođenim parametrima. Neki od njih će biti spomenuti kasnije, kada će biti govora o korištenju aplikacije.</w:t>
      </w:r>
    </w:p>
    <w:p w14:paraId="4BBD29EF" w14:textId="2392B725" w:rsidR="00503EB4" w:rsidRPr="00416C00" w:rsidRDefault="00503EB4" w:rsidP="007D7EBC">
      <w:r w:rsidRPr="00416C00">
        <w:t xml:space="preserve">Gotovo cijelom aplikacijom se upravlja samo mišem i tri klika, lijevi, desni i srednji. O tome kako se koriste, biti će govora malo kasnije. Iz kartica možemo pristupiti detaljima </w:t>
      </w:r>
      <w:r w:rsidRPr="00416C00">
        <w:lastRenderedPageBreak/>
        <w:t xml:space="preserve">svakog entiteta </w:t>
      </w:r>
      <w:r w:rsidR="00937E32" w:rsidRPr="00416C00">
        <w:t xml:space="preserve">čiji su prozori prethodno </w:t>
      </w:r>
      <w:r w:rsidR="001B2DE0">
        <w:t>spomenuti, a detaljnije će biti objašnjeni kasnije</w:t>
      </w:r>
      <w:r w:rsidR="00937E32" w:rsidRPr="00416C00">
        <w:t>. Također, možemo uzeti, tj. odabrati entitet i postaviti ga na ploču</w:t>
      </w:r>
      <w:r w:rsidR="00E416C3">
        <w:t xml:space="preserve"> te zatim pristupiti skraćenim detaljima.</w:t>
      </w:r>
    </w:p>
    <w:p w14:paraId="6BBF547E" w14:textId="748550DA" w:rsidR="007118AB" w:rsidRDefault="007118AB" w:rsidP="007D7EBC"/>
    <w:p w14:paraId="5CB05A4E" w14:textId="77777777" w:rsidR="00855C3A" w:rsidRPr="00416C00" w:rsidRDefault="00855C3A" w:rsidP="00020CA7"/>
    <w:p w14:paraId="4CB051B7" w14:textId="4CAA3B3C" w:rsidR="006C1898" w:rsidRPr="00416C00" w:rsidRDefault="006C1898" w:rsidP="00101CE5">
      <w:pPr>
        <w:pStyle w:val="Naslov2"/>
        <w:numPr>
          <w:ilvl w:val="1"/>
          <w:numId w:val="2"/>
        </w:numPr>
      </w:pPr>
      <w:bookmarkStart w:id="49" w:name="_Toc79782937"/>
      <w:bookmarkStart w:id="50" w:name="_Toc82501125"/>
      <w:r w:rsidRPr="00416C00">
        <w:t xml:space="preserve">Vrednovanje </w:t>
      </w:r>
      <w:r w:rsidR="00D37C07" w:rsidRPr="00416C00">
        <w:t>sustav</w:t>
      </w:r>
      <w:r w:rsidR="00DC335C" w:rsidRPr="00416C00">
        <w:t>a</w:t>
      </w:r>
      <w:r w:rsidR="00E11C30" w:rsidRPr="00416C00">
        <w:t xml:space="preserve"> i </w:t>
      </w:r>
      <w:bookmarkEnd w:id="49"/>
      <w:r w:rsidR="00B57280">
        <w:t>aplikacije</w:t>
      </w:r>
      <w:bookmarkEnd w:id="50"/>
    </w:p>
    <w:p w14:paraId="2B75F367" w14:textId="77777777" w:rsidR="0075573F" w:rsidRPr="00416C00" w:rsidRDefault="0075573F" w:rsidP="0075573F"/>
    <w:p w14:paraId="1E697FB3" w14:textId="3E61FAB9" w:rsidR="00595B8D" w:rsidRPr="00416C00" w:rsidRDefault="00595B8D" w:rsidP="00595B8D">
      <w:r w:rsidRPr="00416C00">
        <w:rPr>
          <w:i/>
          <w:iCs/>
        </w:rPr>
        <w:t>404th</w:t>
      </w:r>
      <w:r w:rsidR="00234052" w:rsidRPr="00416C00">
        <w:rPr>
          <w:i/>
          <w:iCs/>
        </w:rPr>
        <w:t xml:space="preserve"> </w:t>
      </w:r>
      <w:proofErr w:type="spellStart"/>
      <w:r w:rsidR="00234052" w:rsidRPr="00416C00">
        <w:rPr>
          <w:i/>
          <w:iCs/>
        </w:rPr>
        <w:t>Assault</w:t>
      </w:r>
      <w:proofErr w:type="spellEnd"/>
      <w:r w:rsidR="00234052" w:rsidRPr="00416C00">
        <w:rPr>
          <w:i/>
          <w:iCs/>
        </w:rPr>
        <w:t xml:space="preserve"> </w:t>
      </w:r>
      <w:proofErr w:type="spellStart"/>
      <w:r w:rsidR="00234052" w:rsidRPr="00416C00">
        <w:rPr>
          <w:i/>
          <w:iCs/>
        </w:rPr>
        <w:t>Squad</w:t>
      </w:r>
      <w:proofErr w:type="spellEnd"/>
      <w:r w:rsidRPr="00416C00">
        <w:t xml:space="preserve"> </w:t>
      </w:r>
      <w:r w:rsidR="00DA533E">
        <w:t xml:space="preserve">sustav </w:t>
      </w:r>
      <w:r w:rsidRPr="00416C00">
        <w:t xml:space="preserve">je </w:t>
      </w:r>
      <w:r w:rsidR="00B40B17">
        <w:t>imao svoje pretke</w:t>
      </w:r>
      <w:r w:rsidRPr="00416C00">
        <w:t xml:space="preserve">. </w:t>
      </w:r>
      <w:r w:rsidR="00101CE5">
        <w:t>Iskustvo razvoja p</w:t>
      </w:r>
      <w:r w:rsidR="00101CE5" w:rsidRPr="00416C00">
        <w:t xml:space="preserve">rethodna </w:t>
      </w:r>
      <w:r w:rsidRPr="00416C00">
        <w:t>dva</w:t>
      </w:r>
      <w:r w:rsidR="00B40B17">
        <w:t xml:space="preserve"> sustava</w:t>
      </w:r>
      <w:r w:rsidRPr="00416C00">
        <w:t xml:space="preserve"> </w:t>
      </w:r>
      <w:r w:rsidR="00101CE5">
        <w:t>pokazalo je da se</w:t>
      </w:r>
      <w:r w:rsidRPr="00416C00">
        <w:t xml:space="preserve"> </w:t>
      </w:r>
      <w:r w:rsidR="001922E1">
        <w:t xml:space="preserve">neke </w:t>
      </w:r>
      <w:r w:rsidRPr="00416C00">
        <w:t xml:space="preserve">prednosti i </w:t>
      </w:r>
      <w:r w:rsidR="00101CE5" w:rsidRPr="00416C00">
        <w:t>nedosta</w:t>
      </w:r>
      <w:r w:rsidR="00101CE5">
        <w:t>ci</w:t>
      </w:r>
      <w:r w:rsidR="00101CE5" w:rsidRPr="00416C00">
        <w:t xml:space="preserve"> </w:t>
      </w:r>
      <w:r w:rsidRPr="00416C00">
        <w:t xml:space="preserve">manifestiraju tek pri </w:t>
      </w:r>
      <w:r w:rsidR="00371DDF" w:rsidRPr="00416C00">
        <w:t xml:space="preserve">ispitivanju </w:t>
      </w:r>
      <w:r w:rsidRPr="00416C00">
        <w:t xml:space="preserve">i igranju igre. </w:t>
      </w:r>
      <w:r w:rsidR="00CF1F67" w:rsidRPr="00416C00">
        <w:t xml:space="preserve">U odnosu na </w:t>
      </w:r>
      <w:r w:rsidR="00CF1F67" w:rsidRPr="00416C00">
        <w:rPr>
          <w:i/>
          <w:iCs/>
        </w:rPr>
        <w:t xml:space="preserve">404th </w:t>
      </w:r>
      <w:r w:rsidR="00CF1F67" w:rsidRPr="00416C00">
        <w:t xml:space="preserve">mogli bi reći da su </w:t>
      </w:r>
      <w:r w:rsidR="00D77448">
        <w:t xml:space="preserve">prethodni sustavi </w:t>
      </w:r>
      <w:r w:rsidR="00CF1F67" w:rsidRPr="00416C00">
        <w:t>bili prototip</w:t>
      </w:r>
      <w:r w:rsidR="001B6737">
        <w:t>ov</w:t>
      </w:r>
      <w:r w:rsidR="00CF1F67" w:rsidRPr="00416C00">
        <w:t xml:space="preserve">i uzimajući u obzir njihovu </w:t>
      </w:r>
      <w:r w:rsidR="001B6737">
        <w:t>složenost</w:t>
      </w:r>
      <w:r w:rsidR="00CF1F67" w:rsidRPr="00416C00">
        <w:t xml:space="preserve">. </w:t>
      </w:r>
      <w:r w:rsidRPr="00416C00">
        <w:t xml:space="preserve">Nedostatci i nebalansirane mehanike uglavnom dolaze do izražaja pri </w:t>
      </w:r>
      <w:r w:rsidR="00543646" w:rsidRPr="00416C00">
        <w:t>prolasku igrača kroz</w:t>
      </w:r>
      <w:r w:rsidRPr="00416C00">
        <w:t xml:space="preserve"> kampanj</w:t>
      </w:r>
      <w:r w:rsidR="00543646" w:rsidRPr="00416C00">
        <w:t>u odnosno priču</w:t>
      </w:r>
      <w:r w:rsidRPr="00416C00">
        <w:t xml:space="preserve">. Kao i u svakoj igri, iako se </w:t>
      </w:r>
      <w:r w:rsidR="00371DDF" w:rsidRPr="00416C00">
        <w:t xml:space="preserve">ispituje </w:t>
      </w:r>
      <w:r w:rsidRPr="00416C00">
        <w:t xml:space="preserve">i ispravlja, igrači će pronaći nove nedostatke koji se trebaju popraviti. </w:t>
      </w:r>
    </w:p>
    <w:p w14:paraId="150EDE50" w14:textId="4FDC4ECB" w:rsidR="00E11C30" w:rsidRPr="00416C00" w:rsidRDefault="00070D38" w:rsidP="00595B8D">
      <w:r w:rsidRPr="00416C00">
        <w:t xml:space="preserve">Svijet je jako fleksibilan i omogućuje </w:t>
      </w:r>
      <w:r w:rsidR="00400D6D">
        <w:t xml:space="preserve">voditelju igre </w:t>
      </w:r>
      <w:r w:rsidRPr="00416C00">
        <w:t xml:space="preserve">da ga proširi svojim likovima i pričama </w:t>
      </w:r>
      <w:r w:rsidR="00A3478B">
        <w:t xml:space="preserve">za </w:t>
      </w:r>
      <w:r w:rsidRPr="00416C00">
        <w:t xml:space="preserve">koje misli da će zaintrigirati njegove igrače. </w:t>
      </w:r>
      <w:r w:rsidR="00D77448">
        <w:t xml:space="preserve">Budući da u </w:t>
      </w:r>
      <w:r w:rsidR="00D77448" w:rsidRPr="00D77448">
        <w:rPr>
          <w:i/>
          <w:iCs/>
        </w:rPr>
        <w:t>404th</w:t>
      </w:r>
      <w:r w:rsidR="00EF0017">
        <w:t xml:space="preserve"> ne postoje</w:t>
      </w:r>
      <w:r w:rsidR="00EF0017" w:rsidRPr="00416C00">
        <w:t xml:space="preserve"> </w:t>
      </w:r>
      <w:r w:rsidRPr="00416C00">
        <w:t xml:space="preserve">ograničenja koliko heroji mogu napredovati i </w:t>
      </w:r>
      <w:r w:rsidR="001B6737">
        <w:t>uz jednostavne</w:t>
      </w:r>
      <w:r w:rsidR="001B6737" w:rsidRPr="00416C00">
        <w:t xml:space="preserve"> </w:t>
      </w:r>
      <w:r w:rsidRPr="00416C00">
        <w:t>mogućnosti dodavanja novih entiteta u igru poput oružja i modula, igrači dobivaju puno mogućnosti igranja igre</w:t>
      </w:r>
      <w:r w:rsidR="00B521C9">
        <w:t xml:space="preserve">. </w:t>
      </w:r>
      <w:r w:rsidRPr="00416C00">
        <w:t xml:space="preserve">Baza operacija </w:t>
      </w:r>
      <w:r w:rsidR="000E07F6" w:rsidRPr="00416C00">
        <w:t>je zamišljena kao</w:t>
      </w:r>
      <w:r w:rsidRPr="00416C00">
        <w:t xml:space="preserve"> svemirski brod</w:t>
      </w:r>
      <w:r w:rsidR="000E07F6" w:rsidRPr="00416C00">
        <w:t>. Time se</w:t>
      </w:r>
      <w:r w:rsidRPr="00416C00">
        <w:t xml:space="preserve"> omogućava lako proširenje svijeta novim planetima i misijama</w:t>
      </w:r>
      <w:r w:rsidR="000E07F6" w:rsidRPr="00416C00">
        <w:t xml:space="preserve"> te </w:t>
      </w:r>
      <w:r w:rsidRPr="00416C00">
        <w:t xml:space="preserve">lako </w:t>
      </w:r>
      <w:r w:rsidR="000E07F6" w:rsidRPr="00416C00">
        <w:t>pridruživanje</w:t>
      </w:r>
      <w:r w:rsidRPr="00416C00">
        <w:t xml:space="preserve"> novi</w:t>
      </w:r>
      <w:r w:rsidR="000E07F6" w:rsidRPr="00416C00">
        <w:t>h</w:t>
      </w:r>
      <w:r w:rsidRPr="00416C00">
        <w:t xml:space="preserve"> igrač</w:t>
      </w:r>
      <w:r w:rsidR="000E07F6" w:rsidRPr="00416C00">
        <w:t>a</w:t>
      </w:r>
      <w:r w:rsidRPr="00416C00">
        <w:t xml:space="preserve"> već postojećem timu. Inače je to dosta teško jer ako se novi igrač pridruži timu koji je v</w:t>
      </w:r>
      <w:r w:rsidR="001B6737">
        <w:t>iše</w:t>
      </w:r>
      <w:r w:rsidRPr="00416C00">
        <w:t xml:space="preserve"> razine, novi heroji će imati poteškoća u borbi jer nisu opremljeni za tako jake neprijatelje. U</w:t>
      </w:r>
      <w:r w:rsidR="00400D6D">
        <w:t xml:space="preserve"> sustavu</w:t>
      </w:r>
      <w:r w:rsidRPr="00416C00">
        <w:t xml:space="preserve"> </w:t>
      </w:r>
      <w:r w:rsidRPr="00416C00">
        <w:rPr>
          <w:i/>
          <w:iCs/>
        </w:rPr>
        <w:t>404th</w:t>
      </w:r>
      <w:r w:rsidRPr="00416C00">
        <w:t xml:space="preserve"> su neprijatelji podijeljeni u samo </w:t>
      </w:r>
      <w:r w:rsidR="00D058D7" w:rsidRPr="00416C00">
        <w:t>tri</w:t>
      </w:r>
      <w:r w:rsidRPr="00416C00">
        <w:t xml:space="preserve"> razine težine, a veći spektar težina se postiže promjenom broja neprijatelja i promjenom tipova neprijatelja. </w:t>
      </w:r>
      <w:r w:rsidR="00630065" w:rsidRPr="00416C00">
        <w:t xml:space="preserve">Sve modifikacije </w:t>
      </w:r>
      <w:r w:rsidR="00D37C07" w:rsidRPr="00416C00">
        <w:t>sustav</w:t>
      </w:r>
      <w:r w:rsidR="00630065" w:rsidRPr="00416C00">
        <w:t xml:space="preserve">a se lako mogu implementirati u izrađenu aplikaciju. Budući da </w:t>
      </w:r>
      <w:r w:rsidR="001B6737">
        <w:t>je</w:t>
      </w:r>
      <w:r w:rsidR="001B6737" w:rsidRPr="00416C00">
        <w:t xml:space="preserve"> </w:t>
      </w:r>
      <w:r w:rsidR="00630065" w:rsidRPr="00416C00">
        <w:t xml:space="preserve">korišten </w:t>
      </w:r>
      <w:r w:rsidR="001B6737">
        <w:t xml:space="preserve">objektno orijentirani pristup, </w:t>
      </w:r>
      <w:r w:rsidR="00630065" w:rsidRPr="00416C00">
        <w:t>novi entiteti se lako dodaju u kolekcije već postojećih. Bojna polja se na ploči generiraju prema parametrima</w:t>
      </w:r>
      <w:r w:rsidR="00400D6D">
        <w:t xml:space="preserve"> voditelja igre</w:t>
      </w:r>
      <w:r w:rsidR="00630065" w:rsidRPr="00416C00">
        <w:t xml:space="preserve">, tako da već u početku podržavaju velike bitke s puno entiteta, a novi entiteti će odmah postati dostupni </w:t>
      </w:r>
      <w:r w:rsidR="001B6737">
        <w:t>s obzirom</w:t>
      </w:r>
      <w:r w:rsidR="001B6737" w:rsidRPr="00416C00">
        <w:t xml:space="preserve"> </w:t>
      </w:r>
      <w:r w:rsidR="00630065" w:rsidRPr="00416C00">
        <w:t>da aplikacija ne čeka ažuriranja s poslužitelja.</w:t>
      </w:r>
    </w:p>
    <w:p w14:paraId="19C7210C" w14:textId="21382502" w:rsidR="00E11C30" w:rsidRPr="00416C00" w:rsidRDefault="00E11C30" w:rsidP="00595B8D">
      <w:r w:rsidRPr="00416C00">
        <w:t xml:space="preserve">Aplikacija koja sadrži ploču je </w:t>
      </w:r>
      <w:proofErr w:type="spellStart"/>
      <w:r w:rsidRPr="00416C00">
        <w:t>izvanmrežna</w:t>
      </w:r>
      <w:proofErr w:type="spellEnd"/>
      <w:r w:rsidRPr="00416C00">
        <w:t xml:space="preserve">. To znači da nije potrebna internetska veza za korištenje tog alata. </w:t>
      </w:r>
      <w:r w:rsidR="009639EF" w:rsidRPr="00416C00">
        <w:t xml:space="preserve">No, ipak ima nekih ovisnosti. Budući da je izrađena u Pythonu </w:t>
      </w:r>
      <w:r w:rsidR="009639EF" w:rsidRPr="00416C00">
        <w:lastRenderedPageBreak/>
        <w:t xml:space="preserve">u potpunosti, </w:t>
      </w:r>
      <w:r w:rsidR="000E07F6" w:rsidRPr="00416C00">
        <w:t xml:space="preserve">aplikaciju nije moguće </w:t>
      </w:r>
      <w:proofErr w:type="spellStart"/>
      <w:r w:rsidR="000E07F6" w:rsidRPr="00416C00">
        <w:t>kompajlirati</w:t>
      </w:r>
      <w:proofErr w:type="spellEnd"/>
      <w:r w:rsidR="000E07F6" w:rsidRPr="00416C00">
        <w:t xml:space="preserve"> u izvršnu datoteku koja bi omogućila pokretanje neovisno o instaliranom programskom jeziku</w:t>
      </w:r>
      <w:r w:rsidR="009639EF" w:rsidRPr="00416C00">
        <w:t xml:space="preserve">. </w:t>
      </w:r>
      <w:r w:rsidR="000E07F6" w:rsidRPr="00416C00">
        <w:t>Stoga</w:t>
      </w:r>
      <w:r w:rsidR="009639EF" w:rsidRPr="00416C00">
        <w:t xml:space="preserve"> je prije pokretanja na računalu </w:t>
      </w:r>
      <w:r w:rsidR="000E07F6" w:rsidRPr="00416C00">
        <w:t xml:space="preserve">potrebno </w:t>
      </w:r>
      <w:r w:rsidR="009639EF" w:rsidRPr="00416C00">
        <w:t xml:space="preserve">imati instaliran programski jezik Python. To je zasigurno jedna od glavnih mana programa. </w:t>
      </w:r>
      <w:proofErr w:type="spellStart"/>
      <w:r w:rsidR="009639EF" w:rsidRPr="00416C00">
        <w:t>Izvanmrežnost</w:t>
      </w:r>
      <w:proofErr w:type="spellEnd"/>
      <w:r w:rsidR="009639EF" w:rsidRPr="00416C00">
        <w:t xml:space="preserve">, kako je već objašnjeno, može biti i prednost i mana. Ako se igra na daljinu potrebna je aplikacija koja omogućava dijeljenje ekrana, </w:t>
      </w:r>
      <w:r w:rsidR="00EF0017">
        <w:t xml:space="preserve">a s </w:t>
      </w:r>
      <w:r w:rsidR="009639EF" w:rsidRPr="00416C00">
        <w:t>time i internetska veza. No, ako se igra igr</w:t>
      </w:r>
      <w:r w:rsidR="00D058D7" w:rsidRPr="00416C00">
        <w:t>â</w:t>
      </w:r>
      <w:r w:rsidR="009639EF" w:rsidRPr="00416C00">
        <w:t xml:space="preserve"> lokalno, kao što se uglavnom igraju </w:t>
      </w:r>
      <w:r w:rsidR="00304AA0" w:rsidRPr="00416C00">
        <w:rPr>
          <w:i/>
          <w:iCs/>
        </w:rPr>
        <w:t>TT</w:t>
      </w:r>
      <w:r w:rsidR="009639EF" w:rsidRPr="00416C00">
        <w:rPr>
          <w:i/>
          <w:iCs/>
        </w:rPr>
        <w:t>RPG</w:t>
      </w:r>
      <w:r w:rsidR="00B521C9">
        <w:rPr>
          <w:i/>
          <w:iCs/>
        </w:rPr>
        <w:t xml:space="preserve"> </w:t>
      </w:r>
      <w:r w:rsidR="00400D6D">
        <w:t>igre</w:t>
      </w:r>
      <w:r w:rsidR="009639EF" w:rsidRPr="00416C00">
        <w:t>, internet</w:t>
      </w:r>
      <w:r w:rsidR="00000899" w:rsidRPr="00416C00">
        <w:t>sk</w:t>
      </w:r>
      <w:r w:rsidR="009639EF" w:rsidRPr="00416C00">
        <w:t xml:space="preserve">a veza nije potrebna i aplikacija i dalje zadržava sve funkcionalnosti te ne škodi duhu društvenih igara. </w:t>
      </w:r>
      <w:r w:rsidR="00630065" w:rsidRPr="00416C00">
        <w:t xml:space="preserve">Svi i dalje </w:t>
      </w:r>
      <w:r w:rsidR="000E07F6" w:rsidRPr="00416C00">
        <w:t>mogu bacati</w:t>
      </w:r>
      <w:r w:rsidR="00630065" w:rsidRPr="00416C00">
        <w:t xml:space="preserve"> prave igra</w:t>
      </w:r>
      <w:r w:rsidR="00D37C07" w:rsidRPr="00416C00">
        <w:t>ć</w:t>
      </w:r>
      <w:r w:rsidR="00630065" w:rsidRPr="00416C00">
        <w:t>e kocke i mogu koristiti olovku i papir za praćenje statistika igrača</w:t>
      </w:r>
      <w:r w:rsidR="001B6737">
        <w:t>, i</w:t>
      </w:r>
      <w:r w:rsidR="00E80AE1" w:rsidRPr="00416C00">
        <w:t xml:space="preserve">ako </w:t>
      </w:r>
      <w:r w:rsidR="001B6737">
        <w:t xml:space="preserve">aplikacija nudi </w:t>
      </w:r>
      <w:r w:rsidR="00E80AE1" w:rsidRPr="00416C00">
        <w:t>i tu funkciju.</w:t>
      </w:r>
      <w:r w:rsidR="00051F0E" w:rsidRPr="00416C00">
        <w:t xml:space="preserve"> Aplikacija </w:t>
      </w:r>
      <w:r w:rsidR="00E80AE1" w:rsidRPr="00416C00">
        <w:t>primarno postoji samo za</w:t>
      </w:r>
      <w:r w:rsidR="00051F0E" w:rsidRPr="00416C00">
        <w:t xml:space="preserve"> vizualizaciju bojnog polja te tako zamjenjuje figurice i igraću ploču. Sve figurice i ploča su zamijenjene jednom aplikacijom na laptopu ili osobnom računalu.</w:t>
      </w:r>
      <w:r w:rsidR="00630065" w:rsidRPr="00416C00">
        <w:t xml:space="preserve"> </w:t>
      </w:r>
      <w:r w:rsidR="00000899" w:rsidRPr="00416C00">
        <w:t xml:space="preserve">Jedan od nedostataka </w:t>
      </w:r>
      <w:proofErr w:type="spellStart"/>
      <w:r w:rsidR="00000899" w:rsidRPr="00416C00">
        <w:t>izvanmrežnosti</w:t>
      </w:r>
      <w:proofErr w:type="spellEnd"/>
      <w:r w:rsidR="00000899" w:rsidRPr="00416C00">
        <w:t xml:space="preserve"> je problem ako imamo više kopija aplikacije te ako se nešto želi promijeniti. Promijenjena kopija se ponovno mora redistribuirati ili se identične promjene moraju napraviti na svakoj od već postojećih kopija. </w:t>
      </w:r>
    </w:p>
    <w:p w14:paraId="760B4B62" w14:textId="50C3335C" w:rsidR="00000899" w:rsidRPr="00416C00" w:rsidRDefault="00000899" w:rsidP="00595B8D">
      <w:r w:rsidRPr="00416C00">
        <w:t xml:space="preserve">Druga činjenica koju je bitno napomenuti je da je aplikacija izmišljena za specifičan </w:t>
      </w:r>
      <w:r w:rsidR="00D37C07" w:rsidRPr="00416C00">
        <w:t>sustav</w:t>
      </w:r>
      <w:r w:rsidRPr="00416C00">
        <w:t xml:space="preserve"> igre. Bez nekih promjena nije moguće igrati neki drugi </w:t>
      </w:r>
      <w:r w:rsidR="00D37C07" w:rsidRPr="00416C00">
        <w:t>sustav</w:t>
      </w:r>
      <w:r w:rsidRPr="00416C00">
        <w:t xml:space="preserve"> </w:t>
      </w:r>
      <w:r w:rsidR="00304AA0" w:rsidRPr="00416C00">
        <w:rPr>
          <w:i/>
          <w:iCs/>
        </w:rPr>
        <w:t>TT</w:t>
      </w:r>
      <w:r w:rsidRPr="00416C00">
        <w:rPr>
          <w:i/>
          <w:iCs/>
        </w:rPr>
        <w:t>RPG</w:t>
      </w:r>
      <w:r w:rsidR="00B521C9">
        <w:t xml:space="preserve"> igre</w:t>
      </w:r>
      <w:r w:rsidRPr="00416C00">
        <w:t xml:space="preserve"> koristeći ploču ove aplikacije. Iako se lako nadograđuje što se tiče </w:t>
      </w:r>
      <w:r w:rsidR="00D37C07" w:rsidRPr="00416C00">
        <w:t>sustav</w:t>
      </w:r>
      <w:r w:rsidRPr="00416C00">
        <w:t xml:space="preserve">a za kojeg je napravljena, </w:t>
      </w:r>
      <w:r w:rsidR="004655FE">
        <w:t xml:space="preserve">ima </w:t>
      </w:r>
      <w:r w:rsidRPr="00416C00">
        <w:t xml:space="preserve">vrlo ograničene mogućnosti ako se </w:t>
      </w:r>
      <w:r w:rsidR="004655FE">
        <w:t xml:space="preserve">želi </w:t>
      </w:r>
      <w:r w:rsidRPr="00416C00">
        <w:t>koristi</w:t>
      </w:r>
      <w:r w:rsidR="004655FE">
        <w:t>ti</w:t>
      </w:r>
      <w:r w:rsidRPr="00416C00">
        <w:t xml:space="preserve"> za neki drugi </w:t>
      </w:r>
      <w:r w:rsidR="00D37C07" w:rsidRPr="00416C00">
        <w:t>sustav</w:t>
      </w:r>
      <w:r w:rsidRPr="00416C00">
        <w:t xml:space="preserve">. </w:t>
      </w:r>
    </w:p>
    <w:p w14:paraId="09D3C0EE" w14:textId="5E3C5294" w:rsidR="009D5724" w:rsidRDefault="009D5724" w:rsidP="00595B8D"/>
    <w:p w14:paraId="4B38ED2E" w14:textId="77777777" w:rsidR="00855C3A" w:rsidRPr="00416C00" w:rsidRDefault="00855C3A" w:rsidP="00595B8D"/>
    <w:p w14:paraId="77D9D79A" w14:textId="3FF03C82" w:rsidR="009D5724" w:rsidRPr="00416C00" w:rsidRDefault="009D5724" w:rsidP="002E45F3">
      <w:pPr>
        <w:pStyle w:val="Naslov3"/>
        <w:numPr>
          <w:ilvl w:val="2"/>
          <w:numId w:val="2"/>
        </w:numPr>
      </w:pPr>
      <w:bookmarkStart w:id="51" w:name="_Toc82501126"/>
      <w:r w:rsidRPr="00416C00">
        <w:t xml:space="preserve">Kako koristiti aplikaciju i igrati </w:t>
      </w:r>
      <w:r w:rsidRPr="00416C00">
        <w:rPr>
          <w:i/>
          <w:iCs/>
        </w:rPr>
        <w:t xml:space="preserve">404th </w:t>
      </w:r>
      <w:proofErr w:type="spellStart"/>
      <w:r w:rsidRPr="00416C00">
        <w:rPr>
          <w:i/>
          <w:iCs/>
        </w:rPr>
        <w:t>Assault</w:t>
      </w:r>
      <w:proofErr w:type="spellEnd"/>
      <w:r w:rsidRPr="00416C00">
        <w:rPr>
          <w:i/>
          <w:iCs/>
        </w:rPr>
        <w:t xml:space="preserve"> </w:t>
      </w:r>
      <w:proofErr w:type="spellStart"/>
      <w:r w:rsidRPr="00416C00">
        <w:rPr>
          <w:i/>
          <w:iCs/>
        </w:rPr>
        <w:t>Squad</w:t>
      </w:r>
      <w:bookmarkEnd w:id="51"/>
      <w:proofErr w:type="spellEnd"/>
    </w:p>
    <w:p w14:paraId="4C589065" w14:textId="7CA85A8A" w:rsidR="009D5724" w:rsidRPr="00416C00" w:rsidRDefault="009D5724" w:rsidP="009D5724"/>
    <w:p w14:paraId="61A656E4" w14:textId="692EC572" w:rsidR="009D5724" w:rsidRPr="00416C00" w:rsidRDefault="009D5724" w:rsidP="009D5724">
      <w:r w:rsidRPr="00416C00">
        <w:t xml:space="preserve">U ovom </w:t>
      </w:r>
      <w:r w:rsidR="004655FE">
        <w:t>poglavlju</w:t>
      </w:r>
      <w:r w:rsidR="004655FE" w:rsidRPr="00416C00">
        <w:t xml:space="preserve"> </w:t>
      </w:r>
      <w:r w:rsidRPr="00416C00">
        <w:t xml:space="preserve">neće biti opisana sva pravila ili postupak igranja same igre, već će biti opisan </w:t>
      </w:r>
      <w:r w:rsidR="004655FE">
        <w:t>način korištenja</w:t>
      </w:r>
      <w:r w:rsidRPr="00416C00">
        <w:t xml:space="preserve"> </w:t>
      </w:r>
      <w:r w:rsidR="004655FE" w:rsidRPr="00416C00">
        <w:t>aplikacij</w:t>
      </w:r>
      <w:r w:rsidR="004655FE">
        <w:t>e</w:t>
      </w:r>
      <w:r w:rsidR="004655FE" w:rsidRPr="00416C00">
        <w:t xml:space="preserve"> </w:t>
      </w:r>
      <w:r w:rsidRPr="00416C00">
        <w:t xml:space="preserve">i što predstavljaju </w:t>
      </w:r>
      <w:r w:rsidR="00400D6D">
        <w:t>pojedini</w:t>
      </w:r>
      <w:r w:rsidR="00400D6D" w:rsidRPr="00416C00">
        <w:t xml:space="preserve"> </w:t>
      </w:r>
      <w:r w:rsidRPr="00416C00">
        <w:t xml:space="preserve">dijelovi aplikacije u odnosu na sustav. Detaljnije o pravilima </w:t>
      </w:r>
      <w:r w:rsidR="00400D6D">
        <w:t xml:space="preserve">se </w:t>
      </w:r>
      <w:r w:rsidRPr="00416C00">
        <w:t xml:space="preserve">može pročitati u natuknicama koje se nalaze u priloženoj Excelovoj datoteci, ili izmisliti vlastita </w:t>
      </w:r>
      <w:r w:rsidR="00400D6D">
        <w:t>pravila te</w:t>
      </w:r>
      <w:r w:rsidR="00400D6D" w:rsidRPr="00416C00">
        <w:t xml:space="preserve"> </w:t>
      </w:r>
      <w:r w:rsidRPr="00416C00">
        <w:t xml:space="preserve">prilagoditi sustav svojim željama i potrebama. </w:t>
      </w:r>
    </w:p>
    <w:p w14:paraId="33E27BDC" w14:textId="622191C5" w:rsidR="0002353C" w:rsidRPr="00976217" w:rsidRDefault="009D5724" w:rsidP="002E45F3">
      <w:pPr>
        <w:rPr>
          <w:i/>
          <w:iCs/>
        </w:rPr>
      </w:pPr>
      <w:r w:rsidRPr="00416C00">
        <w:t xml:space="preserve">Za </w:t>
      </w:r>
      <w:proofErr w:type="spellStart"/>
      <w:r w:rsidRPr="00416C00">
        <w:t>izvanmrežnu</w:t>
      </w:r>
      <w:proofErr w:type="spellEnd"/>
      <w:r w:rsidRPr="00416C00">
        <w:t xml:space="preserve"> igru u lokalnoj sjednici potrebno je na jednom računalu imati instaliran Python, poželjno je koristiti posljednju </w:t>
      </w:r>
      <w:r w:rsidR="004655FE">
        <w:t>inačicu</w:t>
      </w:r>
      <w:r w:rsidR="004655FE" w:rsidRPr="00416C00">
        <w:t xml:space="preserve"> </w:t>
      </w:r>
      <w:r w:rsidR="00865D48">
        <w:t xml:space="preserve">tog </w:t>
      </w:r>
      <w:r w:rsidRPr="00416C00">
        <w:t xml:space="preserve">programskog jezika. Mrežne sjednice se izvode na isti način, jedina razlika je što </w:t>
      </w:r>
      <w:r w:rsidR="00865D48" w:rsidRPr="00033A1D">
        <w:rPr>
          <w:iCs/>
        </w:rPr>
        <w:t>voditelj igre</w:t>
      </w:r>
      <w:r w:rsidR="00865D48" w:rsidRPr="00416C00">
        <w:t xml:space="preserve"> </w:t>
      </w:r>
      <w:r w:rsidRPr="00416C00">
        <w:t xml:space="preserve">uz pomoć nekog od aplikacija </w:t>
      </w:r>
      <w:r w:rsidRPr="00416C00">
        <w:lastRenderedPageBreak/>
        <w:t xml:space="preserve">za konferencijske pozive dijeli svoj ekran s otvorenom aplikacijom drugim sudionicima. Nadalje, igrači i </w:t>
      </w:r>
      <w:r w:rsidR="00865D48">
        <w:t xml:space="preserve">voditelj igre </w:t>
      </w:r>
      <w:r w:rsidRPr="00416C00">
        <w:t xml:space="preserve">dodatno sa strane moraju voditi bilješke o određenim elementima igre, kao praćenje inventara ili bilješke o priči i sl. </w:t>
      </w:r>
    </w:p>
    <w:p w14:paraId="65AD4464" w14:textId="5F1B670E" w:rsidR="0002353C" w:rsidRDefault="00B40B17" w:rsidP="009D5724">
      <w:r>
        <w:t>D</w:t>
      </w:r>
      <w:r w:rsidRPr="00976217">
        <w:t>ijelovi igre</w:t>
      </w:r>
      <w:r>
        <w:t xml:space="preserve"> koji se igraju u stvarnom vremenu</w:t>
      </w:r>
      <w:r w:rsidRPr="00976217">
        <w:t xml:space="preserve"> </w:t>
      </w:r>
      <w:r w:rsidR="00D54096" w:rsidRPr="00976217">
        <w:t xml:space="preserve">su predviđeni da se odvijaju bez upotrebe aplikacije. Jedino se u aplikaciju moraju unijeti promjene koje su bitne za bitke, kao što su promjene životnih bodova, te dobivanje iskustvenih bodova i promjene na odijelima pilota ili </w:t>
      </w:r>
      <w:proofErr w:type="spellStart"/>
      <w:r w:rsidR="00D54096" w:rsidRPr="00976217">
        <w:t>mekovima</w:t>
      </w:r>
      <w:proofErr w:type="spellEnd"/>
      <w:r w:rsidR="00D54096" w:rsidRPr="00976217">
        <w:t>, npr. montiranje novog oružja na meka.</w:t>
      </w:r>
    </w:p>
    <w:p w14:paraId="14714B6E" w14:textId="03A4D540" w:rsidR="0002353C" w:rsidRDefault="00021175" w:rsidP="009D5724">
      <w:r>
        <w:t xml:space="preserve">Izgled glavnog prozora </w:t>
      </w:r>
      <w:r w:rsidR="00300DC1">
        <w:t xml:space="preserve">već </w:t>
      </w:r>
      <w:r>
        <w:t xml:space="preserve">je </w:t>
      </w:r>
      <w:r w:rsidR="00811D79">
        <w:t xml:space="preserve">predstavljen </w:t>
      </w:r>
      <w:r>
        <w:t>u poglavlju 2.3.4. te prikazan na slici 10.</w:t>
      </w:r>
      <w:r w:rsidR="00D97F77">
        <w:t xml:space="preserve"> </w:t>
      </w:r>
      <w:r w:rsidR="0002353C" w:rsidRPr="006D54E3">
        <w:t>Prije igranja kampan</w:t>
      </w:r>
      <w:r w:rsidR="0002353C" w:rsidRPr="00762837">
        <w:t xml:space="preserve">je potrebno je napraviti likove. </w:t>
      </w:r>
      <w:r w:rsidR="00400D6D">
        <w:t xml:space="preserve">Voditelj igre </w:t>
      </w:r>
      <w:r w:rsidR="0002353C" w:rsidRPr="00281DCE">
        <w:t xml:space="preserve">kreira </w:t>
      </w:r>
      <w:r w:rsidR="0002353C" w:rsidRPr="0067717E">
        <w:rPr>
          <w:i/>
          <w:iCs/>
        </w:rPr>
        <w:t>NPC</w:t>
      </w:r>
      <w:r w:rsidR="00400D6D">
        <w:rPr>
          <w:iCs/>
        </w:rPr>
        <w:t xml:space="preserve"> likove</w:t>
      </w:r>
      <w:r w:rsidR="0002353C" w:rsidRPr="0067717E">
        <w:t xml:space="preserve">, a svatko od igrača kreira </w:t>
      </w:r>
      <w:r w:rsidR="00400D6D">
        <w:t>vlastit</w:t>
      </w:r>
      <w:r w:rsidR="00EF0641">
        <w:t>og</w:t>
      </w:r>
      <w:r w:rsidR="0002353C" w:rsidRPr="0067717E">
        <w:t xml:space="preserve"> </w:t>
      </w:r>
      <w:r w:rsidR="0002353C" w:rsidRPr="00E07746">
        <w:rPr>
          <w:i/>
          <w:iCs/>
        </w:rPr>
        <w:t>PC</w:t>
      </w:r>
      <w:r w:rsidR="0002353C" w:rsidRPr="00E07746">
        <w:t xml:space="preserve"> lik</w:t>
      </w:r>
      <w:r w:rsidR="00EF0641">
        <w:t>a, odnosno heroja</w:t>
      </w:r>
      <w:r w:rsidR="0002353C" w:rsidRPr="00E07746">
        <w:t xml:space="preserve">. To se radi u odgovarajućim prozorima koji se otvaraju odlaskom na </w:t>
      </w:r>
      <w:r w:rsidR="0002353C" w:rsidRPr="00E07746">
        <w:rPr>
          <w:i/>
          <w:iCs/>
        </w:rPr>
        <w:t>„</w:t>
      </w:r>
      <w:proofErr w:type="spellStart"/>
      <w:r w:rsidR="0002353C" w:rsidRPr="00E07746">
        <w:rPr>
          <w:i/>
          <w:iCs/>
        </w:rPr>
        <w:t>Actors</w:t>
      </w:r>
      <w:proofErr w:type="spellEnd"/>
      <w:r w:rsidR="0002353C" w:rsidRPr="00E07746">
        <w:rPr>
          <w:i/>
          <w:iCs/>
        </w:rPr>
        <w:t xml:space="preserve"> &gt; </w:t>
      </w:r>
      <w:proofErr w:type="spellStart"/>
      <w:r w:rsidR="0002353C" w:rsidRPr="00E07746">
        <w:rPr>
          <w:i/>
          <w:iCs/>
        </w:rPr>
        <w:t>Create</w:t>
      </w:r>
      <w:proofErr w:type="spellEnd"/>
      <w:r w:rsidR="0002353C" w:rsidRPr="00E07746">
        <w:rPr>
          <w:i/>
          <w:iCs/>
        </w:rPr>
        <w:t xml:space="preserve"> </w:t>
      </w:r>
      <w:proofErr w:type="spellStart"/>
      <w:r w:rsidR="0002353C" w:rsidRPr="00E07746">
        <w:rPr>
          <w:i/>
          <w:iCs/>
        </w:rPr>
        <w:t>player</w:t>
      </w:r>
      <w:proofErr w:type="spellEnd"/>
      <w:r w:rsidR="0002353C" w:rsidRPr="00E07746">
        <w:rPr>
          <w:i/>
          <w:iCs/>
        </w:rPr>
        <w:t>…“</w:t>
      </w:r>
      <w:r w:rsidR="0002353C" w:rsidRPr="00247995">
        <w:t xml:space="preserve"> ili </w:t>
      </w:r>
      <w:r w:rsidR="0002353C" w:rsidRPr="003A1111">
        <w:rPr>
          <w:i/>
          <w:iCs/>
        </w:rPr>
        <w:t>„</w:t>
      </w:r>
      <w:proofErr w:type="spellStart"/>
      <w:r w:rsidR="0002353C" w:rsidRPr="003A1111">
        <w:rPr>
          <w:i/>
          <w:iCs/>
        </w:rPr>
        <w:t>Actors</w:t>
      </w:r>
      <w:proofErr w:type="spellEnd"/>
      <w:r w:rsidR="0002353C" w:rsidRPr="003A1111">
        <w:rPr>
          <w:i/>
          <w:iCs/>
        </w:rPr>
        <w:t xml:space="preserve"> &gt; </w:t>
      </w:r>
      <w:proofErr w:type="spellStart"/>
      <w:r w:rsidR="0002353C" w:rsidRPr="003A1111">
        <w:rPr>
          <w:i/>
          <w:iCs/>
        </w:rPr>
        <w:t>Create</w:t>
      </w:r>
      <w:proofErr w:type="spellEnd"/>
      <w:r w:rsidR="0002353C" w:rsidRPr="003A1111">
        <w:rPr>
          <w:i/>
          <w:iCs/>
        </w:rPr>
        <w:t xml:space="preserve"> NPC…“. </w:t>
      </w:r>
      <w:r w:rsidR="0002353C" w:rsidRPr="00522D37">
        <w:t>Odaberemo opciju za kreiranje meka ili pilota ov</w:t>
      </w:r>
      <w:r w:rsidR="0002353C" w:rsidRPr="00416C00">
        <w:t>isno o tome što kreiramo te se otvara prozor za kreiranje lika.</w:t>
      </w:r>
      <w:r w:rsidR="0002353C">
        <w:t xml:space="preserve"> Na slici </w:t>
      </w:r>
      <w:r w:rsidR="00563856">
        <w:t>1</w:t>
      </w:r>
      <w:r w:rsidR="00BB677C">
        <w:t>2</w:t>
      </w:r>
      <w:r w:rsidR="0002353C">
        <w:t xml:space="preserve"> je prikazan prozor za kreiranje </w:t>
      </w:r>
      <w:r w:rsidR="0002353C" w:rsidRPr="0022636B">
        <w:rPr>
          <w:i/>
          <w:iCs/>
        </w:rPr>
        <w:t>NPC</w:t>
      </w:r>
      <w:r w:rsidR="0002353C">
        <w:t xml:space="preserve"> pilota. Ostali prozori za kreiranje likova imaju sličan ili isti izgled ovisno o tome koje su informacije potrebne za kreiranje istih.</w:t>
      </w:r>
      <w:r w:rsidR="0002353C" w:rsidRPr="00416C00">
        <w:t xml:space="preserve"> Igrači mogu imati određene restrikcije o tome kako mogu kreirati svoje </w:t>
      </w:r>
      <w:proofErr w:type="spellStart"/>
      <w:r w:rsidR="0002353C" w:rsidRPr="00416C00">
        <w:t>mekove</w:t>
      </w:r>
      <w:proofErr w:type="spellEnd"/>
      <w:r w:rsidR="0002353C" w:rsidRPr="00416C00">
        <w:t xml:space="preserve"> i koje module i oružja mogu koristiti sa svojim pilotima. O tome odlučuje </w:t>
      </w:r>
      <w:r w:rsidR="00400D6D">
        <w:t>voditelj igre</w:t>
      </w:r>
      <w:r w:rsidR="0002353C" w:rsidRPr="00416C00">
        <w:t>, stoga aplikacija nudi sve moguće kombinacije bez restrikcija, a na igračima je da se dogovore o tome kako mogu konfigurirati likove</w:t>
      </w:r>
      <w:r w:rsidR="00075736">
        <w:t xml:space="preserve"> na početku igre</w:t>
      </w:r>
      <w:r w:rsidR="0002353C" w:rsidRPr="00416C00">
        <w:t xml:space="preserve">. Neke restrikcije i dalje stoje što se tiče kreiranja heroja, ali kod uređivanja istih </w:t>
      </w:r>
      <w:r w:rsidR="0002353C">
        <w:t xml:space="preserve">one </w:t>
      </w:r>
      <w:r w:rsidR="0002353C" w:rsidRPr="00416C00">
        <w:t xml:space="preserve">se mogu ignorirati. Nakon što se likovi kreiraju i zatvori se prozor za kreiranje lika, </w:t>
      </w:r>
      <w:r w:rsidR="00400D6D">
        <w:t>isti</w:t>
      </w:r>
      <w:r w:rsidR="0002353C" w:rsidRPr="00416C00">
        <w:t xml:space="preserve"> će se pojaviti u odgovarajućoj kartici na desnoj strani glavnog prozora s odgovarajućom ikonom.</w:t>
      </w:r>
    </w:p>
    <w:p w14:paraId="0229916A" w14:textId="77777777" w:rsidR="00B521C9" w:rsidRDefault="00E71665" w:rsidP="00EB2672">
      <w:pPr>
        <w:keepNext/>
      </w:pPr>
      <w:r>
        <w:rPr>
          <w:noProof/>
        </w:rPr>
        <w:lastRenderedPageBreak/>
        <w:drawing>
          <wp:inline distT="0" distB="0" distL="0" distR="0" wp14:anchorId="2C68B243" wp14:editId="05DAA178">
            <wp:extent cx="5760720" cy="3117215"/>
            <wp:effectExtent l="0" t="0" r="0" b="6985"/>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720" cy="3117215"/>
                    </a:xfrm>
                    <a:prstGeom prst="rect">
                      <a:avLst/>
                    </a:prstGeom>
                  </pic:spPr>
                </pic:pic>
              </a:graphicData>
            </a:graphic>
          </wp:inline>
        </w:drawing>
      </w:r>
    </w:p>
    <w:p w14:paraId="25EE1D24" w14:textId="1F757B46" w:rsidR="004C3098" w:rsidRDefault="00B521C9" w:rsidP="00DA533E">
      <w:pPr>
        <w:pStyle w:val="Opisslike"/>
      </w:pPr>
      <w:bookmarkStart w:id="52" w:name="_Toc82528253"/>
      <w:r>
        <w:t xml:space="preserve">Slika </w:t>
      </w:r>
      <w:r w:rsidR="00A62AAB">
        <w:fldChar w:fldCharType="begin"/>
      </w:r>
      <w:r w:rsidR="00A62AAB">
        <w:instrText xml:space="preserve"> SEQ Slika \* ARABIC </w:instrText>
      </w:r>
      <w:r w:rsidR="00A62AAB">
        <w:fldChar w:fldCharType="separate"/>
      </w:r>
      <w:r w:rsidR="00BB677C">
        <w:rPr>
          <w:noProof/>
        </w:rPr>
        <w:t>12</w:t>
      </w:r>
      <w:r w:rsidR="00A62AAB">
        <w:rPr>
          <w:noProof/>
        </w:rPr>
        <w:fldChar w:fldCharType="end"/>
      </w:r>
      <w:r w:rsidRPr="00736D1A">
        <w:t>: Primjer prozora za kreiranje likova, autorski rad</w:t>
      </w:r>
      <w:bookmarkEnd w:id="52"/>
    </w:p>
    <w:p w14:paraId="0A9744CE" w14:textId="77777777" w:rsidR="009C31D6" w:rsidRDefault="009C31D6" w:rsidP="009D5724"/>
    <w:p w14:paraId="59C10695" w14:textId="13703F45" w:rsidR="006E593C" w:rsidRDefault="0002353C" w:rsidP="009D5724">
      <w:r w:rsidRPr="00416C00">
        <w:t>Svi se živi entiteti igre mogu uređivati i detaljnije pregledavati klikom na srednju tipku miša. Tada se otvara prozor u kojem se prikazuju detalji pojedinih likova i opcije za uređivanje i brisanje istih.</w:t>
      </w:r>
      <w:r>
        <w:t xml:space="preserve"> Pritiskom na odgovarajući gumb prikazati će se dio prozora za pregledavanje detalja o opremi (slika </w:t>
      </w:r>
      <w:r w:rsidR="00563856">
        <w:t>1</w:t>
      </w:r>
      <w:r w:rsidR="00BB677C">
        <w:t>3</w:t>
      </w:r>
      <w:r>
        <w:t xml:space="preserve">) ili dio prozora s nizom izbornika za uređivanje opreme lika (slika </w:t>
      </w:r>
      <w:r w:rsidR="00B03257">
        <w:t>1</w:t>
      </w:r>
      <w:r w:rsidR="00BB677C">
        <w:t>4</w:t>
      </w:r>
      <w:r>
        <w:t xml:space="preserve">). </w:t>
      </w:r>
      <w:r w:rsidRPr="00416C00">
        <w:t>Izbrisani likovi će biti zauvijek izgubljeni ako se izađe iz aplikacije nakon što su izbrisani. Stoga je moguće vratiti likove ako se napravi sigurnosna kopija datoteka u koje se likovi spremaju prije nego što se igra zatvori. To se odnosi na likove koji nisu kreirani u trenutnoj sjednici aplikacije.</w:t>
      </w:r>
    </w:p>
    <w:p w14:paraId="4FF082A4" w14:textId="77777777" w:rsidR="00B521C9" w:rsidRDefault="000B1B64" w:rsidP="00EB2672">
      <w:pPr>
        <w:keepNext/>
      </w:pPr>
      <w:r>
        <w:rPr>
          <w:noProof/>
        </w:rPr>
        <w:lastRenderedPageBreak/>
        <w:drawing>
          <wp:inline distT="0" distB="0" distL="0" distR="0" wp14:anchorId="49788ADB" wp14:editId="4721C9F2">
            <wp:extent cx="5760720" cy="3674110"/>
            <wp:effectExtent l="0" t="0" r="0" b="2540"/>
            <wp:docPr id="5" name="Slika 5" descr="Slika na kojoj se prikazuje tekst&#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5" descr="Slika na kojoj se prikazuje tekst&#10;&#10;Opis je automatski generiran"/>
                    <pic:cNvPicPr/>
                  </pic:nvPicPr>
                  <pic:blipFill>
                    <a:blip r:embed="rId26">
                      <a:extLst>
                        <a:ext uri="{28A0092B-C50C-407E-A947-70E740481C1C}">
                          <a14:useLocalDpi xmlns:a14="http://schemas.microsoft.com/office/drawing/2010/main" val="0"/>
                        </a:ext>
                      </a:extLst>
                    </a:blip>
                    <a:stretch>
                      <a:fillRect/>
                    </a:stretch>
                  </pic:blipFill>
                  <pic:spPr>
                    <a:xfrm>
                      <a:off x="0" y="0"/>
                      <a:ext cx="5760720" cy="3674110"/>
                    </a:xfrm>
                    <a:prstGeom prst="rect">
                      <a:avLst/>
                    </a:prstGeom>
                  </pic:spPr>
                </pic:pic>
              </a:graphicData>
            </a:graphic>
          </wp:inline>
        </w:drawing>
      </w:r>
    </w:p>
    <w:p w14:paraId="25D12589" w14:textId="5437F482" w:rsidR="004C3098" w:rsidRDefault="00B521C9" w:rsidP="00DA533E">
      <w:pPr>
        <w:pStyle w:val="Opisslike"/>
      </w:pPr>
      <w:bookmarkStart w:id="53" w:name="_Toc82528254"/>
      <w:r>
        <w:t xml:space="preserve">Slika </w:t>
      </w:r>
      <w:r w:rsidR="00A62AAB">
        <w:fldChar w:fldCharType="begin"/>
      </w:r>
      <w:r w:rsidR="00A62AAB">
        <w:instrText xml:space="preserve"> SEQ Slika \* ARABIC </w:instrText>
      </w:r>
      <w:r w:rsidR="00A62AAB">
        <w:fldChar w:fldCharType="separate"/>
      </w:r>
      <w:r w:rsidR="00BB677C">
        <w:rPr>
          <w:noProof/>
        </w:rPr>
        <w:t>13</w:t>
      </w:r>
      <w:r w:rsidR="00A62AAB">
        <w:rPr>
          <w:noProof/>
        </w:rPr>
        <w:fldChar w:fldCharType="end"/>
      </w:r>
      <w:r>
        <w:t xml:space="preserve">: </w:t>
      </w:r>
      <w:r w:rsidRPr="00C76AA3">
        <w:t>Prikaz detalja NPC pilota, autorski rad</w:t>
      </w:r>
      <w:bookmarkEnd w:id="53"/>
    </w:p>
    <w:p w14:paraId="2D34C51B" w14:textId="77777777" w:rsidR="009C31D6" w:rsidRPr="009C31D6" w:rsidRDefault="009C31D6" w:rsidP="00DA533E"/>
    <w:p w14:paraId="7C372CC3" w14:textId="77777777" w:rsidR="00B521C9" w:rsidRDefault="000B1B64" w:rsidP="00EB2672">
      <w:pPr>
        <w:keepNext/>
      </w:pPr>
      <w:r>
        <w:rPr>
          <w:noProof/>
        </w:rPr>
        <w:drawing>
          <wp:inline distT="0" distB="0" distL="0" distR="0" wp14:anchorId="4FE24B4A" wp14:editId="5FF273D1">
            <wp:extent cx="5760720" cy="3347720"/>
            <wp:effectExtent l="0" t="0" r="0" b="508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6"/>
                    <pic:cNvPicPr/>
                  </pic:nvPicPr>
                  <pic:blipFill>
                    <a:blip r:embed="rId27">
                      <a:extLst>
                        <a:ext uri="{28A0092B-C50C-407E-A947-70E740481C1C}">
                          <a14:useLocalDpi xmlns:a14="http://schemas.microsoft.com/office/drawing/2010/main" val="0"/>
                        </a:ext>
                      </a:extLst>
                    </a:blip>
                    <a:stretch>
                      <a:fillRect/>
                    </a:stretch>
                  </pic:blipFill>
                  <pic:spPr>
                    <a:xfrm>
                      <a:off x="0" y="0"/>
                      <a:ext cx="5760720" cy="3347720"/>
                    </a:xfrm>
                    <a:prstGeom prst="rect">
                      <a:avLst/>
                    </a:prstGeom>
                  </pic:spPr>
                </pic:pic>
              </a:graphicData>
            </a:graphic>
          </wp:inline>
        </w:drawing>
      </w:r>
    </w:p>
    <w:p w14:paraId="61F318E9" w14:textId="08328976" w:rsidR="000B1B64" w:rsidRDefault="00B521C9" w:rsidP="00DA533E">
      <w:pPr>
        <w:pStyle w:val="Opisslike"/>
      </w:pPr>
      <w:bookmarkStart w:id="54" w:name="_Toc82528255"/>
      <w:r>
        <w:t xml:space="preserve">Slika </w:t>
      </w:r>
      <w:r w:rsidR="00A62AAB">
        <w:fldChar w:fldCharType="begin"/>
      </w:r>
      <w:r w:rsidR="00A62AAB">
        <w:instrText xml:space="preserve"> SEQ Slika \* ARABIC </w:instrText>
      </w:r>
      <w:r w:rsidR="00A62AAB">
        <w:fldChar w:fldCharType="separate"/>
      </w:r>
      <w:r w:rsidR="00BB677C">
        <w:rPr>
          <w:noProof/>
        </w:rPr>
        <w:t>14</w:t>
      </w:r>
      <w:r w:rsidR="00A62AAB">
        <w:rPr>
          <w:noProof/>
        </w:rPr>
        <w:fldChar w:fldCharType="end"/>
      </w:r>
      <w:r w:rsidRPr="00625BBC">
        <w:t xml:space="preserve">: Uređivanje opreme lika u istom prozoru prikazanom na slici </w:t>
      </w:r>
      <w:r w:rsidR="00D77448">
        <w:t>13</w:t>
      </w:r>
      <w:r w:rsidRPr="00625BBC">
        <w:t>, autorski rad</w:t>
      </w:r>
      <w:bookmarkEnd w:id="54"/>
    </w:p>
    <w:p w14:paraId="6A6131BD" w14:textId="18B6234F" w:rsidR="0002353C" w:rsidRDefault="0002353C" w:rsidP="009D5724"/>
    <w:p w14:paraId="6025B16E" w14:textId="23F80411" w:rsidR="0002353C" w:rsidRPr="00416C00" w:rsidRDefault="00B521C9" w:rsidP="009D5724">
      <w:r>
        <w:rPr>
          <w:noProof/>
        </w:rPr>
        <w:lastRenderedPageBreak/>
        <mc:AlternateContent>
          <mc:Choice Requires="wps">
            <w:drawing>
              <wp:anchor distT="0" distB="0" distL="114300" distR="114300" simplePos="0" relativeHeight="251677696" behindDoc="0" locked="0" layoutInCell="1" allowOverlap="1" wp14:anchorId="7CC0B3F3" wp14:editId="695F5C4B">
                <wp:simplePos x="0" y="0"/>
                <wp:positionH relativeFrom="column">
                  <wp:posOffset>0</wp:posOffset>
                </wp:positionH>
                <wp:positionV relativeFrom="paragraph">
                  <wp:posOffset>2099310</wp:posOffset>
                </wp:positionV>
                <wp:extent cx="1224915" cy="635"/>
                <wp:effectExtent l="0" t="0" r="0" b="0"/>
                <wp:wrapSquare wrapText="bothSides"/>
                <wp:docPr id="28" name="Tekstni okvir 28"/>
                <wp:cNvGraphicFramePr/>
                <a:graphic xmlns:a="http://schemas.openxmlformats.org/drawingml/2006/main">
                  <a:graphicData uri="http://schemas.microsoft.com/office/word/2010/wordprocessingShape">
                    <wps:wsp>
                      <wps:cNvSpPr txBox="1"/>
                      <wps:spPr>
                        <a:xfrm>
                          <a:off x="0" y="0"/>
                          <a:ext cx="1224915" cy="635"/>
                        </a:xfrm>
                        <a:prstGeom prst="rect">
                          <a:avLst/>
                        </a:prstGeom>
                        <a:solidFill>
                          <a:prstClr val="white"/>
                        </a:solidFill>
                        <a:ln>
                          <a:noFill/>
                        </a:ln>
                      </wps:spPr>
                      <wps:txbx>
                        <w:txbxContent>
                          <w:p w14:paraId="31587220" w14:textId="6DEFE332" w:rsidR="00FA78A1" w:rsidRPr="002B334C" w:rsidRDefault="00FA78A1" w:rsidP="00316059">
                            <w:pPr>
                              <w:pStyle w:val="Opisslike"/>
                              <w:rPr>
                                <w:noProof/>
                              </w:rPr>
                            </w:pPr>
                            <w:bookmarkStart w:id="55" w:name="_Toc82528256"/>
                            <w:r>
                              <w:t xml:space="preserve">Slika </w:t>
                            </w:r>
                            <w:r w:rsidR="00114568">
                              <w:fldChar w:fldCharType="begin"/>
                            </w:r>
                            <w:r w:rsidR="00114568">
                              <w:instrText xml:space="preserve"> SEQ Slika \* ARABIC </w:instrText>
                            </w:r>
                            <w:r w:rsidR="00114568">
                              <w:fldChar w:fldCharType="separate"/>
                            </w:r>
                            <w:r>
                              <w:rPr>
                                <w:noProof/>
                              </w:rPr>
                              <w:t>15</w:t>
                            </w:r>
                            <w:r w:rsidR="00114568">
                              <w:rPr>
                                <w:noProof/>
                              </w:rPr>
                              <w:fldChar w:fldCharType="end"/>
                            </w:r>
                            <w:r>
                              <w:t xml:space="preserve">: </w:t>
                            </w:r>
                            <w:r w:rsidRPr="00A5762F">
                              <w:t>Izbornik za kreiranje ploče željene veličine, autorski rad</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C0B3F3" id="Tekstni okvir 28" o:spid="_x0000_s1027" type="#_x0000_t202" style="position:absolute;left:0;text-align:left;margin-left:0;margin-top:165.3pt;width:96.4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" stroked="f">
                <v:textbox style="mso-fit-shape-to-text:t" inset="0,0,0,0">
                  <w:txbxContent>
                    <w:p w14:paraId="31587220" w14:textId="6DEFE332" w:rsidR="00FA78A1" w:rsidRPr="002B334C" w:rsidRDefault="00FA78A1" w:rsidP="00316059">
                      <w:pPr>
                        <w:pStyle w:val="Opisslike"/>
                        <w:rPr>
                          <w:noProof/>
                        </w:rPr>
                      </w:pPr>
                      <w:bookmarkStart w:id="109" w:name="_Toc82528256"/>
                      <w:r>
                        <w:t xml:space="preserve">Slika </w:t>
                      </w:r>
                      <w:fldSimple w:instr=" SEQ Slika \* ARABIC ">
                        <w:r>
                          <w:rPr>
                            <w:noProof/>
                          </w:rPr>
                          <w:t>15</w:t>
                        </w:r>
                      </w:fldSimple>
                      <w:r>
                        <w:t xml:space="preserve">: </w:t>
                      </w:r>
                      <w:r w:rsidRPr="00A5762F">
                        <w:t>Izbornik za kreiranje ploče željene veličine, autorski rad</w:t>
                      </w:r>
                      <w:bookmarkEnd w:id="109"/>
                    </w:p>
                  </w:txbxContent>
                </v:textbox>
                <w10:wrap type="square"/>
              </v:shape>
            </w:pict>
          </mc:Fallback>
        </mc:AlternateContent>
      </w:r>
      <w:r w:rsidR="0002353C">
        <w:rPr>
          <w:noProof/>
        </w:rPr>
        <w:drawing>
          <wp:anchor distT="0" distB="0" distL="114300" distR="114300" simplePos="0" relativeHeight="251673600" behindDoc="0" locked="0" layoutInCell="1" allowOverlap="1" wp14:anchorId="7CD3AE8D" wp14:editId="43C61C56">
            <wp:simplePos x="0" y="0"/>
            <wp:positionH relativeFrom="margin">
              <wp:align>left</wp:align>
            </wp:positionH>
            <wp:positionV relativeFrom="paragraph">
              <wp:posOffset>257175</wp:posOffset>
            </wp:positionV>
            <wp:extent cx="1224915" cy="1784985"/>
            <wp:effectExtent l="0" t="0" r="0" b="5715"/>
            <wp:wrapSquare wrapText="bothSides"/>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lika 7"/>
                    <pic:cNvPicPr/>
                  </pic:nvPicPr>
                  <pic:blipFill>
                    <a:blip r:embed="rId28">
                      <a:extLst>
                        <a:ext uri="{28A0092B-C50C-407E-A947-70E740481C1C}">
                          <a14:useLocalDpi xmlns:a14="http://schemas.microsoft.com/office/drawing/2010/main" val="0"/>
                        </a:ext>
                      </a:extLst>
                    </a:blip>
                    <a:stretch>
                      <a:fillRect/>
                    </a:stretch>
                  </pic:blipFill>
                  <pic:spPr>
                    <a:xfrm>
                      <a:off x="0" y="0"/>
                      <a:ext cx="1224915" cy="1784985"/>
                    </a:xfrm>
                    <a:prstGeom prst="rect">
                      <a:avLst/>
                    </a:prstGeom>
                  </pic:spPr>
                </pic:pic>
              </a:graphicData>
            </a:graphic>
          </wp:anchor>
        </w:drawing>
      </w:r>
    </w:p>
    <w:p w14:paraId="40E63F35" w14:textId="0F6EB703" w:rsidR="00D54096" w:rsidRDefault="00D54096" w:rsidP="009D5724">
      <w:pPr>
        <w:rPr>
          <w:i/>
          <w:iCs/>
        </w:rPr>
      </w:pPr>
      <w:r w:rsidRPr="00416C00">
        <w:t xml:space="preserve">Kada dođe do bitke ili je zbog drugog razloga potrebno korištenje </w:t>
      </w:r>
      <w:r w:rsidR="00075736" w:rsidRPr="00A375BA">
        <w:t>načina</w:t>
      </w:r>
      <w:r w:rsidRPr="00416C00">
        <w:t xml:space="preserve"> igre</w:t>
      </w:r>
      <w:r w:rsidR="00075736">
        <w:t xml:space="preserve"> na poteze (</w:t>
      </w:r>
      <w:r w:rsidR="00075736" w:rsidRPr="00A375BA">
        <w:rPr>
          <w:i/>
          <w:iCs/>
        </w:rPr>
        <w:t>TB</w:t>
      </w:r>
      <w:r w:rsidR="00075736">
        <w:t>)</w:t>
      </w:r>
      <w:r w:rsidRPr="00416C00">
        <w:t xml:space="preserve">, prvo se kreira i postavlja ploča. </w:t>
      </w:r>
      <w:r w:rsidR="009B1E5F" w:rsidRPr="00416C00">
        <w:t xml:space="preserve">To se radi u izborniku </w:t>
      </w:r>
      <w:r w:rsidR="009B1E5F" w:rsidRPr="00416C00">
        <w:rPr>
          <w:i/>
          <w:iCs/>
        </w:rPr>
        <w:t xml:space="preserve">„Play </w:t>
      </w:r>
      <w:proofErr w:type="spellStart"/>
      <w:r w:rsidR="009B1E5F" w:rsidRPr="00416C00">
        <w:rPr>
          <w:i/>
          <w:iCs/>
        </w:rPr>
        <w:t>area</w:t>
      </w:r>
      <w:proofErr w:type="spellEnd"/>
      <w:r w:rsidR="009B1E5F" w:rsidRPr="00416C00">
        <w:rPr>
          <w:i/>
          <w:iCs/>
        </w:rPr>
        <w:t xml:space="preserve"> &gt; </w:t>
      </w:r>
      <w:proofErr w:type="spellStart"/>
      <w:r w:rsidR="009B1E5F" w:rsidRPr="00416C00">
        <w:rPr>
          <w:i/>
          <w:iCs/>
        </w:rPr>
        <w:t>Generate</w:t>
      </w:r>
      <w:proofErr w:type="spellEnd"/>
      <w:r w:rsidR="009B1E5F" w:rsidRPr="00416C00">
        <w:rPr>
          <w:i/>
          <w:iCs/>
        </w:rPr>
        <w:t xml:space="preserve"> </w:t>
      </w:r>
      <w:proofErr w:type="spellStart"/>
      <w:r w:rsidR="009B1E5F" w:rsidRPr="00416C00">
        <w:rPr>
          <w:i/>
          <w:iCs/>
        </w:rPr>
        <w:t>new</w:t>
      </w:r>
      <w:proofErr w:type="spellEnd"/>
      <w:r w:rsidR="009B1E5F" w:rsidRPr="00416C00">
        <w:rPr>
          <w:i/>
          <w:iCs/>
        </w:rPr>
        <w:t>…“</w:t>
      </w:r>
      <w:r w:rsidR="00936BCE">
        <w:rPr>
          <w:i/>
          <w:iCs/>
        </w:rPr>
        <w:t xml:space="preserve">, </w:t>
      </w:r>
      <w:r w:rsidR="00936BCE">
        <w:t xml:space="preserve">prikazanom na </w:t>
      </w:r>
      <w:r w:rsidR="00DC5258">
        <w:t>s</w:t>
      </w:r>
      <w:r w:rsidR="00936BCE">
        <w:t xml:space="preserve">lici </w:t>
      </w:r>
      <w:r w:rsidR="00271DC3">
        <w:t>1</w:t>
      </w:r>
      <w:r w:rsidR="00BB677C">
        <w:t>5</w:t>
      </w:r>
      <w:r w:rsidR="009B1E5F" w:rsidRPr="00416C00">
        <w:rPr>
          <w:i/>
          <w:iCs/>
        </w:rPr>
        <w:t xml:space="preserve">. </w:t>
      </w:r>
      <w:r w:rsidR="009B1E5F" w:rsidRPr="00416C00">
        <w:t xml:space="preserve">Izbornik nudi nekoliko zadanih veličina ploče te opciju izrade ploče veličine koju korisnik, odnosno </w:t>
      </w:r>
      <w:r w:rsidR="007A5AA5">
        <w:t>voditelj igre</w:t>
      </w:r>
      <w:r w:rsidR="009B1E5F" w:rsidRPr="00416C00">
        <w:t xml:space="preserve">, odredi unoseći vrijednosti u </w:t>
      </w:r>
      <w:r w:rsidR="00936BCE">
        <w:t>prozor</w:t>
      </w:r>
      <w:r w:rsidR="00936BCE" w:rsidRPr="00416C00">
        <w:t xml:space="preserve"> </w:t>
      </w:r>
      <w:r w:rsidR="009B1E5F" w:rsidRPr="00416C00">
        <w:t xml:space="preserve">koji se otvori na ekranu. Ploča se na kraju može izbrisati opcijom </w:t>
      </w:r>
      <w:r w:rsidR="009B1E5F" w:rsidRPr="00416C00">
        <w:rPr>
          <w:i/>
          <w:iCs/>
        </w:rPr>
        <w:t xml:space="preserve">„Play </w:t>
      </w:r>
      <w:proofErr w:type="spellStart"/>
      <w:r w:rsidR="009B1E5F" w:rsidRPr="00416C00">
        <w:rPr>
          <w:i/>
          <w:iCs/>
        </w:rPr>
        <w:t>area</w:t>
      </w:r>
      <w:proofErr w:type="spellEnd"/>
      <w:r w:rsidR="009B1E5F" w:rsidRPr="00416C00">
        <w:rPr>
          <w:i/>
          <w:iCs/>
        </w:rPr>
        <w:t xml:space="preserve"> &gt; Clear“. </w:t>
      </w:r>
    </w:p>
    <w:p w14:paraId="3F3A3F3F" w14:textId="029181A0" w:rsidR="00B03257" w:rsidRDefault="00B03257" w:rsidP="009D5724">
      <w:pPr>
        <w:rPr>
          <w:i/>
          <w:iCs/>
        </w:rPr>
      </w:pPr>
    </w:p>
    <w:p w14:paraId="55D0B6A3" w14:textId="65959E3D" w:rsidR="00BB677C" w:rsidRDefault="00B03257" w:rsidP="00A375BA">
      <w:r w:rsidRPr="00416C00">
        <w:t>Nakon kreiranja ploče i likova, na ploču se entiteti postavljaju lijevim klikom miša</w:t>
      </w:r>
      <w:r w:rsidR="00B93C1D">
        <w:t xml:space="preserve"> t</w:t>
      </w:r>
      <w:r w:rsidRPr="00416C00">
        <w:t xml:space="preserve">ako da se prvo klikne na ikonu entiteta kojeg želimo odabrati, a zatim ga se postavi na željeno polje na ploči. Tim načinom se postave svi željeni entiteti na ploču te bitka, engl. </w:t>
      </w:r>
      <w:proofErr w:type="spellStart"/>
      <w:r w:rsidRPr="00416C00">
        <w:rPr>
          <w:i/>
          <w:iCs/>
        </w:rPr>
        <w:t>encounter</w:t>
      </w:r>
      <w:proofErr w:type="spellEnd"/>
      <w:r w:rsidRPr="00416C00">
        <w:rPr>
          <w:i/>
          <w:iCs/>
        </w:rPr>
        <w:t xml:space="preserve">, </w:t>
      </w:r>
      <w:r w:rsidRPr="00416C00">
        <w:t>može početi.</w:t>
      </w:r>
      <w:r>
        <w:t xml:space="preserve"> Primjer postavljene ploče može se vidjeti na slici </w:t>
      </w:r>
      <w:r w:rsidR="00BB677C">
        <w:t>5 u poglavlju 2.2.7</w:t>
      </w:r>
      <w:r>
        <w:t>.</w:t>
      </w:r>
    </w:p>
    <w:p w14:paraId="6E0B8529" w14:textId="50643F98" w:rsidR="00271DC3" w:rsidRDefault="003D43FF">
      <w:r w:rsidRPr="00416C00">
        <w:t xml:space="preserve">Dok su entiteti na ploči, možemo pristupiti istim detaljima koji su dostupni srednjim klikom na desnoj strani prozora. Ovdje se to radi kombinacijom tipke </w:t>
      </w:r>
      <w:proofErr w:type="spellStart"/>
      <w:r w:rsidRPr="00416C00">
        <w:rPr>
          <w:i/>
          <w:iCs/>
        </w:rPr>
        <w:t>Control</w:t>
      </w:r>
      <w:proofErr w:type="spellEnd"/>
      <w:r w:rsidRPr="00416C00">
        <w:rPr>
          <w:i/>
          <w:iCs/>
        </w:rPr>
        <w:t xml:space="preserve"> (</w:t>
      </w:r>
      <w:proofErr w:type="spellStart"/>
      <w:r w:rsidRPr="00416C00">
        <w:rPr>
          <w:i/>
          <w:iCs/>
        </w:rPr>
        <w:t>Ctrl</w:t>
      </w:r>
      <w:proofErr w:type="spellEnd"/>
      <w:r w:rsidRPr="00416C00">
        <w:rPr>
          <w:i/>
          <w:iCs/>
        </w:rPr>
        <w:t xml:space="preserve">) </w:t>
      </w:r>
      <w:r w:rsidRPr="00416C00">
        <w:t xml:space="preserve">i srednjeg klika miša, dok je samo klik srednje tipke miša zamijenjen posebnim prozorom koji prikazuje vrijednosti koje se mogu mijenjati tijekom bitke. U tom prozoru se mogu mijenjati vrijednosti </w:t>
      </w:r>
      <w:r w:rsidR="007647C4">
        <w:t>životnih bodova (</w:t>
      </w:r>
      <w:r w:rsidRPr="00416C00">
        <w:rPr>
          <w:i/>
          <w:iCs/>
        </w:rPr>
        <w:t>HP</w:t>
      </w:r>
      <w:r w:rsidR="007647C4">
        <w:t>)</w:t>
      </w:r>
      <w:r w:rsidRPr="00416C00">
        <w:t xml:space="preserve">, </w:t>
      </w:r>
      <w:r w:rsidR="00855C3A">
        <w:t xml:space="preserve">klase </w:t>
      </w:r>
      <w:r w:rsidR="007647C4">
        <w:t>oklopa (</w:t>
      </w:r>
      <w:r w:rsidRPr="00416C00">
        <w:rPr>
          <w:i/>
          <w:iCs/>
        </w:rPr>
        <w:t>AC</w:t>
      </w:r>
      <w:r w:rsidR="007647C4">
        <w:rPr>
          <w:iCs/>
        </w:rPr>
        <w:t>)</w:t>
      </w:r>
      <w:r w:rsidRPr="00416C00">
        <w:t xml:space="preserve"> kroz zaklon, </w:t>
      </w:r>
      <w:r w:rsidR="007647C4">
        <w:t>iskustvenih bodova (</w:t>
      </w:r>
      <w:r w:rsidRPr="00416C00">
        <w:rPr>
          <w:i/>
          <w:iCs/>
        </w:rPr>
        <w:t>XP</w:t>
      </w:r>
      <w:r w:rsidR="007647C4">
        <w:t>)</w:t>
      </w:r>
      <w:r w:rsidRPr="00416C00">
        <w:t xml:space="preserve"> te se mogu aktivirati moduli i pucati iz oružja. </w:t>
      </w:r>
      <w:r w:rsidR="00AF54A4">
        <w:t xml:space="preserve">Primjer takvog prozora je prikazan na slici </w:t>
      </w:r>
      <w:r w:rsidR="00B93C1D">
        <w:t>16</w:t>
      </w:r>
      <w:r w:rsidR="00AF54A4">
        <w:t xml:space="preserve">. </w:t>
      </w:r>
      <w:r w:rsidRPr="00416C00">
        <w:t xml:space="preserve">Desnim klikom miša entitet mičemo s ploče, tj. uzimamo ga u ruku. </w:t>
      </w:r>
      <w:r w:rsidR="009C31D6">
        <w:t>Nakon toga ga</w:t>
      </w:r>
      <w:r w:rsidR="009C31D6" w:rsidRPr="00416C00">
        <w:t xml:space="preserve"> </w:t>
      </w:r>
      <w:r w:rsidR="009C31D6">
        <w:t>l</w:t>
      </w:r>
      <w:r w:rsidR="009C31D6" w:rsidRPr="00416C00">
        <w:t xml:space="preserve">ijevim </w:t>
      </w:r>
      <w:r w:rsidRPr="00416C00">
        <w:t>klikom miša možemo postaviti na drugo mjesto na ploči</w:t>
      </w:r>
      <w:r w:rsidR="009C31D6">
        <w:t>, a</w:t>
      </w:r>
      <w:r w:rsidRPr="00416C00">
        <w:t xml:space="preserve"> ako ne učinimo ništa entitet je praktički izbrisan s ploče.</w:t>
      </w:r>
    </w:p>
    <w:p w14:paraId="2EE59881" w14:textId="77777777" w:rsidR="00BB677C" w:rsidRDefault="00AF54A4" w:rsidP="00C179BD">
      <w:pPr>
        <w:keepNext/>
      </w:pPr>
      <w:r>
        <w:rPr>
          <w:noProof/>
        </w:rPr>
        <w:lastRenderedPageBreak/>
        <w:drawing>
          <wp:inline distT="0" distB="0" distL="0" distR="0" wp14:anchorId="1B952BD2" wp14:editId="5706A156">
            <wp:extent cx="5760720" cy="3181985"/>
            <wp:effectExtent l="0" t="0" r="0" b="0"/>
            <wp:docPr id="10" name="Slika 10" descr="Slika na kojoj se prikazuje tekst, snimka zaslona, prijenosnik, na zatvorenom&#10;&#10;Opis je automatski generi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lika 10" descr="Slika na kojoj se prikazuje tekst, snimka zaslona, prijenosnik, na zatvorenom&#10;&#10;Opis je automatski generiran"/>
                    <pic:cNvPicPr/>
                  </pic:nvPicPr>
                  <pic:blipFill>
                    <a:blip r:embed="rId29">
                      <a:extLst>
                        <a:ext uri="{28A0092B-C50C-407E-A947-70E740481C1C}">
                          <a14:useLocalDpi xmlns:a14="http://schemas.microsoft.com/office/drawing/2010/main" val="0"/>
                        </a:ext>
                      </a:extLst>
                    </a:blip>
                    <a:stretch>
                      <a:fillRect/>
                    </a:stretch>
                  </pic:blipFill>
                  <pic:spPr>
                    <a:xfrm>
                      <a:off x="0" y="0"/>
                      <a:ext cx="5760720" cy="3181985"/>
                    </a:xfrm>
                    <a:prstGeom prst="rect">
                      <a:avLst/>
                    </a:prstGeom>
                  </pic:spPr>
                </pic:pic>
              </a:graphicData>
            </a:graphic>
          </wp:inline>
        </w:drawing>
      </w:r>
    </w:p>
    <w:p w14:paraId="5A550A19" w14:textId="3413947C" w:rsidR="00B521C9" w:rsidRDefault="00BB677C" w:rsidP="00A375BA">
      <w:pPr>
        <w:pStyle w:val="Opisslike"/>
      </w:pPr>
      <w:bookmarkStart w:id="56" w:name="_Toc82528257"/>
      <w:r>
        <w:t xml:space="preserve">Slika </w:t>
      </w:r>
      <w:r w:rsidR="00114568">
        <w:fldChar w:fldCharType="begin"/>
      </w:r>
      <w:r w:rsidR="00114568">
        <w:instrText xml:space="preserve"> SEQ Slika</w:instrText>
      </w:r>
      <w:r w:rsidR="00114568">
        <w:instrText xml:space="preserve"> \* ARABIC </w:instrText>
      </w:r>
      <w:r w:rsidR="00114568">
        <w:fldChar w:fldCharType="separate"/>
      </w:r>
      <w:r>
        <w:rPr>
          <w:noProof/>
        </w:rPr>
        <w:t>16</w:t>
      </w:r>
      <w:r w:rsidR="00114568">
        <w:rPr>
          <w:noProof/>
        </w:rPr>
        <w:fldChar w:fldCharType="end"/>
      </w:r>
      <w:r>
        <w:t>: Prozor za prikaz statistika bitnih za bitke, autorski rad</w:t>
      </w:r>
      <w:bookmarkEnd w:id="56"/>
    </w:p>
    <w:p w14:paraId="64CC9BFF" w14:textId="77777777" w:rsidR="006E593C" w:rsidRDefault="006E593C" w:rsidP="009D5724"/>
    <w:p w14:paraId="598299AB" w14:textId="42CA452D" w:rsidR="003D43FF" w:rsidRPr="00416C00" w:rsidRDefault="003D43FF" w:rsidP="009D5724">
      <w:r w:rsidRPr="00416C00">
        <w:t xml:space="preserve">Nakon svakog poteza potrebno je kliknuti na gumb </w:t>
      </w:r>
      <w:r w:rsidRPr="00416C00">
        <w:rPr>
          <w:i/>
          <w:iCs/>
        </w:rPr>
        <w:t>„</w:t>
      </w:r>
      <w:proofErr w:type="spellStart"/>
      <w:r w:rsidR="009E67BB" w:rsidRPr="00416C00">
        <w:rPr>
          <w:i/>
          <w:iCs/>
        </w:rPr>
        <w:t>Turn</w:t>
      </w:r>
      <w:proofErr w:type="spellEnd"/>
      <w:r w:rsidR="009E67BB" w:rsidRPr="00416C00">
        <w:rPr>
          <w:i/>
          <w:iCs/>
        </w:rPr>
        <w:t xml:space="preserve"> </w:t>
      </w:r>
      <w:proofErr w:type="spellStart"/>
      <w:r w:rsidR="009E67BB" w:rsidRPr="00416C00">
        <w:rPr>
          <w:i/>
          <w:iCs/>
        </w:rPr>
        <w:t>End</w:t>
      </w:r>
      <w:proofErr w:type="spellEnd"/>
      <w:r w:rsidRPr="00416C00">
        <w:rPr>
          <w:i/>
          <w:iCs/>
        </w:rPr>
        <w:t>“</w:t>
      </w:r>
      <w:r w:rsidRPr="00416C00">
        <w:t xml:space="preserve">, a nakon bitke na tipku </w:t>
      </w:r>
      <w:r w:rsidRPr="00416C00">
        <w:rPr>
          <w:i/>
          <w:iCs/>
        </w:rPr>
        <w:t>„</w:t>
      </w:r>
      <w:proofErr w:type="spellStart"/>
      <w:r w:rsidR="009E67BB" w:rsidRPr="00416C00">
        <w:rPr>
          <w:i/>
          <w:iCs/>
        </w:rPr>
        <w:t>Combat</w:t>
      </w:r>
      <w:proofErr w:type="spellEnd"/>
      <w:r w:rsidR="009E67BB" w:rsidRPr="00416C00">
        <w:rPr>
          <w:i/>
          <w:iCs/>
        </w:rPr>
        <w:t xml:space="preserve"> </w:t>
      </w:r>
      <w:proofErr w:type="spellStart"/>
      <w:r w:rsidRPr="00416C00">
        <w:rPr>
          <w:i/>
          <w:iCs/>
        </w:rPr>
        <w:t>End</w:t>
      </w:r>
      <w:proofErr w:type="spellEnd"/>
      <w:r w:rsidRPr="00416C00">
        <w:rPr>
          <w:i/>
          <w:iCs/>
        </w:rPr>
        <w:t>“</w:t>
      </w:r>
      <w:r w:rsidRPr="00416C00">
        <w:t xml:space="preserve"> kako bi moduli dobili potrebnu informaciju i izvršili zadane funkcije koje se trebaju izvršiti u tim okolnostima.</w:t>
      </w:r>
    </w:p>
    <w:p w14:paraId="4B9D60C6" w14:textId="7834A7F3" w:rsidR="00B03257" w:rsidRDefault="00B03257" w:rsidP="009D5724"/>
    <w:p w14:paraId="4B52B546" w14:textId="77777777" w:rsidR="00B03257" w:rsidRPr="00416C00" w:rsidRDefault="00B03257" w:rsidP="009D5724"/>
    <w:p w14:paraId="085EB362" w14:textId="4788B37C" w:rsidR="00234052" w:rsidRPr="00416C00" w:rsidRDefault="00234052" w:rsidP="00A375BA">
      <w:pPr>
        <w:pStyle w:val="Naslov3"/>
        <w:numPr>
          <w:ilvl w:val="2"/>
          <w:numId w:val="2"/>
        </w:numPr>
      </w:pPr>
      <w:bookmarkStart w:id="57" w:name="_Toc82501127"/>
      <w:r w:rsidRPr="00416C00">
        <w:t xml:space="preserve">Rezultati prvih </w:t>
      </w:r>
      <w:r w:rsidR="009C31D6">
        <w:t>ispitiv</w:t>
      </w:r>
      <w:r w:rsidR="009C31D6" w:rsidRPr="00416C00">
        <w:t>anja</w:t>
      </w:r>
      <w:bookmarkEnd w:id="57"/>
    </w:p>
    <w:p w14:paraId="78FE923A" w14:textId="593CAEAF" w:rsidR="00234052" w:rsidRPr="00416C00" w:rsidRDefault="00234052" w:rsidP="00234052"/>
    <w:p w14:paraId="080653E8" w14:textId="66E3F2E2" w:rsidR="00234052" w:rsidRPr="00416C00" w:rsidRDefault="00234052" w:rsidP="00234052">
      <w:r w:rsidRPr="00416C00">
        <w:t xml:space="preserve">Sustav i aplikacija su </w:t>
      </w:r>
      <w:r w:rsidR="009C31D6">
        <w:t>ispit</w:t>
      </w:r>
      <w:r w:rsidR="009C31D6" w:rsidRPr="00416C00">
        <w:t xml:space="preserve">ani </w:t>
      </w:r>
      <w:r w:rsidRPr="00416C00">
        <w:t xml:space="preserve">tako da se igralo kroz prolog kampanje. Kampanja nije bila dio ovog projekta te je trenutno samo prolog iste dizajniran </w:t>
      </w:r>
      <w:r w:rsidR="009C31D6">
        <w:t>u</w:t>
      </w:r>
      <w:r w:rsidR="009C31D6" w:rsidRPr="00416C00">
        <w:t xml:space="preserve"> svrh</w:t>
      </w:r>
      <w:r w:rsidR="009C31D6">
        <w:t>u</w:t>
      </w:r>
      <w:r w:rsidR="009C31D6" w:rsidRPr="00416C00">
        <w:t xml:space="preserve"> </w:t>
      </w:r>
      <w:r w:rsidR="009C31D6">
        <w:t>ispitiv</w:t>
      </w:r>
      <w:r w:rsidR="009C31D6" w:rsidRPr="00416C00">
        <w:t>anja</w:t>
      </w:r>
      <w:r w:rsidRPr="00416C00">
        <w:t xml:space="preserve">. Prolog se sastoji od dvije bitke s po nekoliko različitih tipova neprijatelja te tri heroja s predodređenim statistikama. Između bitaka igrači imaju i dijelove koji se igraju u stvarnom vremenu. </w:t>
      </w:r>
      <w:r w:rsidR="009C31D6">
        <w:t>Svaki o</w:t>
      </w:r>
      <w:r w:rsidRPr="00416C00">
        <w:t xml:space="preserve">d tri igrača je </w:t>
      </w:r>
      <w:r w:rsidR="009C31D6">
        <w:t>iz</w:t>
      </w:r>
      <w:r w:rsidR="009C31D6" w:rsidRPr="00416C00">
        <w:t xml:space="preserve">abrao </w:t>
      </w:r>
      <w:r w:rsidRPr="00416C00">
        <w:t xml:space="preserve">tip lika kojeg želi igrati </w:t>
      </w:r>
      <w:r w:rsidR="00DE6B9B">
        <w:t xml:space="preserve">i </w:t>
      </w:r>
      <w:r w:rsidR="009C31D6">
        <w:t>koji mu je i</w:t>
      </w:r>
      <w:r w:rsidRPr="00416C00">
        <w:t xml:space="preserve"> dodijeljen. </w:t>
      </w:r>
      <w:r w:rsidR="009C31D6">
        <w:t xml:space="preserve">U normalnim okolnostima igranja </w:t>
      </w:r>
      <w:r w:rsidR="00792516" w:rsidRPr="00416C00">
        <w:t xml:space="preserve">igrači </w:t>
      </w:r>
      <w:r w:rsidR="009C31D6">
        <w:t xml:space="preserve">će </w:t>
      </w:r>
      <w:r w:rsidR="00792516" w:rsidRPr="00416C00">
        <w:t xml:space="preserve">sami kreirati svoje likove, </w:t>
      </w:r>
      <w:r w:rsidR="009C31D6">
        <w:t xml:space="preserve">dok su im </w:t>
      </w:r>
      <w:r w:rsidR="00792516" w:rsidRPr="00416C00">
        <w:t xml:space="preserve">za potrebe prologa i </w:t>
      </w:r>
      <w:r w:rsidR="009C31D6">
        <w:t>ispitivanja</w:t>
      </w:r>
      <w:r w:rsidR="009C31D6" w:rsidRPr="00416C00">
        <w:t xml:space="preserve"> </w:t>
      </w:r>
      <w:r w:rsidR="00792516" w:rsidRPr="00416C00">
        <w:t xml:space="preserve">dodijeljeni već kreirani likovi. </w:t>
      </w:r>
      <w:r w:rsidR="009C31D6">
        <w:t>Ispitiv</w:t>
      </w:r>
      <w:r w:rsidR="009C31D6" w:rsidRPr="00416C00">
        <w:t xml:space="preserve">anje </w:t>
      </w:r>
      <w:r w:rsidR="00792516" w:rsidRPr="00416C00">
        <w:t xml:space="preserve">se odvijalo na daljinu. Sve statistike koje se ne mogu pratiti u aplikaciji, primarno inventar, igrači su morali pratiti sami. Ostale statistike su se nalazile u aplikaciji. Aplikacija je bila pokrenuta na računalu </w:t>
      </w:r>
      <w:r w:rsidR="007647C4">
        <w:t>voditelja igre koji</w:t>
      </w:r>
      <w:r w:rsidR="007647C4" w:rsidRPr="00416C00">
        <w:t xml:space="preserve"> </w:t>
      </w:r>
      <w:r w:rsidR="00792516" w:rsidRPr="00416C00">
        <w:t xml:space="preserve">je dijelio snimku svog ekrana drugim igračima </w:t>
      </w:r>
      <w:r w:rsidR="00792516" w:rsidRPr="00416C00">
        <w:lastRenderedPageBreak/>
        <w:t xml:space="preserve">koristeći aplikaciju </w:t>
      </w:r>
      <w:proofErr w:type="spellStart"/>
      <w:r w:rsidR="00792516" w:rsidRPr="00416C00">
        <w:rPr>
          <w:i/>
          <w:iCs/>
        </w:rPr>
        <w:t>Discord</w:t>
      </w:r>
      <w:proofErr w:type="spellEnd"/>
      <w:r w:rsidR="00792516" w:rsidRPr="00416C00">
        <w:t xml:space="preserve">. </w:t>
      </w:r>
      <w:proofErr w:type="spellStart"/>
      <w:r w:rsidR="00EB2672" w:rsidRPr="00DA533E">
        <w:rPr>
          <w:i/>
          <w:iCs/>
        </w:rPr>
        <w:t>Discord</w:t>
      </w:r>
      <w:proofErr w:type="spellEnd"/>
      <w:r w:rsidR="00EB2672" w:rsidRPr="00416C00">
        <w:t xml:space="preserve"> </w:t>
      </w:r>
      <w:r w:rsidR="00792516" w:rsidRPr="00416C00">
        <w:t xml:space="preserve">aplikacija omogućava i grupni poziv te slanje grupnih i privatnih poruka kako bi svi igrači </w:t>
      </w:r>
      <w:r w:rsidR="006A10F9">
        <w:t>stalno</w:t>
      </w:r>
      <w:r w:rsidR="006A10F9" w:rsidRPr="00416C00">
        <w:t xml:space="preserve"> </w:t>
      </w:r>
      <w:r w:rsidR="00792516" w:rsidRPr="00416C00">
        <w:t>bili u kontaktu.</w:t>
      </w:r>
      <w:r w:rsidR="00EB2672">
        <w:t xml:space="preserve"> </w:t>
      </w:r>
      <w:r w:rsidR="00EB2672">
        <w:fldChar w:fldCharType="begin" w:fldLock="1"/>
      </w:r>
      <w:r w:rsidR="002A70D8">
        <w:instrText>ADDIN CSL_CITATION {"citationItems":[{"id":"ITEM-1","itemData":{"URL":"https://discord.com/","accessed":{"date-parts":[["2021","9","7"]]},"id":"ITEM-1","issued":{"date-parts":[["0"]]},"title":"Discord | Tvoje mjesto za razgovor i druženje","type":"webpage"},"uris":["http://www.mendeley.com/documents/?uuid=c06f3778-cd19-3670-8855-c38cc5987591"]}],"mendeley":{"formattedCitation":"[19]","plainTextFormattedCitation":"[19]","previouslyFormattedCitation":"[19]"},"properties":{"noteIndex":0},"schema":"https://github.com/citation-style-language/schema/raw/master/csl-citation.json"}</w:instrText>
      </w:r>
      <w:r w:rsidR="00EB2672">
        <w:fldChar w:fldCharType="separate"/>
      </w:r>
      <w:r w:rsidR="002A70D8" w:rsidRPr="002A70D8">
        <w:rPr>
          <w:noProof/>
        </w:rPr>
        <w:t>[19]</w:t>
      </w:r>
      <w:r w:rsidR="00EB2672">
        <w:fldChar w:fldCharType="end"/>
      </w:r>
      <w:r w:rsidR="00792516" w:rsidRPr="00416C00">
        <w:t xml:space="preserve"> Igrači su po prvi puta vidjeli sustav, stoga je bilo potrebno neko vrijeme dok </w:t>
      </w:r>
      <w:r w:rsidR="001E2A2F" w:rsidRPr="00416C00">
        <w:t>n</w:t>
      </w:r>
      <w:r w:rsidR="001E2A2F">
        <w:t>isu</w:t>
      </w:r>
      <w:r w:rsidR="001E2A2F" w:rsidRPr="00416C00">
        <w:t xml:space="preserve"> </w:t>
      </w:r>
      <w:r w:rsidR="001E2A2F">
        <w:t>usvojili</w:t>
      </w:r>
      <w:r w:rsidR="001E2A2F" w:rsidRPr="00416C00">
        <w:t xml:space="preserve"> </w:t>
      </w:r>
      <w:r w:rsidR="00792516" w:rsidRPr="00416C00">
        <w:t xml:space="preserve">sva pravila i značenje svih statistika. Iz tog razloga je većina dijelova prologa bila </w:t>
      </w:r>
      <w:r w:rsidR="006A10F9" w:rsidRPr="00416C00">
        <w:t>du</w:t>
      </w:r>
      <w:r w:rsidR="006A10F9">
        <w:t>ž</w:t>
      </w:r>
      <w:r w:rsidR="006A10F9" w:rsidRPr="00416C00">
        <w:t xml:space="preserve">a </w:t>
      </w:r>
      <w:r w:rsidR="00792516" w:rsidRPr="00416C00">
        <w:t>nego predviđeno, ali se je sve uspjelo završiti u jednoj sjednici. Nije bilo nikakvih problema za vrijeme izvršavanja</w:t>
      </w:r>
      <w:r w:rsidR="001E2A2F">
        <w:t xml:space="preserve"> aplikacije</w:t>
      </w:r>
      <w:r w:rsidR="00792516" w:rsidRPr="00416C00">
        <w:t xml:space="preserve">. Međutim, sami sustav je </w:t>
      </w:r>
      <w:r w:rsidR="00B715BA" w:rsidRPr="00416C00">
        <w:t xml:space="preserve">imao nekoliko manjih poteškoća. No, to poteškoće su se ticale balansiranja i jasnoće nekih mehanika, a ne </w:t>
      </w:r>
      <w:r w:rsidR="006A10F9" w:rsidRPr="00416C00">
        <w:t>sam</w:t>
      </w:r>
      <w:r w:rsidR="006A10F9">
        <w:t>ih</w:t>
      </w:r>
      <w:r w:rsidR="006A10F9" w:rsidRPr="00416C00">
        <w:t xml:space="preserve"> mehanik</w:t>
      </w:r>
      <w:r w:rsidR="006A10F9">
        <w:t>a</w:t>
      </w:r>
      <w:r w:rsidR="00563856">
        <w:t xml:space="preserve"> i kako one djeluju na igru</w:t>
      </w:r>
      <w:r w:rsidR="00B715BA" w:rsidRPr="00416C00">
        <w:t>. Takve poteškoće se lako otklone jasnijim objašnjavanjem i povećanjem upoznatosti igrača sa sustavom te promjenom određenih vrijednosti i konstant</w:t>
      </w:r>
      <w:r w:rsidR="001E2A2F">
        <w:t>i</w:t>
      </w:r>
      <w:r w:rsidR="00B715BA" w:rsidRPr="00416C00">
        <w:t xml:space="preserve"> u formulama za izračunavanje problematičnih statistika.</w:t>
      </w:r>
    </w:p>
    <w:p w14:paraId="072A73B9" w14:textId="56EFBBFB" w:rsidR="00B715BA" w:rsidRDefault="00B715BA" w:rsidP="00595B8D">
      <w:r w:rsidRPr="00416C00">
        <w:t xml:space="preserve">Drugi oblik </w:t>
      </w:r>
      <w:r w:rsidR="006A10F9">
        <w:t>ispitiv</w:t>
      </w:r>
      <w:r w:rsidR="006A10F9" w:rsidRPr="00416C00">
        <w:t xml:space="preserve">anja </w:t>
      </w:r>
      <w:r w:rsidRPr="00416C00">
        <w:t xml:space="preserve">je bilo kreiranje igračevih likova. Iste likove bi igrači trebali koristiti kao svoje heroje u nadolazećoj kampanji. Aplikacija je za te potrebe proslijeđena svim igračima nakon što su instalirali najnoviju inačicu programskog jezika Python. </w:t>
      </w:r>
      <w:r w:rsidR="001E2A2F">
        <w:t>Voditelj igre</w:t>
      </w:r>
      <w:r w:rsidR="001E2A2F" w:rsidRPr="00416C00">
        <w:t xml:space="preserve"> </w:t>
      </w:r>
      <w:r w:rsidRPr="00416C00">
        <w:t xml:space="preserve">je vodio igrače kroz aplikaciju te objašnjavao sve detalje vezane uz kreiranje njihovih likova. </w:t>
      </w:r>
      <w:r w:rsidR="006A10F9">
        <w:t>Namjera</w:t>
      </w:r>
      <w:r w:rsidRPr="00416C00">
        <w:t xml:space="preserve"> je više </w:t>
      </w:r>
      <w:r w:rsidR="008F5E8B">
        <w:t>bila ispitivanje</w:t>
      </w:r>
      <w:r w:rsidR="008F5E8B" w:rsidRPr="00416C00">
        <w:t xml:space="preserve"> aplikacij</w:t>
      </w:r>
      <w:r w:rsidR="008F5E8B">
        <w:t>e</w:t>
      </w:r>
      <w:r w:rsidR="008F5E8B" w:rsidRPr="00416C00">
        <w:t xml:space="preserve"> </w:t>
      </w:r>
      <w:r w:rsidRPr="00416C00">
        <w:t>nego sustav</w:t>
      </w:r>
      <w:r w:rsidR="008F5E8B">
        <w:t>a</w:t>
      </w:r>
      <w:r w:rsidRPr="00416C00">
        <w:t xml:space="preserve"> jer igrači su bili zadani samo s kreiranjem heroja koji nisu još imali interakcije sa svijetom. Aplikacija se i ovdje pokazala pouzdanom</w:t>
      </w:r>
      <w:r w:rsidR="001E2A2F">
        <w:t xml:space="preserve"> jer je s</w:t>
      </w:r>
      <w:r w:rsidRPr="00416C00">
        <w:t>vaki od tri igrača kreirao je svog heroja, tj. pilota, te svog osobnog meka bez većih poteškoća.</w:t>
      </w:r>
    </w:p>
    <w:p w14:paraId="460B7DA0" w14:textId="41DF3D1D" w:rsidR="009E5875" w:rsidRDefault="009E5875" w:rsidP="00595B8D"/>
    <w:p w14:paraId="2C386125" w14:textId="09F39998" w:rsidR="009E5875" w:rsidRDefault="009E5875" w:rsidP="00595B8D"/>
    <w:p w14:paraId="21FEB568" w14:textId="77777777" w:rsidR="009E5875" w:rsidRPr="00416C00" w:rsidRDefault="009E5875" w:rsidP="00A375BA">
      <w:pPr>
        <w:pStyle w:val="Naslov3"/>
        <w:numPr>
          <w:ilvl w:val="2"/>
          <w:numId w:val="2"/>
        </w:numPr>
      </w:pPr>
      <w:bookmarkStart w:id="58" w:name="_Toc82501128"/>
      <w:r w:rsidRPr="00416C00">
        <w:t>Istaknuti problemi i njihova rješenja</w:t>
      </w:r>
      <w:bookmarkEnd w:id="58"/>
    </w:p>
    <w:p w14:paraId="615804D4" w14:textId="4186DB07" w:rsidR="009E5875" w:rsidRDefault="009E5875" w:rsidP="009E5875"/>
    <w:p w14:paraId="7D1C694A" w14:textId="77777777" w:rsidR="009E5875" w:rsidRPr="00416C00" w:rsidRDefault="009E5875" w:rsidP="009E5875">
      <w:r w:rsidRPr="00416C00">
        <w:t>U ovom poglavlju će detaljnije biti opisani neki od problema koji su se javili pri dizajniranju sustava i izradi aplikacije. Također će biti opisano kako su isti riješeni ili izbjegnuti tijekom razvoja.</w:t>
      </w:r>
    </w:p>
    <w:p w14:paraId="46003305" w14:textId="77777777" w:rsidR="009E5875" w:rsidRPr="00416C00" w:rsidRDefault="009E5875" w:rsidP="009E5875">
      <w:r w:rsidRPr="00416C00">
        <w:t xml:space="preserve">Jedan od većih problema balansiranja igre je bila razlika između moći pilota i </w:t>
      </w:r>
      <w:proofErr w:type="spellStart"/>
      <w:r w:rsidRPr="00416C00">
        <w:t>mekova</w:t>
      </w:r>
      <w:proofErr w:type="spellEnd"/>
      <w:r w:rsidRPr="00416C00">
        <w:t xml:space="preserve">. Piloti imaju u prosjeku pet puta manje </w:t>
      </w:r>
      <w:r w:rsidRPr="00DA533E">
        <w:t>životnih bodova</w:t>
      </w:r>
      <w:r w:rsidRPr="00416C00">
        <w:t xml:space="preserve"> </w:t>
      </w:r>
      <w:r>
        <w:t xml:space="preserve">(HP) </w:t>
      </w:r>
      <w:r w:rsidRPr="00416C00">
        <w:t xml:space="preserve">i rade isto toliko manje štete sa svojim oružjima. Problem u uravnoteženosti nastaje kada bi se u bitci borili piloti protiv </w:t>
      </w:r>
      <w:proofErr w:type="spellStart"/>
      <w:r w:rsidRPr="00416C00">
        <w:t>mekova</w:t>
      </w:r>
      <w:proofErr w:type="spellEnd"/>
      <w:r w:rsidRPr="00416C00">
        <w:t xml:space="preserve">. </w:t>
      </w:r>
      <w:proofErr w:type="spellStart"/>
      <w:r w:rsidRPr="00416C00">
        <w:t>Mekovi</w:t>
      </w:r>
      <w:proofErr w:type="spellEnd"/>
      <w:r w:rsidRPr="00416C00">
        <w:t xml:space="preserve"> bi nadjačali pilote možda čak i u bitkama jedan protiv pet. </w:t>
      </w:r>
      <w:r w:rsidRPr="00416C00">
        <w:lastRenderedPageBreak/>
        <w:t xml:space="preserve">Stoga je bilo potrebno pronaći način kako pilote ojačati kada se bore protiv </w:t>
      </w:r>
      <w:proofErr w:type="spellStart"/>
      <w:r w:rsidRPr="00416C00">
        <w:t>mekova</w:t>
      </w:r>
      <w:proofErr w:type="spellEnd"/>
      <w:r w:rsidRPr="00416C00">
        <w:t xml:space="preserve"> te kako </w:t>
      </w:r>
      <w:proofErr w:type="spellStart"/>
      <w:r w:rsidRPr="00416C00">
        <w:t>mekove</w:t>
      </w:r>
      <w:proofErr w:type="spellEnd"/>
      <w:r w:rsidRPr="00416C00">
        <w:t xml:space="preserve"> oslabiti kada se bore protiv ljudi.</w:t>
      </w:r>
    </w:p>
    <w:p w14:paraId="10B21977" w14:textId="5D8D7D0A" w:rsidR="009E5875" w:rsidRPr="00416C00" w:rsidRDefault="009E5875" w:rsidP="009E5875">
      <w:pPr>
        <w:pStyle w:val="Odlomakpopisa"/>
        <w:numPr>
          <w:ilvl w:val="0"/>
          <w:numId w:val="11"/>
        </w:numPr>
      </w:pPr>
      <w:r w:rsidRPr="00416C00">
        <w:t xml:space="preserve">Rješenje problema je došlo u obliku nekoliko novih ili preuzetih mehanika sustava. Kao prvo, oružja </w:t>
      </w:r>
      <w:proofErr w:type="spellStart"/>
      <w:r w:rsidRPr="00416C00">
        <w:t>mekova</w:t>
      </w:r>
      <w:proofErr w:type="spellEnd"/>
      <w:r w:rsidRPr="00416C00">
        <w:t xml:space="preserve"> su dobila penale ako je meta iz lakše kategorije, odnosno humanoid ili slične veličine. Penalizira se šteta koju oružja rade u takvim situacijama te meta dobiva dodatni </w:t>
      </w:r>
      <w:r w:rsidRPr="00416C00">
        <w:rPr>
          <w:i/>
          <w:iCs/>
        </w:rPr>
        <w:t>AC</w:t>
      </w:r>
      <w:r w:rsidRPr="00416C00">
        <w:t xml:space="preserve">, kako bi ju bilo teže pogoditi uopće. Sljedeća mehanika bitna za napomenuti je stanje „pod paljbom“ u kojem kada se pilot nađe kada ga se više puta gađa </w:t>
      </w:r>
      <w:proofErr w:type="spellStart"/>
      <w:r w:rsidRPr="00416C00">
        <w:t>mekovim</w:t>
      </w:r>
      <w:proofErr w:type="spellEnd"/>
      <w:r w:rsidRPr="00416C00">
        <w:t xml:space="preserve"> oružjem. U tom stanju pilot ne može djelovati na svom potezu, ali dobiva veliku količinu dodatn</w:t>
      </w:r>
      <w:r>
        <w:t>e vrijednosti klase oklopa</w:t>
      </w:r>
      <w:r w:rsidRPr="00416C00">
        <w:t xml:space="preserve">. To također otvara nove strategije koje bi igrači mogli ukomponirati u bitke u kojima se nalaze, a imaju problema s pobjeđivanjem. Posljednja nova mehanika koja je uvedena iz tog razloga jest rodeo. Preuzet iz videoigre </w:t>
      </w:r>
      <w:proofErr w:type="spellStart"/>
      <w:r w:rsidRPr="00416C00">
        <w:rPr>
          <w:i/>
          <w:iCs/>
        </w:rPr>
        <w:t>Titanfall</w:t>
      </w:r>
      <w:proofErr w:type="spellEnd"/>
      <w:r w:rsidR="006826D2">
        <w:t>,</w:t>
      </w:r>
      <w:r w:rsidRPr="00416C00">
        <w:t xml:space="preserve"> </w:t>
      </w:r>
      <w:r w:rsidR="006826D2">
        <w:t>r</w:t>
      </w:r>
      <w:r w:rsidR="006826D2" w:rsidRPr="00416C00">
        <w:t xml:space="preserve">odeo </w:t>
      </w:r>
      <w:r w:rsidRPr="00416C00">
        <w:t xml:space="preserve">je stanje kada pilot skoči na leđa meka kojim upravlja neki drugi pilot. Pilot koji je u rodeu može direktno gađati jezgru meka i tako nanijeti višestruko više štete nego na bilo koji drugi način. Kako bi se kompenziralo za to, </w:t>
      </w:r>
      <w:proofErr w:type="spellStart"/>
      <w:r w:rsidRPr="00416C00">
        <w:t>mekovi</w:t>
      </w:r>
      <w:proofErr w:type="spellEnd"/>
      <w:r w:rsidRPr="00416C00">
        <w:t xml:space="preserve"> u svojoj opremi mogu imati module koji sprečavaju i otežavaju neprijateljske pilote u tome da ih jašu.</w:t>
      </w:r>
    </w:p>
    <w:p w14:paraId="1B87AB1F" w14:textId="1802D19C" w:rsidR="009E5875" w:rsidRPr="00416C00" w:rsidRDefault="009E5875" w:rsidP="009E5875">
      <w:r w:rsidRPr="00416C00">
        <w:t xml:space="preserve">Prvi problem kod izrade same aplikacije je bila odluka kako će se entiteti moći pomicati i postavljati na ploču. Isprva je bilo zamišljeno kao </w:t>
      </w:r>
      <w:r w:rsidRPr="00416C00">
        <w:rPr>
          <w:i/>
          <w:iCs/>
        </w:rPr>
        <w:t>drag-</w:t>
      </w:r>
      <w:proofErr w:type="spellStart"/>
      <w:r w:rsidRPr="00416C00">
        <w:rPr>
          <w:i/>
          <w:iCs/>
        </w:rPr>
        <w:t>and</w:t>
      </w:r>
      <w:proofErr w:type="spellEnd"/>
      <w:r w:rsidRPr="00416C00">
        <w:rPr>
          <w:i/>
          <w:iCs/>
        </w:rPr>
        <w:t>-drop</w:t>
      </w:r>
      <w:r w:rsidRPr="00416C00">
        <w:t xml:space="preserve"> metoda, ali se pokazala tešk</w:t>
      </w:r>
      <w:r w:rsidR="005A01D7">
        <w:t>om</w:t>
      </w:r>
      <w:r w:rsidRPr="00416C00">
        <w:t xml:space="preserve"> za implementirati u </w:t>
      </w:r>
      <w:proofErr w:type="spellStart"/>
      <w:r w:rsidRPr="00416C00">
        <w:rPr>
          <w:i/>
          <w:iCs/>
        </w:rPr>
        <w:t>Tkinteru</w:t>
      </w:r>
      <w:proofErr w:type="spellEnd"/>
      <w:r w:rsidRPr="00416C00">
        <w:t>.</w:t>
      </w:r>
    </w:p>
    <w:p w14:paraId="3EBC8347" w14:textId="3F301381" w:rsidR="009E5875" w:rsidRPr="00416C00" w:rsidRDefault="009E5875" w:rsidP="009E5875">
      <w:pPr>
        <w:pStyle w:val="Odlomakpopisa"/>
        <w:numPr>
          <w:ilvl w:val="0"/>
          <w:numId w:val="11"/>
        </w:numPr>
      </w:pPr>
      <w:r w:rsidRPr="00416C00">
        <w:t xml:space="preserve">Pomicanje „figura“ je iz tog razloga riješeno tako da se željeni entitet kojeg pomičemo izbriše s ploče te se zapamti koji je entitet to bio, zajedno s njegovim trenutnim statistikama. Kada zapamtimo entitet možemo ponovno postaviti na novo polje i on će zadržati trenutni </w:t>
      </w:r>
      <w:r w:rsidRPr="00416C00">
        <w:rPr>
          <w:i/>
          <w:iCs/>
        </w:rPr>
        <w:t>HP</w:t>
      </w:r>
      <w:r w:rsidRPr="00416C00">
        <w:t xml:space="preserve"> i </w:t>
      </w:r>
      <w:r w:rsidRPr="00416C00">
        <w:rPr>
          <w:i/>
          <w:iCs/>
        </w:rPr>
        <w:t>AC</w:t>
      </w:r>
      <w:r w:rsidRPr="00416C00">
        <w:t>. Iako takvo rješenje možda zvuči nespretno, ima i svoje prednosti. Za postavljanje više istih entiteta, npr. više istih neprijatelja ili zidova, potrebno je entitet samo jednom odabrati na sučelju te ga možemo postaviti na ploču koliko god puta želimo.</w:t>
      </w:r>
    </w:p>
    <w:p w14:paraId="61050B6A" w14:textId="061BD8ED" w:rsidR="009E5875" w:rsidRPr="00416C00" w:rsidRDefault="009E5875" w:rsidP="009E5875">
      <w:r w:rsidRPr="00416C00">
        <w:t xml:space="preserve">Posljednji problem koji je vrijedan spomena je bio vezan za samu logiku Pythona i kako on radi s referencama i varijablama. Naime, Python svaku novu varijablu kojoj pridodajemo isti objekt smatra referencom ona taj objekt. Problem s više referenci na isti objekt je što mijenjanjem svojstava objekta preko jedne varijable, mijenja se i </w:t>
      </w:r>
      <w:r w:rsidRPr="00416C00">
        <w:lastRenderedPageBreak/>
        <w:t xml:space="preserve">svojstvo kod druge varijable, zato što su obje varijable reference na isti objekt. U struci se takvo kopiranje referenci naziva plitko kopiranje, što narušava integritet aplikacije. Ako bez ikakvog razmišljanja samo inicijaliziramo varijable </w:t>
      </w:r>
      <w:proofErr w:type="spellStart"/>
      <w:r w:rsidRPr="00416C00">
        <w:t>mekova</w:t>
      </w:r>
      <w:proofErr w:type="spellEnd"/>
      <w:r w:rsidRPr="00416C00">
        <w:t xml:space="preserve"> i oružja, sve će one pokazivati na isti objekt meka ili oružja. Tu se javlja problem ako na jednom meku želimo imati dva ili više istih oružja, što je u potpunosti dopušteno. Oba oružja</w:t>
      </w:r>
      <w:r w:rsidR="005A01D7">
        <w:t>,</w:t>
      </w:r>
      <w:r w:rsidRPr="00416C00">
        <w:t xml:space="preserve"> iako</w:t>
      </w:r>
      <w:r>
        <w:t xml:space="preserve"> je</w:t>
      </w:r>
      <w:r w:rsidRPr="00416C00">
        <w:t xml:space="preserve"> svak</w:t>
      </w:r>
      <w:r>
        <w:t>o montirano</w:t>
      </w:r>
      <w:r w:rsidRPr="00416C00">
        <w:t xml:space="preserve"> na </w:t>
      </w:r>
      <w:r>
        <w:t>zasebnom</w:t>
      </w:r>
      <w:r w:rsidRPr="00416C00">
        <w:t xml:space="preserve"> mjestu na meku, a mjesta su predstavljena varijablama, će koristiti isti okvir za municiju. </w:t>
      </w:r>
      <w:r w:rsidR="005A01D7">
        <w:t xml:space="preserve">To </w:t>
      </w:r>
      <w:r>
        <w:t>ne odgovara tome kako bi ona trebala funkcionirati</w:t>
      </w:r>
      <w:r w:rsidRPr="00416C00">
        <w:t>. Svako oružje, iako je isto ima svoj okvir, a time i svoje stanje koliko metaka ima u svom okviru. Isti se problem događa ako postavimo dva ista tipa neprijatelja na ploču i oštetimo jednoga, oštetio bi se i drugi.</w:t>
      </w:r>
    </w:p>
    <w:p w14:paraId="1993CC6F" w14:textId="77777777" w:rsidR="009E5875" w:rsidRPr="00416C00" w:rsidRDefault="009E5875" w:rsidP="009E5875">
      <w:pPr>
        <w:pStyle w:val="Odlomakpopisa"/>
        <w:numPr>
          <w:ilvl w:val="0"/>
          <w:numId w:val="11"/>
        </w:numPr>
      </w:pPr>
      <w:r w:rsidRPr="00416C00">
        <w:t xml:space="preserve">Rješenje je bilo duboko kopiranje jednog objekta u varijablu koja bi trebala predstavljati drugu instancu istog objekta. </w:t>
      </w:r>
      <w:proofErr w:type="spellStart"/>
      <w:r w:rsidRPr="00416C00">
        <w:t>Pythonov</w:t>
      </w:r>
      <w:proofErr w:type="spellEnd"/>
      <w:r w:rsidRPr="00416C00">
        <w:t xml:space="preserve"> modul </w:t>
      </w:r>
      <w:proofErr w:type="spellStart"/>
      <w:r w:rsidRPr="00416C00">
        <w:rPr>
          <w:i/>
          <w:iCs/>
        </w:rPr>
        <w:t>Copy</w:t>
      </w:r>
      <w:proofErr w:type="spellEnd"/>
      <w:r w:rsidRPr="00416C00">
        <w:t xml:space="preserve"> nam daje metodu za duboko kopiranje</w:t>
      </w:r>
      <w:r>
        <w:t xml:space="preserve"> </w:t>
      </w:r>
      <w:r>
        <w:fldChar w:fldCharType="begin" w:fldLock="1"/>
      </w:r>
      <w:r>
        <w:instrText>ADDIN CSL_CITATION {"citationItems":[{"id":"ITEM-1","itemData":{"URL":"https://docs.python.org/3/library/copy.html","accessed":{"date-parts":[["2021","9","7"]]},"id":"ITEM-1","issued":{"date-parts":[["0"]]},"title":"copy — Shallow and deep copy operations — Python 3.9.7 documentation","type":"webpage"},"uris":["http://www.mendeley.com/documents/?uuid=5561164a-2f93-3236-9192-c5345f364af7"]}],"mendeley":{"formattedCitation":"[17]","plainTextFormattedCitation":"[17]","previouslyFormattedCitation":"[17]"},"properties":{"noteIndex":0},"schema":"https://github.com/citation-style-language/schema/raw/master/csl-citation.json"}</w:instrText>
      </w:r>
      <w:r>
        <w:fldChar w:fldCharType="separate"/>
      </w:r>
      <w:r w:rsidRPr="002A70D8">
        <w:rPr>
          <w:noProof/>
        </w:rPr>
        <w:t>[17]</w:t>
      </w:r>
      <w:r>
        <w:fldChar w:fldCharType="end"/>
      </w:r>
      <w:r w:rsidRPr="00416C00">
        <w:t>, ona kopira željeni objekt u zadanu varijablu i miče međusobne reference. Tako izmjenom drugog objekta više ne utječemo na prvi. Time smo omogućili mnogo željenih funkcionalnosti sustava u aplikaciji. Dubokim kopiranjem sada možemo imati više istih oružja na jednom meku, a da su pritom oba oružja potpuno neovisna jedno o drugom. Također, na ploči se sada može nalaziti više instanci istog tipa neprijatelja, a utjecanje na statistike jednog, neće utjecati na statistike drugog. Nasuprot tome, korištenjem plitkog kopiranja herojima će se stanje prenositi iz jedne bitke u drugu, a time i iz jedne sjednice u drugu, nakon zatvaranja aplikacije. Za njih nije namijenjeno da se nakon svake bitke u potpunosti oporave, a što je još gore, znači da ne bi mogli pratiti iskustvene bodove, razine niti unapređenja likova. Svakim novim postavljanjem ploče bi PC</w:t>
      </w:r>
      <w:r>
        <w:t xml:space="preserve"> likovi</w:t>
      </w:r>
      <w:r w:rsidRPr="00416C00">
        <w:t xml:space="preserve"> bili vraćeni na početno stanje kao da su napravili novog lika. Što bi bilo neželjeno ponašanje.</w:t>
      </w:r>
    </w:p>
    <w:p w14:paraId="6D8D827E" w14:textId="77777777" w:rsidR="009E5875" w:rsidRPr="00416C00" w:rsidRDefault="009E5875" w:rsidP="00C179BD"/>
    <w:p w14:paraId="3A2E0906" w14:textId="46BFDA92" w:rsidR="00BB677C" w:rsidRDefault="00BB677C" w:rsidP="00595B8D"/>
    <w:p w14:paraId="4930E17D" w14:textId="73475911" w:rsidR="009E5875" w:rsidRDefault="009E5875" w:rsidP="00595B8D"/>
    <w:p w14:paraId="1330C728" w14:textId="77777777" w:rsidR="009E5875" w:rsidRPr="00416C00" w:rsidRDefault="009E5875" w:rsidP="00595B8D"/>
    <w:p w14:paraId="438E869F" w14:textId="67079174" w:rsidR="00B82788" w:rsidRPr="00416C00" w:rsidRDefault="00B82788" w:rsidP="00585B24">
      <w:pPr>
        <w:pStyle w:val="Naslov1"/>
        <w:numPr>
          <w:ilvl w:val="0"/>
          <w:numId w:val="2"/>
        </w:numPr>
      </w:pPr>
      <w:bookmarkStart w:id="59" w:name="_Toc79782938"/>
      <w:bookmarkStart w:id="60" w:name="_Toc82501129"/>
      <w:r w:rsidRPr="00416C00">
        <w:lastRenderedPageBreak/>
        <w:t>Zaključak</w:t>
      </w:r>
      <w:bookmarkEnd w:id="59"/>
      <w:bookmarkEnd w:id="60"/>
    </w:p>
    <w:p w14:paraId="28640395" w14:textId="77777777" w:rsidR="0075573F" w:rsidRPr="00416C00" w:rsidRDefault="0075573F" w:rsidP="0075573F"/>
    <w:p w14:paraId="15077692" w14:textId="1D3A58A5" w:rsidR="00E80AE1" w:rsidRPr="00416C00" w:rsidRDefault="00000899" w:rsidP="00243DFC">
      <w:r w:rsidRPr="00416C00">
        <w:t xml:space="preserve">Cilj ovoga rada je bila izrada </w:t>
      </w:r>
      <w:r w:rsidR="00E80AE1" w:rsidRPr="00416C00">
        <w:rPr>
          <w:i/>
          <w:iCs/>
        </w:rPr>
        <w:t>TT</w:t>
      </w:r>
      <w:r w:rsidRPr="00416C00">
        <w:rPr>
          <w:i/>
          <w:iCs/>
        </w:rPr>
        <w:t>RPG</w:t>
      </w:r>
      <w:r w:rsidR="001E2A2F">
        <w:t xml:space="preserve"> sustava/igre</w:t>
      </w:r>
      <w:r w:rsidRPr="00416C00">
        <w:t xml:space="preserve"> </w:t>
      </w:r>
      <w:r w:rsidR="00243DFC" w:rsidRPr="00416C00">
        <w:t xml:space="preserve">i izrada aplikacije koja digitalizira dio igre. </w:t>
      </w:r>
      <w:r w:rsidR="00E80AE1" w:rsidRPr="00416C00">
        <w:rPr>
          <w:i/>
          <w:iCs/>
        </w:rPr>
        <w:t>TT</w:t>
      </w:r>
      <w:r w:rsidR="00243DFC" w:rsidRPr="00416C00">
        <w:rPr>
          <w:i/>
          <w:iCs/>
        </w:rPr>
        <w:t>RPG</w:t>
      </w:r>
      <w:r w:rsidR="00243DFC" w:rsidRPr="00416C00">
        <w:t xml:space="preserve"> </w:t>
      </w:r>
      <w:r w:rsidR="001E2A2F">
        <w:t xml:space="preserve">sustav </w:t>
      </w:r>
      <w:r w:rsidR="00243DFC" w:rsidRPr="00416C00">
        <w:t xml:space="preserve">koji je </w:t>
      </w:r>
      <w:r w:rsidR="00E80AE1" w:rsidRPr="00416C00">
        <w:t>dizajniran</w:t>
      </w:r>
      <w:r w:rsidR="00243DFC" w:rsidRPr="00416C00">
        <w:t xml:space="preserve"> naziva se </w:t>
      </w:r>
      <w:r w:rsidR="00243DFC" w:rsidRPr="00416C00">
        <w:rPr>
          <w:i/>
          <w:iCs/>
        </w:rPr>
        <w:t xml:space="preserve">404th </w:t>
      </w:r>
      <w:proofErr w:type="spellStart"/>
      <w:r w:rsidR="00243DFC" w:rsidRPr="00416C00">
        <w:rPr>
          <w:i/>
          <w:iCs/>
        </w:rPr>
        <w:t>Assault</w:t>
      </w:r>
      <w:proofErr w:type="spellEnd"/>
      <w:r w:rsidR="00243DFC" w:rsidRPr="00416C00">
        <w:rPr>
          <w:i/>
          <w:iCs/>
        </w:rPr>
        <w:t xml:space="preserve"> </w:t>
      </w:r>
      <w:proofErr w:type="spellStart"/>
      <w:r w:rsidR="00243DFC" w:rsidRPr="00416C00">
        <w:rPr>
          <w:i/>
          <w:iCs/>
        </w:rPr>
        <w:t>Squad</w:t>
      </w:r>
      <w:proofErr w:type="spellEnd"/>
      <w:r w:rsidR="00243DFC" w:rsidRPr="00416C00">
        <w:t xml:space="preserve"> u kojem su naši heroji </w:t>
      </w:r>
      <w:r w:rsidR="00E80AE1" w:rsidRPr="00416C00">
        <w:t xml:space="preserve">zamišljeni kao </w:t>
      </w:r>
      <w:r w:rsidR="00243DFC" w:rsidRPr="00416C00">
        <w:t>plaćenici koji mogu koristiti velike robote</w:t>
      </w:r>
      <w:r w:rsidR="00E80AE1" w:rsidRPr="00416C00">
        <w:t xml:space="preserve">, zvane </w:t>
      </w:r>
      <w:proofErr w:type="spellStart"/>
      <w:r w:rsidR="00E80AE1" w:rsidRPr="00416C00">
        <w:t>mekovi</w:t>
      </w:r>
      <w:proofErr w:type="spellEnd"/>
      <w:r w:rsidR="00E80AE1" w:rsidRPr="00416C00">
        <w:t>,</w:t>
      </w:r>
      <w:r w:rsidR="00243DFC" w:rsidRPr="00416C00">
        <w:t xml:space="preserve"> kako bi uspješno izvršili zadatke na koje su poslani iz baze. Njihova baza je svemirski brod na kojem se nalazi cijeli njihov tim i sva oprema koja im je potrebna. </w:t>
      </w:r>
      <w:r w:rsidR="00D37C07" w:rsidRPr="00416C00">
        <w:t>Sustav</w:t>
      </w:r>
      <w:r w:rsidR="00243DFC" w:rsidRPr="00416C00">
        <w:t xml:space="preserve"> je zamišljen da bude vrlo fleksibilan vezano za samu priču i svijet, ali i za mogućnosti koje su stavljene pred igrače što se tiče njihovih heroja.</w:t>
      </w:r>
      <w:r w:rsidR="00E80AE1" w:rsidRPr="00416C00">
        <w:t xml:space="preserve"> Sustav se izgradio na ideji prv</w:t>
      </w:r>
      <w:r w:rsidR="001E2A2F">
        <w:t>e</w:t>
      </w:r>
      <w:r w:rsidR="00E80AE1" w:rsidRPr="00416C00">
        <w:t xml:space="preserve"> </w:t>
      </w:r>
      <w:r w:rsidR="00E80AE1" w:rsidRPr="00416C00">
        <w:rPr>
          <w:i/>
          <w:iCs/>
        </w:rPr>
        <w:t>TTRPG</w:t>
      </w:r>
      <w:r w:rsidR="001E2A2F">
        <w:t xml:space="preserve"> igre</w:t>
      </w:r>
      <w:r w:rsidR="00E80AE1" w:rsidRPr="00416C00">
        <w:t xml:space="preserve"> </w:t>
      </w:r>
      <w:r w:rsidR="00E80AE1" w:rsidRPr="00416C00">
        <w:rPr>
          <w:i/>
          <w:iCs/>
        </w:rPr>
        <w:t>„</w:t>
      </w:r>
      <w:proofErr w:type="spellStart"/>
      <w:r w:rsidR="00E80AE1" w:rsidRPr="00416C00">
        <w:rPr>
          <w:i/>
          <w:iCs/>
        </w:rPr>
        <w:t>Dungeons</w:t>
      </w:r>
      <w:proofErr w:type="spellEnd"/>
      <w:r w:rsidR="00E80AE1" w:rsidRPr="00416C00">
        <w:rPr>
          <w:i/>
          <w:iCs/>
        </w:rPr>
        <w:t xml:space="preserve"> &amp; </w:t>
      </w:r>
      <w:proofErr w:type="spellStart"/>
      <w:r w:rsidR="00E80AE1" w:rsidRPr="00416C00">
        <w:rPr>
          <w:i/>
          <w:iCs/>
        </w:rPr>
        <w:t>Dragons</w:t>
      </w:r>
      <w:proofErr w:type="spellEnd"/>
      <w:r w:rsidR="00E80AE1" w:rsidRPr="00416C00">
        <w:rPr>
          <w:i/>
          <w:iCs/>
        </w:rPr>
        <w:t>“.</w:t>
      </w:r>
      <w:r w:rsidR="00E80AE1" w:rsidRPr="00416C00">
        <w:t xml:space="preserve"> S jednim takvim sustavom kao inspiracijom, u sustav su ugrađene mehanike iz nekih poznatijih videoigara kao </w:t>
      </w:r>
      <w:proofErr w:type="spellStart"/>
      <w:r w:rsidR="00E80AE1" w:rsidRPr="00416C00">
        <w:rPr>
          <w:i/>
          <w:iCs/>
        </w:rPr>
        <w:t>Fallout</w:t>
      </w:r>
      <w:proofErr w:type="spellEnd"/>
      <w:r w:rsidR="00E80AE1" w:rsidRPr="00416C00">
        <w:t xml:space="preserve"> i </w:t>
      </w:r>
      <w:proofErr w:type="spellStart"/>
      <w:r w:rsidR="00E80AE1" w:rsidRPr="00416C00">
        <w:rPr>
          <w:i/>
          <w:iCs/>
        </w:rPr>
        <w:t>Titanfall</w:t>
      </w:r>
      <w:proofErr w:type="spellEnd"/>
      <w:r w:rsidR="00E80AE1" w:rsidRPr="00416C00">
        <w:rPr>
          <w:i/>
          <w:iCs/>
        </w:rPr>
        <w:t>.</w:t>
      </w:r>
      <w:r w:rsidR="00E80AE1" w:rsidRPr="00416C00">
        <w:t xml:space="preserve"> </w:t>
      </w:r>
      <w:r w:rsidR="00234052" w:rsidRPr="00416C00">
        <w:t xml:space="preserve">Neke od mehanika su izmijenjene, a neke u potpunosti izmišljene kako </w:t>
      </w:r>
      <w:r w:rsidR="00E80AE1" w:rsidRPr="00416C00">
        <w:t xml:space="preserve">bi činile jedan </w:t>
      </w:r>
      <w:r w:rsidR="00B21AF5">
        <w:t>uravnotežen</w:t>
      </w:r>
      <w:r w:rsidR="00B21AF5" w:rsidRPr="00416C00">
        <w:t xml:space="preserve"> </w:t>
      </w:r>
      <w:r w:rsidR="00E80AE1" w:rsidRPr="00416C00">
        <w:t xml:space="preserve">i </w:t>
      </w:r>
      <w:proofErr w:type="spellStart"/>
      <w:r w:rsidR="007971F3">
        <w:t>igriv</w:t>
      </w:r>
      <w:proofErr w:type="spellEnd"/>
      <w:r w:rsidR="00B21AF5" w:rsidRPr="00416C00">
        <w:t xml:space="preserve"> </w:t>
      </w:r>
      <w:r w:rsidR="00E80AE1" w:rsidRPr="00416C00">
        <w:rPr>
          <w:i/>
          <w:iCs/>
        </w:rPr>
        <w:t>TTRPG</w:t>
      </w:r>
      <w:r w:rsidR="00E80AE1" w:rsidRPr="00416C00">
        <w:t xml:space="preserve"> sustav. </w:t>
      </w:r>
    </w:p>
    <w:p w14:paraId="20584CD7" w14:textId="2943621E" w:rsidR="00243DFC" w:rsidRPr="00416C00" w:rsidRDefault="00B21AF5" w:rsidP="00243DFC">
      <w:r>
        <w:t>Drugi dio rada je bila a</w:t>
      </w:r>
      <w:r w:rsidRPr="00416C00">
        <w:t>plikacija</w:t>
      </w:r>
      <w:r w:rsidR="00243DFC" w:rsidRPr="00416C00">
        <w:t xml:space="preserve"> koja </w:t>
      </w:r>
      <w:r>
        <w:t xml:space="preserve">igračima </w:t>
      </w:r>
      <w:r w:rsidR="00243DFC" w:rsidRPr="00416C00">
        <w:t xml:space="preserve">olakšava vizualizaciju svijeta u kojem se nalaze. Aplikacija je </w:t>
      </w:r>
      <w:r w:rsidR="00196CB7">
        <w:t>implementirana</w:t>
      </w:r>
      <w:r w:rsidR="00196CB7" w:rsidRPr="00416C00">
        <w:t xml:space="preserve"> </w:t>
      </w:r>
      <w:r w:rsidR="00243DFC" w:rsidRPr="00416C00">
        <w:t xml:space="preserve">u Pythonu pomoću </w:t>
      </w:r>
      <w:proofErr w:type="spellStart"/>
      <w:r w:rsidR="00243DFC" w:rsidRPr="00416C00">
        <w:t>Pythonovog</w:t>
      </w:r>
      <w:proofErr w:type="spellEnd"/>
      <w:r w:rsidR="00243DFC" w:rsidRPr="00416C00">
        <w:t xml:space="preserve"> modula </w:t>
      </w:r>
      <w:proofErr w:type="spellStart"/>
      <w:r w:rsidR="00243DFC" w:rsidRPr="00416C00">
        <w:rPr>
          <w:i/>
          <w:iCs/>
        </w:rPr>
        <w:t>Tkinter</w:t>
      </w:r>
      <w:proofErr w:type="spellEnd"/>
      <w:r w:rsidR="00243DFC" w:rsidRPr="00416C00">
        <w:t xml:space="preserve"> za izradu </w:t>
      </w:r>
      <w:r w:rsidR="00243DFC" w:rsidRPr="00416C00">
        <w:rPr>
          <w:i/>
          <w:iCs/>
        </w:rPr>
        <w:t>GUI</w:t>
      </w:r>
      <w:r w:rsidR="00243DFC" w:rsidRPr="00416C00">
        <w:t>-a te sadrži ploču na kojoj se nalaze entiteti koji su trenutno na polju, osnovne opcije za uređivanje i generiranje ploče</w:t>
      </w:r>
      <w:r w:rsidR="00AA29D8" w:rsidRPr="00416C00">
        <w:t xml:space="preserve"> i likova,</w:t>
      </w:r>
      <w:r w:rsidR="00243DFC" w:rsidRPr="00416C00">
        <w:t xml:space="preserve"> postavljanje </w:t>
      </w:r>
      <w:r w:rsidR="00AA29D8" w:rsidRPr="00416C00">
        <w:t xml:space="preserve">svih </w:t>
      </w:r>
      <w:r w:rsidR="00243DFC" w:rsidRPr="00416C00">
        <w:t xml:space="preserve">entiteta na istu te praćenje njihovog statusa. Aplikacija je </w:t>
      </w:r>
      <w:proofErr w:type="spellStart"/>
      <w:r w:rsidR="00243DFC" w:rsidRPr="00416C00">
        <w:t>izvanmrežna</w:t>
      </w:r>
      <w:proofErr w:type="spellEnd"/>
      <w:r w:rsidR="00243DFC" w:rsidRPr="00416C00">
        <w:t xml:space="preserve"> i u potpunosti programirana u Pythonu. To sa sobom nosi određene prednosti i mane koje su obrazložene </w:t>
      </w:r>
      <w:r w:rsidR="00E278BC">
        <w:t>u razradi</w:t>
      </w:r>
      <w:r w:rsidR="00243DFC" w:rsidRPr="00416C00">
        <w:t xml:space="preserve">. </w:t>
      </w:r>
      <w:r w:rsidR="00503CD4" w:rsidRPr="00416C00">
        <w:t xml:space="preserve">Ona može biti unaprijeđena na brojne načine, isto kao i sam </w:t>
      </w:r>
      <w:r w:rsidR="00D37C07" w:rsidRPr="00416C00">
        <w:t>sustav</w:t>
      </w:r>
      <w:r w:rsidR="00503CD4" w:rsidRPr="00416C00">
        <w:t xml:space="preserve">, ali prije daljnjeg razvoja ključno je </w:t>
      </w:r>
      <w:r w:rsidR="007B0624" w:rsidRPr="00416C00">
        <w:t xml:space="preserve">ispitati </w:t>
      </w:r>
      <w:r w:rsidR="00503CD4" w:rsidRPr="00416C00">
        <w:t xml:space="preserve">i aplikaciju i cijeli </w:t>
      </w:r>
      <w:r w:rsidR="00D37C07" w:rsidRPr="00416C00">
        <w:t>sustav</w:t>
      </w:r>
      <w:r w:rsidR="00503CD4" w:rsidRPr="00416C00">
        <w:t xml:space="preserve"> </w:t>
      </w:r>
      <w:r w:rsidR="00AA29D8" w:rsidRPr="00416C00">
        <w:t>kroz primijenjene testove</w:t>
      </w:r>
      <w:r w:rsidR="00503CD4" w:rsidRPr="00416C00">
        <w:t xml:space="preserve">. </w:t>
      </w:r>
      <w:r w:rsidR="00AA29D8" w:rsidRPr="00416C00">
        <w:t xml:space="preserve">Osnovni testovi prilikom izrade te kratki prolog kampanje koji uključuje upotrebu aplikacije su prošli </w:t>
      </w:r>
      <w:r w:rsidR="001E2A2F">
        <w:t xml:space="preserve">uspješno te se nakon daljnje </w:t>
      </w:r>
      <w:r w:rsidR="00196CB7">
        <w:t>uporabe</w:t>
      </w:r>
      <w:r w:rsidR="001E2A2F">
        <w:t>, igranja</w:t>
      </w:r>
      <w:r w:rsidR="00503CD4" w:rsidRPr="00416C00">
        <w:t xml:space="preserve"> </w:t>
      </w:r>
      <w:r w:rsidR="001E2A2F" w:rsidRPr="00416C00">
        <w:t>kampanj</w:t>
      </w:r>
      <w:r w:rsidR="001E2A2F">
        <w:t>e</w:t>
      </w:r>
      <w:r w:rsidR="001E2A2F" w:rsidRPr="00416C00">
        <w:t xml:space="preserve"> </w:t>
      </w:r>
      <w:r w:rsidR="00503CD4" w:rsidRPr="00416C00">
        <w:t>s nekoliko igrača i prikup</w:t>
      </w:r>
      <w:r w:rsidR="001E2A2F">
        <w:t>ljanja njihovih iskustava i dodatne analize očekuju daljnje izmjene</w:t>
      </w:r>
      <w:r w:rsidR="00B03257">
        <w:t xml:space="preserve"> i </w:t>
      </w:r>
      <w:r w:rsidR="001E2A2F">
        <w:t>nadogradnje.</w:t>
      </w:r>
      <w:r w:rsidR="00503CD4" w:rsidRPr="00416C00">
        <w:t xml:space="preserve"> </w:t>
      </w:r>
    </w:p>
    <w:p w14:paraId="0826ED76" w14:textId="0EF14349" w:rsidR="00503CD4" w:rsidRPr="00416C00" w:rsidRDefault="00503CD4" w:rsidP="00243DFC">
      <w:r w:rsidRPr="00416C00">
        <w:t xml:space="preserve">Neki od potencijalnih nadogradnji koje bi imale minimalan utjecaj na igračevo iskustvo, ali bi pomogle u daljnjem razvoju i proširenju </w:t>
      </w:r>
      <w:r w:rsidR="00D37C07" w:rsidRPr="00416C00">
        <w:t>sustav</w:t>
      </w:r>
      <w:r w:rsidRPr="00416C00">
        <w:t xml:space="preserve">a, su implementacija baze podataka za entitete i prilagodba aplikacije kako bi se ista mogla </w:t>
      </w:r>
      <w:r w:rsidR="00F62222">
        <w:t>staviti</w:t>
      </w:r>
      <w:r w:rsidR="00F62222" w:rsidRPr="00416C00">
        <w:t xml:space="preserve"> </w:t>
      </w:r>
      <w:r w:rsidRPr="00416C00">
        <w:t>na poslužitelj</w:t>
      </w:r>
      <w:r w:rsidR="00AA29D8" w:rsidRPr="00416C00">
        <w:t xml:space="preserve"> ili kako bi aplikacija mogla funkcionirati i </w:t>
      </w:r>
      <w:r w:rsidR="00F62222">
        <w:t>u klijent-</w:t>
      </w:r>
      <w:r w:rsidR="00AA29D8" w:rsidRPr="00416C00">
        <w:t>poslužitelj</w:t>
      </w:r>
      <w:r w:rsidR="00F62222">
        <w:t xml:space="preserve"> okruženju</w:t>
      </w:r>
      <w:r w:rsidR="00AA29D8" w:rsidRPr="00416C00">
        <w:t xml:space="preserve">. Python nudi </w:t>
      </w:r>
      <w:r w:rsidR="00F139D1" w:rsidRPr="00416C00">
        <w:t xml:space="preserve">nekoliko modula koji bi mogli olakšati implementaciju mrežne komunikacije između instanci aplikacije </w:t>
      </w:r>
      <w:r w:rsidR="00350284">
        <w:t xml:space="preserve">te </w:t>
      </w:r>
      <w:r w:rsidR="00F139D1" w:rsidRPr="00416C00">
        <w:t>također nudi nekoliko modula za komunikaciju s bazom podataka.</w:t>
      </w:r>
      <w:r w:rsidRPr="00416C00">
        <w:t xml:space="preserve"> </w:t>
      </w:r>
      <w:r w:rsidR="00F139D1" w:rsidRPr="00416C00">
        <w:t>Ova</w:t>
      </w:r>
      <w:r w:rsidRPr="00416C00">
        <w:t xml:space="preserve"> dva unapređenja bi omogućila laku pristupačnosti novim korisnicima, a ne bi narušila korisničko iskustvo igranja, tj. korištenja aplikacije. </w:t>
      </w:r>
    </w:p>
    <w:p w14:paraId="3A90BC1B" w14:textId="58AF0363" w:rsidR="007F563E" w:rsidRPr="00416C00" w:rsidRDefault="00F139D1" w:rsidP="00243DFC">
      <w:r w:rsidRPr="00416C00">
        <w:lastRenderedPageBreak/>
        <w:t>Još jedno</w:t>
      </w:r>
      <w:r w:rsidR="007F563E" w:rsidRPr="00416C00">
        <w:t xml:space="preserve"> potencijalno unapređenje je napuštanje Pythona kao glavnog programskog jezika za izradu aplikacije te prelazak u trodimenzionalni svijet. Besplatni </w:t>
      </w:r>
      <w:r w:rsidR="007F563E" w:rsidRPr="00416C00">
        <w:rPr>
          <w:i/>
          <w:iCs/>
        </w:rPr>
        <w:t xml:space="preserve">game </w:t>
      </w:r>
      <w:proofErr w:type="spellStart"/>
      <w:r w:rsidR="007F563E" w:rsidRPr="00416C00">
        <w:rPr>
          <w:i/>
          <w:iCs/>
        </w:rPr>
        <w:t>engine</w:t>
      </w:r>
      <w:proofErr w:type="spellEnd"/>
      <w:r w:rsidR="007F563E" w:rsidRPr="00416C00">
        <w:t xml:space="preserve"> poput </w:t>
      </w:r>
      <w:proofErr w:type="spellStart"/>
      <w:r w:rsidR="007F563E" w:rsidRPr="00416C00">
        <w:t>Unityja</w:t>
      </w:r>
      <w:proofErr w:type="spellEnd"/>
      <w:r w:rsidR="007F563E" w:rsidRPr="00416C00">
        <w:t xml:space="preserve"> bi omogućili da je cijela igrača ploča izgleda mnogo bolje i privlačnije, a svaki bi entitet mogao imati puno više detalja.</w:t>
      </w:r>
    </w:p>
    <w:p w14:paraId="76CF9D1E" w14:textId="347062B7" w:rsidR="00B82788" w:rsidRPr="00416C00" w:rsidRDefault="00B82788"/>
    <w:p w14:paraId="640A1688" w14:textId="77777777" w:rsidR="004709EF" w:rsidRPr="00416C00" w:rsidRDefault="004709EF" w:rsidP="00B82788">
      <w:pPr>
        <w:sectPr w:rsidR="004709EF" w:rsidRPr="00416C00" w:rsidSect="004709EF">
          <w:headerReference w:type="default" r:id="rId30"/>
          <w:footerReference w:type="default" r:id="rId31"/>
          <w:pgSz w:w="11906" w:h="16838"/>
          <w:pgMar w:top="1417" w:right="1417" w:bottom="1417" w:left="1417" w:header="708" w:footer="708" w:gutter="0"/>
          <w:pgNumType w:start="1"/>
          <w:cols w:space="708"/>
          <w:docGrid w:linePitch="360"/>
        </w:sectPr>
      </w:pPr>
    </w:p>
    <w:p w14:paraId="6F6BACF8" w14:textId="08A4BBAD" w:rsidR="007079A4" w:rsidRPr="00416C00" w:rsidRDefault="007079A4" w:rsidP="00585B24">
      <w:pPr>
        <w:pStyle w:val="Naslov1"/>
        <w:numPr>
          <w:ilvl w:val="0"/>
          <w:numId w:val="2"/>
        </w:numPr>
      </w:pPr>
      <w:bookmarkStart w:id="61" w:name="_Toc60683220"/>
      <w:bookmarkStart w:id="62" w:name="_Toc79782939"/>
      <w:bookmarkStart w:id="63" w:name="_Toc82501130"/>
      <w:r w:rsidRPr="00416C00">
        <w:lastRenderedPageBreak/>
        <w:t>Popis literature</w:t>
      </w:r>
      <w:bookmarkEnd w:id="61"/>
      <w:r w:rsidRPr="00416C00">
        <w:t xml:space="preserve"> </w:t>
      </w:r>
      <w:bookmarkEnd w:id="62"/>
      <w:bookmarkEnd w:id="63"/>
    </w:p>
    <w:p w14:paraId="1D47DE15" w14:textId="18A39DD3" w:rsidR="00E72549" w:rsidRPr="00E72549" w:rsidRDefault="007079A4">
      <w:pPr>
        <w:widowControl w:val="0"/>
        <w:autoSpaceDE w:val="0"/>
        <w:autoSpaceDN w:val="0"/>
        <w:adjustRightInd w:val="0"/>
        <w:ind w:left="640" w:hanging="640"/>
        <w:rPr>
          <w:rFonts w:cs="Arial"/>
          <w:szCs w:val="24"/>
        </w:rPr>
      </w:pPr>
      <w:r w:rsidRPr="00416C00">
        <w:fldChar w:fldCharType="begin" w:fldLock="1"/>
      </w:r>
      <w:r w:rsidRPr="00416C00">
        <w:instrText xml:space="preserve">ADDIN Mendeley Bibliography CSL_BIBLIOGRAPHY </w:instrText>
      </w:r>
      <w:r w:rsidRPr="00416C00">
        <w:fldChar w:fldCharType="separate"/>
      </w:r>
      <w:r w:rsidR="00E72549" w:rsidRPr="00E72549">
        <w:rPr>
          <w:rFonts w:cs="Arial"/>
          <w:noProof/>
          <w:szCs w:val="24"/>
        </w:rPr>
        <w:t>[1]</w:t>
      </w:r>
      <w:r w:rsidR="00E72549" w:rsidRPr="00E72549">
        <w:rPr>
          <w:rFonts w:cs="Arial"/>
          <w:noProof/>
          <w:szCs w:val="24"/>
        </w:rPr>
        <w:tab/>
      </w:r>
      <w:r w:rsidR="00682B06" w:rsidRPr="0022636B">
        <w:rPr>
          <w:rFonts w:cs="Arial"/>
          <w:szCs w:val="24"/>
        </w:rPr>
        <w:t xml:space="preserve">Wizards RPG Team, </w:t>
      </w:r>
      <w:r w:rsidR="00682B06">
        <w:rPr>
          <w:rFonts w:cs="Arial"/>
          <w:szCs w:val="24"/>
        </w:rPr>
        <w:t>"</w:t>
      </w:r>
      <w:r w:rsidR="00682B06" w:rsidRPr="0022636B">
        <w:rPr>
          <w:rFonts w:cs="Arial"/>
          <w:szCs w:val="24"/>
        </w:rPr>
        <w:t>Player’s Handbook</w:t>
      </w:r>
      <w:r w:rsidR="00682B06">
        <w:rPr>
          <w:rFonts w:cs="Arial"/>
          <w:i/>
          <w:iCs/>
          <w:szCs w:val="24"/>
        </w:rPr>
        <w:t>"</w:t>
      </w:r>
      <w:r w:rsidR="00682B06" w:rsidRPr="0022636B">
        <w:rPr>
          <w:rFonts w:cs="Arial"/>
          <w:szCs w:val="24"/>
        </w:rPr>
        <w:t xml:space="preserve">, </w:t>
      </w:r>
      <w:r w:rsidR="00682B06">
        <w:rPr>
          <w:rFonts w:cs="Arial"/>
          <w:szCs w:val="24"/>
        </w:rPr>
        <w:t>peto izdanje,</w:t>
      </w:r>
      <w:r w:rsidR="00682B06" w:rsidRPr="0022636B">
        <w:rPr>
          <w:rFonts w:cs="Arial"/>
          <w:szCs w:val="24"/>
        </w:rPr>
        <w:t xml:space="preserve"> Wizards of the Coast, 2014.</w:t>
      </w:r>
    </w:p>
    <w:p w14:paraId="5F5C0362" w14:textId="77777777" w:rsidR="00682B06" w:rsidRDefault="00E72549" w:rsidP="00682B06">
      <w:pPr>
        <w:widowControl w:val="0"/>
        <w:autoSpaceDE w:val="0"/>
        <w:autoSpaceDN w:val="0"/>
        <w:adjustRightInd w:val="0"/>
        <w:ind w:left="640" w:hanging="640"/>
        <w:rPr>
          <w:rFonts w:cs="Arial"/>
          <w:szCs w:val="24"/>
        </w:rPr>
      </w:pPr>
      <w:r w:rsidRPr="00E72549">
        <w:rPr>
          <w:rFonts w:cs="Arial"/>
          <w:noProof/>
          <w:szCs w:val="24"/>
        </w:rPr>
        <w:t>[2]</w:t>
      </w:r>
      <w:r w:rsidRPr="00E72549">
        <w:rPr>
          <w:rFonts w:cs="Arial"/>
          <w:noProof/>
          <w:szCs w:val="24"/>
        </w:rPr>
        <w:tab/>
      </w:r>
      <w:r w:rsidR="00682B06" w:rsidRPr="0022636B">
        <w:rPr>
          <w:rFonts w:cs="Arial"/>
          <w:szCs w:val="24"/>
        </w:rPr>
        <w:t xml:space="preserve">Elsam </w:t>
      </w:r>
      <w:r w:rsidR="00682B06" w:rsidRPr="000E4538">
        <w:rPr>
          <w:rFonts w:cs="Arial"/>
          <w:szCs w:val="24"/>
        </w:rPr>
        <w:t>S.</w:t>
      </w:r>
      <w:r w:rsidR="00682B06">
        <w:rPr>
          <w:rFonts w:cs="Arial"/>
          <w:szCs w:val="24"/>
        </w:rPr>
        <w:t>,</w:t>
      </w:r>
      <w:r w:rsidR="00682B06" w:rsidRPr="0022636B">
        <w:rPr>
          <w:rFonts w:cs="Arial"/>
          <w:szCs w:val="24"/>
        </w:rPr>
        <w:t xml:space="preserve"> Chiodini</w:t>
      </w:r>
      <w:r w:rsidR="00682B06" w:rsidRPr="00E278BC">
        <w:rPr>
          <w:rFonts w:cs="Arial"/>
          <w:szCs w:val="24"/>
        </w:rPr>
        <w:t xml:space="preserve"> </w:t>
      </w:r>
      <w:r w:rsidR="00682B06" w:rsidRPr="00C77D11">
        <w:rPr>
          <w:rFonts w:cs="Arial"/>
          <w:szCs w:val="24"/>
        </w:rPr>
        <w:t>J.</w:t>
      </w:r>
      <w:r w:rsidR="00682B06" w:rsidRPr="0022636B">
        <w:rPr>
          <w:rFonts w:cs="Arial"/>
          <w:szCs w:val="24"/>
        </w:rPr>
        <w:t>, “10 best tabletop role</w:t>
      </w:r>
      <w:r w:rsidR="00682B06">
        <w:rPr>
          <w:rFonts w:cs="Arial"/>
          <w:szCs w:val="24"/>
        </w:rPr>
        <w:t xml:space="preserve"> </w:t>
      </w:r>
      <w:r w:rsidR="00682B06" w:rsidRPr="0022636B">
        <w:rPr>
          <w:rFonts w:cs="Arial"/>
          <w:szCs w:val="24"/>
        </w:rPr>
        <w:t>playing games out right now</w:t>
      </w:r>
      <w:r w:rsidR="00682B06">
        <w:rPr>
          <w:rFonts w:cs="Arial"/>
          <w:szCs w:val="24"/>
        </w:rPr>
        <w:t>", D</w:t>
      </w:r>
      <w:r w:rsidR="00682B06" w:rsidRPr="0022636B">
        <w:rPr>
          <w:rFonts w:cs="Arial"/>
          <w:szCs w:val="24"/>
        </w:rPr>
        <w:t>icebreaker</w:t>
      </w:r>
      <w:r w:rsidR="00682B06">
        <w:rPr>
          <w:rFonts w:cs="Arial"/>
          <w:szCs w:val="24"/>
        </w:rPr>
        <w:t>,</w:t>
      </w:r>
      <w:r w:rsidR="00682B06" w:rsidRPr="0022636B">
        <w:rPr>
          <w:rFonts w:cs="Arial"/>
          <w:szCs w:val="24"/>
        </w:rPr>
        <w:t xml:space="preserve"> </w:t>
      </w:r>
      <w:r w:rsidR="00682B06" w:rsidRPr="0022636B">
        <w:rPr>
          <w:rFonts w:cs="Arial"/>
          <w:i/>
          <w:iCs/>
          <w:szCs w:val="24"/>
        </w:rPr>
        <w:t>13.2.2020.</w:t>
      </w:r>
      <w:r w:rsidR="00682B06" w:rsidRPr="0022636B">
        <w:rPr>
          <w:rFonts w:cs="Arial"/>
          <w:szCs w:val="24"/>
        </w:rPr>
        <w:t xml:space="preserve">, </w:t>
      </w:r>
      <w:r w:rsidR="00682B06">
        <w:rPr>
          <w:rFonts w:cs="Arial"/>
          <w:szCs w:val="24"/>
        </w:rPr>
        <w:t>s Interneta,</w:t>
      </w:r>
    </w:p>
    <w:p w14:paraId="67FAA5AF" w14:textId="7D0DF448" w:rsidR="00682B06" w:rsidRPr="0022636B" w:rsidRDefault="00682B06" w:rsidP="00682B06">
      <w:pPr>
        <w:widowControl w:val="0"/>
        <w:autoSpaceDE w:val="0"/>
        <w:autoSpaceDN w:val="0"/>
        <w:adjustRightInd w:val="0"/>
        <w:ind w:left="640"/>
        <w:rPr>
          <w:rFonts w:cs="Arial"/>
          <w:szCs w:val="24"/>
        </w:rPr>
      </w:pPr>
      <w:r w:rsidRPr="0022636B">
        <w:rPr>
          <w:rFonts w:cs="Arial"/>
          <w:szCs w:val="24"/>
        </w:rPr>
        <w:t>https://www.dicebreaker.com/categories/roleplaying-game/best-games/best-tabletop-roleplaying-games (</w:t>
      </w:r>
      <w:r>
        <w:rPr>
          <w:rFonts w:cs="Arial"/>
          <w:szCs w:val="24"/>
        </w:rPr>
        <w:t>pristupano</w:t>
      </w:r>
      <w:r w:rsidRPr="0022636B">
        <w:rPr>
          <w:rFonts w:cs="Arial"/>
          <w:szCs w:val="24"/>
        </w:rPr>
        <w:t xml:space="preserve"> 27</w:t>
      </w:r>
      <w:r>
        <w:rPr>
          <w:rFonts w:cs="Arial"/>
          <w:szCs w:val="24"/>
        </w:rPr>
        <w:t>. 12.</w:t>
      </w:r>
      <w:r w:rsidRPr="0022636B">
        <w:rPr>
          <w:rFonts w:cs="Arial"/>
          <w:szCs w:val="24"/>
        </w:rPr>
        <w:t xml:space="preserve"> 2020</w:t>
      </w:r>
      <w:r>
        <w:rPr>
          <w:rFonts w:cs="Arial"/>
          <w:szCs w:val="24"/>
        </w:rPr>
        <w:t>.</w:t>
      </w:r>
      <w:r w:rsidRPr="0022636B">
        <w:rPr>
          <w:rFonts w:cs="Arial"/>
          <w:szCs w:val="24"/>
        </w:rPr>
        <w:t>).</w:t>
      </w:r>
    </w:p>
    <w:p w14:paraId="77EBE585" w14:textId="69A949CD"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3]</w:t>
      </w:r>
      <w:r w:rsidRPr="00E72549">
        <w:rPr>
          <w:rFonts w:cs="Arial"/>
          <w:noProof/>
          <w:szCs w:val="24"/>
        </w:rPr>
        <w:tab/>
      </w:r>
      <w:r w:rsidR="00C179BD">
        <w:rPr>
          <w:rFonts w:cs="Arial"/>
          <w:noProof/>
          <w:szCs w:val="24"/>
        </w:rPr>
        <w:t xml:space="preserve">PongGame.org, </w:t>
      </w:r>
      <w:r w:rsidRPr="00E72549">
        <w:rPr>
          <w:rFonts w:cs="Arial"/>
          <w:noProof/>
          <w:szCs w:val="24"/>
        </w:rPr>
        <w:t>“Pong Game.”</w:t>
      </w:r>
      <w:r w:rsidR="00C179BD">
        <w:rPr>
          <w:rFonts w:cs="Arial"/>
          <w:noProof/>
          <w:szCs w:val="24"/>
        </w:rPr>
        <w:t>, s Interneta</w:t>
      </w:r>
      <w:r w:rsidR="00682B06">
        <w:rPr>
          <w:rFonts w:cs="Arial"/>
          <w:noProof/>
          <w:szCs w:val="24"/>
        </w:rPr>
        <w:t>,</w:t>
      </w:r>
      <w:r w:rsidRPr="00E72549">
        <w:rPr>
          <w:rFonts w:cs="Arial"/>
          <w:noProof/>
          <w:szCs w:val="24"/>
        </w:rPr>
        <w:t xml:space="preserve"> https://www.ponggame.org/ (</w:t>
      </w:r>
      <w:r w:rsidR="00C179BD">
        <w:rPr>
          <w:rFonts w:cs="Arial"/>
          <w:noProof/>
          <w:szCs w:val="24"/>
        </w:rPr>
        <w:t>pristupano</w:t>
      </w:r>
      <w:r w:rsidR="00C179BD" w:rsidRPr="00E72549">
        <w:rPr>
          <w:rFonts w:cs="Arial"/>
          <w:noProof/>
          <w:szCs w:val="24"/>
        </w:rPr>
        <w:t xml:space="preserve"> </w:t>
      </w:r>
      <w:r w:rsidR="00682B06">
        <w:rPr>
          <w:rFonts w:cs="Arial"/>
          <w:noProof/>
          <w:szCs w:val="24"/>
        </w:rPr>
        <w:t>4.9.2021.</w:t>
      </w:r>
      <w:r w:rsidRPr="00E72549">
        <w:rPr>
          <w:rFonts w:cs="Arial"/>
          <w:noProof/>
          <w:szCs w:val="24"/>
        </w:rPr>
        <w:t>).</w:t>
      </w:r>
    </w:p>
    <w:p w14:paraId="438D7714"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4]</w:t>
      </w:r>
      <w:r w:rsidRPr="00E72549">
        <w:rPr>
          <w:rFonts w:cs="Arial"/>
          <w:noProof/>
          <w:szCs w:val="24"/>
        </w:rPr>
        <w:tab/>
      </w:r>
      <w:r w:rsidR="00682B06">
        <w:rPr>
          <w:rFonts w:cs="Arial"/>
          <w:szCs w:val="24"/>
        </w:rPr>
        <w:t xml:space="preserve">Vox, 14.6.2018., </w:t>
      </w:r>
      <w:r w:rsidR="00682B06" w:rsidRPr="0022636B">
        <w:rPr>
          <w:rFonts w:cs="Arial"/>
          <w:szCs w:val="24"/>
        </w:rPr>
        <w:t>“Dungeons and Dragons, explained”</w:t>
      </w:r>
      <w:r w:rsidR="00682B06">
        <w:rPr>
          <w:rFonts w:cs="Arial"/>
          <w:szCs w:val="24"/>
        </w:rPr>
        <w:t xml:space="preserve"> (video), Youtube.</w:t>
      </w:r>
      <w:r w:rsidR="00682B06" w:rsidRPr="0022636B">
        <w:rPr>
          <w:rFonts w:cs="Arial"/>
          <w:szCs w:val="24"/>
        </w:rPr>
        <w:t xml:space="preserve"> https://www.youtube.com/watch?v=2PEt5RdNHNw&amp;feature=emb_logo&amp;ab_channel=Vox (</w:t>
      </w:r>
      <w:r w:rsidR="00682B06">
        <w:rPr>
          <w:rFonts w:cs="Arial"/>
          <w:szCs w:val="24"/>
        </w:rPr>
        <w:t>pristupano</w:t>
      </w:r>
      <w:r w:rsidR="00682B06" w:rsidRPr="0022636B">
        <w:rPr>
          <w:rFonts w:cs="Arial"/>
          <w:szCs w:val="24"/>
        </w:rPr>
        <w:t xml:space="preserve"> </w:t>
      </w:r>
      <w:r w:rsidR="00682B06">
        <w:rPr>
          <w:rFonts w:cs="Arial"/>
          <w:szCs w:val="24"/>
        </w:rPr>
        <w:t>4.8.</w:t>
      </w:r>
      <w:r w:rsidR="00682B06" w:rsidRPr="0022636B">
        <w:rPr>
          <w:rFonts w:cs="Arial"/>
          <w:szCs w:val="24"/>
        </w:rPr>
        <w:t xml:space="preserve"> 2021</w:t>
      </w:r>
      <w:r w:rsidR="00682B06">
        <w:rPr>
          <w:rFonts w:cs="Arial"/>
          <w:szCs w:val="24"/>
        </w:rPr>
        <w:t>.</w:t>
      </w:r>
      <w:r w:rsidR="00682B06" w:rsidRPr="0022636B">
        <w:rPr>
          <w:rFonts w:cs="Arial"/>
          <w:szCs w:val="24"/>
        </w:rPr>
        <w:t>).</w:t>
      </w:r>
    </w:p>
    <w:p w14:paraId="05B89760" w14:textId="046A726E"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5]</w:t>
      </w:r>
      <w:r w:rsidRPr="00E72549">
        <w:rPr>
          <w:rFonts w:cs="Arial"/>
          <w:noProof/>
          <w:szCs w:val="24"/>
        </w:rPr>
        <w:tab/>
      </w:r>
      <w:r w:rsidR="00682B06">
        <w:rPr>
          <w:rFonts w:cs="Arial"/>
          <w:noProof/>
          <w:szCs w:val="24"/>
        </w:rPr>
        <w:t xml:space="preserve">FLASHOWL za Amazon, </w:t>
      </w:r>
      <w:r w:rsidRPr="00E72549">
        <w:rPr>
          <w:rFonts w:cs="Arial"/>
          <w:noProof/>
          <w:szCs w:val="24"/>
        </w:rPr>
        <w:t>“FLASHOWL Pearl D&amp;D Dice Set RPG Dice Polyhedral Dice D20 Dice DND Dice , D12, D10, D8, D6, D4 DND RPG MTG Double Colors Game Dice DND Dice Sets 7 Set Dice for Table Gaming(7 Pieces Blue Black)”</w:t>
      </w:r>
      <w:r w:rsidR="00682B06">
        <w:rPr>
          <w:rFonts w:cs="Arial"/>
          <w:noProof/>
          <w:szCs w:val="24"/>
        </w:rPr>
        <w:t>, s Interneta,</w:t>
      </w:r>
      <w:r w:rsidRPr="00E72549">
        <w:rPr>
          <w:rFonts w:cs="Arial"/>
          <w:noProof/>
          <w:szCs w:val="24"/>
        </w:rPr>
        <w:t xml:space="preserve"> https://www.amazon.com/FLASHOWL-Polyhedral-Double-Colors-Gaming/dp/B07YKCQJHS (</w:t>
      </w:r>
      <w:r w:rsidR="00682B06">
        <w:rPr>
          <w:rFonts w:cs="Arial"/>
          <w:noProof/>
          <w:szCs w:val="24"/>
        </w:rPr>
        <w:t>pristupano</w:t>
      </w:r>
      <w:r w:rsidR="00682B06" w:rsidRPr="00E72549">
        <w:rPr>
          <w:rFonts w:cs="Arial"/>
          <w:noProof/>
          <w:szCs w:val="24"/>
        </w:rPr>
        <w:t xml:space="preserve"> </w:t>
      </w:r>
      <w:r w:rsidR="00682B06">
        <w:rPr>
          <w:rFonts w:cs="Arial"/>
          <w:noProof/>
          <w:szCs w:val="24"/>
        </w:rPr>
        <w:t>4.9.2021.</w:t>
      </w:r>
      <w:r w:rsidRPr="00E72549">
        <w:rPr>
          <w:rFonts w:cs="Arial"/>
          <w:noProof/>
          <w:szCs w:val="24"/>
        </w:rPr>
        <w:t>).</w:t>
      </w:r>
    </w:p>
    <w:p w14:paraId="1593E118" w14:textId="6733D5CA"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6]</w:t>
      </w:r>
      <w:r w:rsidRPr="00E72549">
        <w:rPr>
          <w:rFonts w:cs="Arial"/>
          <w:noProof/>
          <w:szCs w:val="24"/>
        </w:rPr>
        <w:tab/>
      </w:r>
      <w:r w:rsidR="00682B06">
        <w:rPr>
          <w:rFonts w:cs="Arial"/>
          <w:noProof/>
          <w:szCs w:val="24"/>
        </w:rPr>
        <w:t xml:space="preserve">PicClick, </w:t>
      </w:r>
      <w:r w:rsidRPr="00E72549">
        <w:rPr>
          <w:rFonts w:cs="Arial"/>
          <w:noProof/>
          <w:szCs w:val="24"/>
        </w:rPr>
        <w:t>“BIG DUNGEON CHUNKS Deluxe Set Terrain 28mm Dungeons &amp; Dragons Pathfinder d&amp;d rpg”</w:t>
      </w:r>
      <w:r w:rsidR="00682B06">
        <w:rPr>
          <w:rFonts w:cs="Arial"/>
          <w:noProof/>
          <w:szCs w:val="24"/>
        </w:rPr>
        <w:t>, s Interneta,</w:t>
      </w:r>
      <w:r w:rsidRPr="00E72549">
        <w:rPr>
          <w:rFonts w:cs="Arial"/>
          <w:noProof/>
          <w:szCs w:val="24"/>
        </w:rPr>
        <w:t xml:space="preserve"> https://picclick.com/Big-Dungeon-Chunks-Deluxe-Set-Terrain-28mm-Dungeons-333418258876.html#&amp;gid=1&amp;pid=2 (</w:t>
      </w:r>
      <w:r w:rsidR="00682B06">
        <w:rPr>
          <w:rFonts w:cs="Arial"/>
          <w:noProof/>
          <w:szCs w:val="24"/>
        </w:rPr>
        <w:t>pristupano</w:t>
      </w:r>
      <w:r w:rsidR="00682B06" w:rsidRPr="00E72549">
        <w:rPr>
          <w:rFonts w:cs="Arial"/>
          <w:noProof/>
          <w:szCs w:val="24"/>
        </w:rPr>
        <w:t xml:space="preserve">  </w:t>
      </w:r>
      <w:r w:rsidR="00682B06">
        <w:rPr>
          <w:rFonts w:cs="Arial"/>
          <w:noProof/>
          <w:szCs w:val="24"/>
        </w:rPr>
        <w:t>4.9.2021.</w:t>
      </w:r>
      <w:r w:rsidRPr="00E72549">
        <w:rPr>
          <w:rFonts w:cs="Arial"/>
          <w:noProof/>
          <w:szCs w:val="24"/>
        </w:rPr>
        <w:t>).</w:t>
      </w:r>
    </w:p>
    <w:p w14:paraId="1B59A40F"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7]</w:t>
      </w:r>
      <w:r w:rsidRPr="00E72549">
        <w:rPr>
          <w:rFonts w:cs="Arial"/>
          <w:noProof/>
          <w:szCs w:val="24"/>
        </w:rPr>
        <w:tab/>
      </w:r>
      <w:r w:rsidR="00682B06">
        <w:rPr>
          <w:rFonts w:cs="Arial"/>
          <w:szCs w:val="24"/>
        </w:rPr>
        <w:t xml:space="preserve">Tim Roll20, </w:t>
      </w:r>
      <w:r w:rsidR="00682B06" w:rsidRPr="0022636B">
        <w:rPr>
          <w:rFonts w:cs="Arial"/>
          <w:szCs w:val="24"/>
        </w:rPr>
        <w:t>“Roll20: Online virtual tabletop for pen and paper RPGs and board games.”</w:t>
      </w:r>
      <w:r w:rsidR="00682B06">
        <w:rPr>
          <w:rFonts w:cs="Arial"/>
          <w:szCs w:val="24"/>
        </w:rPr>
        <w:t>, s Interneta,</w:t>
      </w:r>
      <w:r w:rsidR="00682B06" w:rsidRPr="0022636B">
        <w:rPr>
          <w:rFonts w:cs="Arial"/>
          <w:szCs w:val="24"/>
        </w:rPr>
        <w:t xml:space="preserve"> https://roll20.net/ (</w:t>
      </w:r>
      <w:r w:rsidR="00682B06">
        <w:rPr>
          <w:rFonts w:cs="Arial"/>
          <w:szCs w:val="24"/>
        </w:rPr>
        <w:t>pristupano</w:t>
      </w:r>
      <w:r w:rsidR="00682B06" w:rsidRPr="0022636B">
        <w:rPr>
          <w:rFonts w:cs="Arial"/>
          <w:szCs w:val="24"/>
        </w:rPr>
        <w:t xml:space="preserve"> </w:t>
      </w:r>
      <w:r w:rsidR="00682B06">
        <w:rPr>
          <w:rFonts w:cs="Arial"/>
          <w:szCs w:val="24"/>
        </w:rPr>
        <w:t>20.8.</w:t>
      </w:r>
      <w:r w:rsidR="00682B06" w:rsidRPr="0022636B">
        <w:rPr>
          <w:rFonts w:cs="Arial"/>
          <w:szCs w:val="24"/>
        </w:rPr>
        <w:t>202</w:t>
      </w:r>
      <w:r w:rsidR="00682B06">
        <w:rPr>
          <w:rFonts w:cs="Arial"/>
          <w:szCs w:val="24"/>
        </w:rPr>
        <w:t>1.</w:t>
      </w:r>
      <w:r w:rsidR="00682B06" w:rsidRPr="0022636B">
        <w:rPr>
          <w:rFonts w:cs="Arial"/>
          <w:szCs w:val="24"/>
        </w:rPr>
        <w:t>).</w:t>
      </w:r>
    </w:p>
    <w:p w14:paraId="55D024BD"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8]</w:t>
      </w:r>
      <w:r w:rsidRPr="00E72549">
        <w:rPr>
          <w:rFonts w:cs="Arial"/>
          <w:noProof/>
          <w:szCs w:val="24"/>
        </w:rPr>
        <w:tab/>
      </w:r>
      <w:r w:rsidR="00682B06">
        <w:rPr>
          <w:rFonts w:cs="Arial"/>
          <w:szCs w:val="24"/>
        </w:rPr>
        <w:t xml:space="preserve">Astral Tabletop, </w:t>
      </w:r>
      <w:r w:rsidR="00682B06" w:rsidRPr="0022636B">
        <w:rPr>
          <w:rFonts w:cs="Arial"/>
          <w:szCs w:val="24"/>
        </w:rPr>
        <w:t>“The easiest way to play tabletop games online”</w:t>
      </w:r>
      <w:r w:rsidR="00682B06">
        <w:rPr>
          <w:rFonts w:cs="Arial"/>
          <w:szCs w:val="24"/>
        </w:rPr>
        <w:t>, s Interneta,</w:t>
      </w:r>
      <w:r w:rsidR="00682B06" w:rsidRPr="0022636B">
        <w:rPr>
          <w:rFonts w:cs="Arial"/>
          <w:szCs w:val="24"/>
        </w:rPr>
        <w:t xml:space="preserve"> https://www.astraltabletop.com/ (</w:t>
      </w:r>
      <w:r w:rsidR="00682B06">
        <w:rPr>
          <w:rFonts w:cs="Arial"/>
          <w:szCs w:val="24"/>
        </w:rPr>
        <w:t>pristupano</w:t>
      </w:r>
      <w:r w:rsidR="00682B06" w:rsidRPr="0022636B">
        <w:rPr>
          <w:rFonts w:cs="Arial"/>
          <w:szCs w:val="24"/>
        </w:rPr>
        <w:t xml:space="preserve"> </w:t>
      </w:r>
      <w:r w:rsidR="00682B06">
        <w:rPr>
          <w:rFonts w:cs="Arial"/>
          <w:szCs w:val="24"/>
        </w:rPr>
        <w:t>20.8.</w:t>
      </w:r>
      <w:r w:rsidR="00682B06" w:rsidRPr="0022636B">
        <w:rPr>
          <w:rFonts w:cs="Arial"/>
          <w:szCs w:val="24"/>
        </w:rPr>
        <w:t>2020).</w:t>
      </w:r>
    </w:p>
    <w:p w14:paraId="301D465C" w14:textId="4A9D8C82" w:rsidR="00E72549" w:rsidRPr="00E72549" w:rsidRDefault="00E72549">
      <w:pPr>
        <w:widowControl w:val="0"/>
        <w:autoSpaceDE w:val="0"/>
        <w:autoSpaceDN w:val="0"/>
        <w:adjustRightInd w:val="0"/>
        <w:ind w:left="640" w:hanging="640"/>
        <w:rPr>
          <w:rFonts w:cs="Arial"/>
          <w:szCs w:val="24"/>
        </w:rPr>
      </w:pPr>
      <w:r w:rsidRPr="00E72549">
        <w:rPr>
          <w:rFonts w:cs="Arial"/>
          <w:noProof/>
          <w:szCs w:val="24"/>
        </w:rPr>
        <w:t>[9]</w:t>
      </w:r>
      <w:r w:rsidRPr="00E72549">
        <w:rPr>
          <w:rFonts w:cs="Arial"/>
          <w:noProof/>
          <w:szCs w:val="24"/>
        </w:rPr>
        <w:tab/>
      </w:r>
      <w:r w:rsidR="00682B06" w:rsidRPr="0022636B">
        <w:rPr>
          <w:rFonts w:cs="Arial"/>
          <w:szCs w:val="24"/>
        </w:rPr>
        <w:t>“Fallout series | Fallout Wiki</w:t>
      </w:r>
      <w:r w:rsidR="00682B06">
        <w:rPr>
          <w:rFonts w:cs="Arial"/>
          <w:szCs w:val="24"/>
        </w:rPr>
        <w:t xml:space="preserve">", Fandom, s Interneta, </w:t>
      </w:r>
      <w:r w:rsidR="00682B06" w:rsidRPr="0022636B">
        <w:rPr>
          <w:rFonts w:cs="Arial"/>
          <w:szCs w:val="24"/>
        </w:rPr>
        <w:t xml:space="preserve"> https://fallout.fandom.com/wiki/Fallout_series#Fallout (</w:t>
      </w:r>
      <w:r w:rsidR="00682B06">
        <w:rPr>
          <w:rFonts w:cs="Arial"/>
          <w:szCs w:val="24"/>
        </w:rPr>
        <w:t>pristupano</w:t>
      </w:r>
      <w:r w:rsidR="00682B06" w:rsidRPr="0022636B">
        <w:rPr>
          <w:rFonts w:cs="Arial"/>
          <w:szCs w:val="24"/>
        </w:rPr>
        <w:t xml:space="preserve"> </w:t>
      </w:r>
      <w:r w:rsidR="00682B06">
        <w:rPr>
          <w:rFonts w:cs="Arial"/>
          <w:szCs w:val="24"/>
        </w:rPr>
        <w:t>30.12.</w:t>
      </w:r>
      <w:r w:rsidR="00682B06" w:rsidRPr="0022636B">
        <w:rPr>
          <w:rFonts w:cs="Arial"/>
          <w:szCs w:val="24"/>
        </w:rPr>
        <w:t>2020</w:t>
      </w:r>
      <w:r w:rsidR="00682B06">
        <w:rPr>
          <w:rFonts w:cs="Arial"/>
          <w:szCs w:val="24"/>
        </w:rPr>
        <w:t>.</w:t>
      </w:r>
      <w:r w:rsidR="00682B06" w:rsidRPr="0022636B">
        <w:rPr>
          <w:rFonts w:cs="Arial"/>
          <w:szCs w:val="24"/>
        </w:rPr>
        <w:t>).</w:t>
      </w:r>
    </w:p>
    <w:p w14:paraId="501213BB"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10]</w:t>
      </w:r>
      <w:r w:rsidRPr="00E72549">
        <w:rPr>
          <w:rFonts w:cs="Arial"/>
          <w:noProof/>
          <w:szCs w:val="24"/>
        </w:rPr>
        <w:tab/>
      </w:r>
      <w:r w:rsidR="00682B06" w:rsidRPr="0022636B">
        <w:rPr>
          <w:rFonts w:cs="Arial"/>
          <w:szCs w:val="24"/>
        </w:rPr>
        <w:t>“Cthulhu | The H.P. Lovecraft Wiki”</w:t>
      </w:r>
      <w:r w:rsidR="00682B06">
        <w:rPr>
          <w:rFonts w:cs="Arial"/>
          <w:szCs w:val="24"/>
        </w:rPr>
        <w:t xml:space="preserve">, Fandom, s Interneta, </w:t>
      </w:r>
      <w:r w:rsidR="00682B06" w:rsidRPr="0022636B">
        <w:rPr>
          <w:rFonts w:cs="Arial"/>
          <w:szCs w:val="24"/>
        </w:rPr>
        <w:t xml:space="preserve"> https://lovecraft.fandom.com/wiki/Cthulhu (</w:t>
      </w:r>
      <w:r w:rsidR="00682B06">
        <w:rPr>
          <w:rFonts w:cs="Arial"/>
          <w:szCs w:val="24"/>
        </w:rPr>
        <w:t>pristupano</w:t>
      </w:r>
      <w:r w:rsidR="00682B06" w:rsidRPr="0022636B">
        <w:rPr>
          <w:rFonts w:cs="Arial"/>
          <w:szCs w:val="24"/>
        </w:rPr>
        <w:t xml:space="preserve"> 1</w:t>
      </w:r>
      <w:r w:rsidR="00682B06">
        <w:rPr>
          <w:rFonts w:cs="Arial"/>
          <w:szCs w:val="24"/>
        </w:rPr>
        <w:t>.1.</w:t>
      </w:r>
      <w:r w:rsidR="00682B06" w:rsidRPr="0022636B">
        <w:rPr>
          <w:rFonts w:cs="Arial"/>
          <w:szCs w:val="24"/>
        </w:rPr>
        <w:t>2021</w:t>
      </w:r>
      <w:r w:rsidR="00682B06">
        <w:rPr>
          <w:rFonts w:cs="Arial"/>
          <w:szCs w:val="24"/>
        </w:rPr>
        <w:t>.</w:t>
      </w:r>
      <w:r w:rsidR="00682B06" w:rsidRPr="0022636B">
        <w:rPr>
          <w:rFonts w:cs="Arial"/>
          <w:szCs w:val="24"/>
        </w:rPr>
        <w:t>).</w:t>
      </w:r>
    </w:p>
    <w:p w14:paraId="7FC36546"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lastRenderedPageBreak/>
        <w:t>[11]</w:t>
      </w:r>
      <w:r w:rsidRPr="00E72549">
        <w:rPr>
          <w:rFonts w:cs="Arial"/>
          <w:noProof/>
          <w:szCs w:val="24"/>
        </w:rPr>
        <w:tab/>
      </w:r>
      <w:r w:rsidR="00682B06" w:rsidRPr="0022636B">
        <w:rPr>
          <w:rFonts w:cs="Arial"/>
          <w:szCs w:val="24"/>
        </w:rPr>
        <w:t>“The H.P. Lovecraft Wiki</w:t>
      </w:r>
      <w:r w:rsidR="00682B06" w:rsidRPr="00E23968">
        <w:rPr>
          <w:rFonts w:cs="Arial"/>
          <w:szCs w:val="24"/>
        </w:rPr>
        <w:t>”</w:t>
      </w:r>
      <w:r w:rsidR="00682B06">
        <w:rPr>
          <w:rFonts w:cs="Arial"/>
          <w:szCs w:val="24"/>
        </w:rPr>
        <w:t xml:space="preserve">, Fandom, s Interneta, </w:t>
      </w:r>
      <w:r w:rsidR="00682B06" w:rsidRPr="0022636B">
        <w:rPr>
          <w:rFonts w:cs="Arial"/>
          <w:szCs w:val="24"/>
        </w:rPr>
        <w:t xml:space="preserve">https://lovecraft.fandom.com/wiki/Main_Page </w:t>
      </w:r>
      <w:r w:rsidR="00682B06" w:rsidRPr="00E23968">
        <w:rPr>
          <w:rFonts w:cs="Arial"/>
          <w:szCs w:val="24"/>
        </w:rPr>
        <w:t>(</w:t>
      </w:r>
      <w:r w:rsidR="00682B06">
        <w:rPr>
          <w:rFonts w:cs="Arial"/>
          <w:szCs w:val="24"/>
        </w:rPr>
        <w:t>pristupano</w:t>
      </w:r>
      <w:r w:rsidR="00682B06" w:rsidRPr="00E23968">
        <w:rPr>
          <w:rFonts w:cs="Arial"/>
          <w:szCs w:val="24"/>
        </w:rPr>
        <w:t xml:space="preserve"> 1</w:t>
      </w:r>
      <w:r w:rsidR="00682B06">
        <w:rPr>
          <w:rFonts w:cs="Arial"/>
          <w:szCs w:val="24"/>
        </w:rPr>
        <w:t>.1.</w:t>
      </w:r>
      <w:r w:rsidR="00682B06" w:rsidRPr="00E23968">
        <w:rPr>
          <w:rFonts w:cs="Arial"/>
          <w:szCs w:val="24"/>
        </w:rPr>
        <w:t>2021</w:t>
      </w:r>
      <w:r w:rsidR="00682B06">
        <w:rPr>
          <w:rFonts w:cs="Arial"/>
          <w:szCs w:val="24"/>
        </w:rPr>
        <w:t>.</w:t>
      </w:r>
      <w:r w:rsidR="00682B06" w:rsidRPr="00E23968">
        <w:rPr>
          <w:rFonts w:cs="Arial"/>
          <w:szCs w:val="24"/>
        </w:rPr>
        <w:t>).</w:t>
      </w:r>
      <w:r w:rsidR="00682B06" w:rsidRPr="00416C00" w:rsidDel="00C35534">
        <w:rPr>
          <w:rFonts w:cs="Arial"/>
          <w:szCs w:val="24"/>
        </w:rPr>
        <w:t xml:space="preserve"> </w:t>
      </w:r>
    </w:p>
    <w:p w14:paraId="5BE48C26"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12]</w:t>
      </w:r>
      <w:r w:rsidRPr="00E72549">
        <w:rPr>
          <w:rFonts w:cs="Arial"/>
          <w:noProof/>
          <w:szCs w:val="24"/>
        </w:rPr>
        <w:tab/>
      </w:r>
      <w:r w:rsidR="00682B06">
        <w:rPr>
          <w:rFonts w:cs="Arial"/>
          <w:szCs w:val="24"/>
        </w:rPr>
        <w:t xml:space="preserve">Respawn Entertainment (2016.), Titanfall 2 (računalna igra), dostupno na: </w:t>
      </w:r>
      <w:r w:rsidR="00682B06" w:rsidRPr="0022636B">
        <w:rPr>
          <w:rFonts w:cs="Arial"/>
          <w:szCs w:val="24"/>
        </w:rPr>
        <w:t>https://www.origin.com/irl/en-us/store/titanfall/titanfall-2 (</w:t>
      </w:r>
      <w:r w:rsidR="00682B06">
        <w:rPr>
          <w:rFonts w:cs="Arial"/>
          <w:szCs w:val="24"/>
        </w:rPr>
        <w:t>pristupano/preuzeto</w:t>
      </w:r>
      <w:r w:rsidR="00682B06" w:rsidRPr="0022636B">
        <w:rPr>
          <w:rFonts w:cs="Arial"/>
          <w:szCs w:val="24"/>
        </w:rPr>
        <w:t xml:space="preserve"> </w:t>
      </w:r>
      <w:r w:rsidR="00682B06">
        <w:rPr>
          <w:rFonts w:cs="Arial"/>
          <w:szCs w:val="24"/>
        </w:rPr>
        <w:t>2.1.</w:t>
      </w:r>
      <w:r w:rsidR="00682B06" w:rsidRPr="0022636B">
        <w:rPr>
          <w:rFonts w:cs="Arial"/>
          <w:szCs w:val="24"/>
        </w:rPr>
        <w:t>2021</w:t>
      </w:r>
      <w:r w:rsidR="00682B06">
        <w:rPr>
          <w:rFonts w:cs="Arial"/>
          <w:szCs w:val="24"/>
        </w:rPr>
        <w:t>.</w:t>
      </w:r>
      <w:r w:rsidR="00682B06" w:rsidRPr="0022636B">
        <w:rPr>
          <w:rFonts w:cs="Arial"/>
          <w:szCs w:val="24"/>
        </w:rPr>
        <w:t>).</w:t>
      </w:r>
    </w:p>
    <w:p w14:paraId="42D8BE8E" w14:textId="77777777" w:rsidR="00682B06" w:rsidRPr="00E23968" w:rsidRDefault="00E72549" w:rsidP="00682B06">
      <w:pPr>
        <w:widowControl w:val="0"/>
        <w:autoSpaceDE w:val="0"/>
        <w:autoSpaceDN w:val="0"/>
        <w:adjustRightInd w:val="0"/>
        <w:ind w:left="640" w:hanging="640"/>
        <w:rPr>
          <w:rFonts w:cs="Arial"/>
          <w:szCs w:val="24"/>
        </w:rPr>
      </w:pPr>
      <w:r w:rsidRPr="00E72549">
        <w:rPr>
          <w:rFonts w:cs="Arial"/>
          <w:noProof/>
          <w:szCs w:val="24"/>
        </w:rPr>
        <w:t>[13]</w:t>
      </w:r>
      <w:r w:rsidRPr="00E72549">
        <w:rPr>
          <w:rFonts w:cs="Arial"/>
          <w:noProof/>
          <w:szCs w:val="24"/>
        </w:rPr>
        <w:tab/>
      </w:r>
      <w:r w:rsidR="00682B06" w:rsidRPr="0022636B">
        <w:rPr>
          <w:rFonts w:cs="Arial"/>
          <w:szCs w:val="24"/>
        </w:rPr>
        <w:t>“Armor Class | Fallout Wiki</w:t>
      </w:r>
      <w:r w:rsidR="00682B06" w:rsidRPr="00E23968">
        <w:rPr>
          <w:rFonts w:cs="Arial"/>
          <w:szCs w:val="24"/>
        </w:rPr>
        <w:t>”</w:t>
      </w:r>
      <w:r w:rsidR="00682B06">
        <w:rPr>
          <w:rFonts w:cs="Arial"/>
          <w:szCs w:val="24"/>
        </w:rPr>
        <w:t>, Fandom, s Interneta,</w:t>
      </w:r>
      <w:r w:rsidR="00682B06" w:rsidRPr="0022636B">
        <w:rPr>
          <w:rFonts w:cs="Arial"/>
          <w:szCs w:val="24"/>
        </w:rPr>
        <w:t xml:space="preserve"> https://fallout.fandom.com/wiki/Armor_Class </w:t>
      </w:r>
      <w:r w:rsidR="00682B06" w:rsidRPr="00E23968">
        <w:rPr>
          <w:rFonts w:cs="Arial"/>
          <w:szCs w:val="24"/>
        </w:rPr>
        <w:t>(</w:t>
      </w:r>
      <w:r w:rsidR="00682B06">
        <w:rPr>
          <w:rFonts w:cs="Arial"/>
          <w:szCs w:val="24"/>
        </w:rPr>
        <w:t>pristupano</w:t>
      </w:r>
      <w:r w:rsidR="00682B06" w:rsidRPr="00E23968">
        <w:rPr>
          <w:rFonts w:cs="Arial"/>
          <w:szCs w:val="24"/>
        </w:rPr>
        <w:t xml:space="preserve"> </w:t>
      </w:r>
      <w:r w:rsidR="00682B06">
        <w:rPr>
          <w:rFonts w:cs="Arial"/>
          <w:szCs w:val="24"/>
        </w:rPr>
        <w:t>2.1.</w:t>
      </w:r>
      <w:r w:rsidR="00682B06" w:rsidRPr="00E23968">
        <w:rPr>
          <w:rFonts w:cs="Arial"/>
          <w:szCs w:val="24"/>
        </w:rPr>
        <w:t>2021</w:t>
      </w:r>
      <w:r w:rsidR="00682B06">
        <w:rPr>
          <w:rFonts w:cs="Arial"/>
          <w:szCs w:val="24"/>
        </w:rPr>
        <w:t>.</w:t>
      </w:r>
      <w:r w:rsidR="00682B06" w:rsidRPr="00E23968">
        <w:rPr>
          <w:rFonts w:cs="Arial"/>
          <w:szCs w:val="24"/>
        </w:rPr>
        <w:t>).</w:t>
      </w:r>
    </w:p>
    <w:p w14:paraId="0E0A00C7" w14:textId="77777777" w:rsidR="00682B06" w:rsidRPr="0022636B" w:rsidRDefault="00E72549" w:rsidP="00682B06">
      <w:pPr>
        <w:widowControl w:val="0"/>
        <w:autoSpaceDE w:val="0"/>
        <w:autoSpaceDN w:val="0"/>
        <w:adjustRightInd w:val="0"/>
        <w:ind w:left="640" w:hanging="640"/>
        <w:rPr>
          <w:rFonts w:cs="Arial"/>
          <w:szCs w:val="24"/>
        </w:rPr>
      </w:pPr>
      <w:r w:rsidRPr="00E72549">
        <w:rPr>
          <w:rFonts w:cs="Arial"/>
          <w:noProof/>
          <w:szCs w:val="24"/>
        </w:rPr>
        <w:t>[14]</w:t>
      </w:r>
      <w:r w:rsidRPr="00E72549">
        <w:rPr>
          <w:rFonts w:cs="Arial"/>
          <w:noProof/>
          <w:szCs w:val="24"/>
        </w:rPr>
        <w:tab/>
      </w:r>
      <w:r w:rsidR="00682B06" w:rsidRPr="0022636B">
        <w:rPr>
          <w:rFonts w:cs="Arial"/>
          <w:szCs w:val="24"/>
        </w:rPr>
        <w:t>Python Software Foundation, “PSF Python Brochure Vol. I”</w:t>
      </w:r>
      <w:r w:rsidR="00682B06">
        <w:rPr>
          <w:rFonts w:cs="Arial"/>
          <w:szCs w:val="24"/>
        </w:rPr>
        <w:t xml:space="preserve">, 2015., </w:t>
      </w:r>
      <w:r w:rsidR="00682B06" w:rsidRPr="0022636B">
        <w:rPr>
          <w:rFonts w:cs="Arial"/>
          <w:szCs w:val="24"/>
        </w:rPr>
        <w:t xml:space="preserve"> vol. 1, </w:t>
      </w:r>
      <w:r w:rsidR="00682B06">
        <w:rPr>
          <w:rFonts w:cs="Arial"/>
          <w:szCs w:val="24"/>
        </w:rPr>
        <w:t>str</w:t>
      </w:r>
      <w:r w:rsidR="00682B06" w:rsidRPr="0022636B">
        <w:rPr>
          <w:rFonts w:cs="Arial"/>
          <w:szCs w:val="24"/>
        </w:rPr>
        <w:t xml:space="preserve">. 32, </w:t>
      </w:r>
      <w:r w:rsidR="00682B06">
        <w:rPr>
          <w:rFonts w:cs="Arial"/>
          <w:szCs w:val="24"/>
        </w:rPr>
        <w:t>preuzeto s Interneta,</w:t>
      </w:r>
      <w:r w:rsidR="00682B06" w:rsidRPr="0022636B">
        <w:rPr>
          <w:rFonts w:cs="Arial"/>
          <w:szCs w:val="24"/>
        </w:rPr>
        <w:t xml:space="preserve"> https://brochure.getpython.info/media/releases/psf-python-brochure-vol.-i-final-download.pdf/view</w:t>
      </w:r>
      <w:r w:rsidR="00682B06">
        <w:rPr>
          <w:rFonts w:cs="Arial"/>
          <w:szCs w:val="24"/>
        </w:rPr>
        <w:t xml:space="preserve"> (preuzeto 28.7.2021.)</w:t>
      </w:r>
      <w:r w:rsidR="00682B06" w:rsidRPr="0022636B">
        <w:rPr>
          <w:rFonts w:cs="Arial"/>
          <w:szCs w:val="24"/>
        </w:rPr>
        <w:t>.</w:t>
      </w:r>
    </w:p>
    <w:p w14:paraId="4F6F7B39" w14:textId="77777777" w:rsidR="00A645B2" w:rsidRPr="0022636B" w:rsidRDefault="00E72549" w:rsidP="00A645B2">
      <w:pPr>
        <w:widowControl w:val="0"/>
        <w:autoSpaceDE w:val="0"/>
        <w:autoSpaceDN w:val="0"/>
        <w:adjustRightInd w:val="0"/>
        <w:ind w:left="640" w:hanging="640"/>
        <w:rPr>
          <w:rFonts w:cs="Arial"/>
          <w:szCs w:val="24"/>
        </w:rPr>
      </w:pPr>
      <w:r w:rsidRPr="00E72549">
        <w:rPr>
          <w:rFonts w:cs="Arial"/>
          <w:noProof/>
          <w:szCs w:val="24"/>
        </w:rPr>
        <w:t>[15]</w:t>
      </w:r>
      <w:r w:rsidRPr="00E72549">
        <w:rPr>
          <w:rFonts w:cs="Arial"/>
          <w:noProof/>
          <w:szCs w:val="24"/>
        </w:rPr>
        <w:tab/>
      </w:r>
      <w:r w:rsidR="00A645B2" w:rsidRPr="0022636B">
        <w:rPr>
          <w:rFonts w:cs="Arial"/>
          <w:szCs w:val="24"/>
        </w:rPr>
        <w:t xml:space="preserve">“What is Tk.” </w:t>
      </w:r>
      <w:r w:rsidR="00A645B2">
        <w:rPr>
          <w:rFonts w:cs="Arial"/>
          <w:szCs w:val="24"/>
        </w:rPr>
        <w:t xml:space="preserve">Tcler's Wiki, s Interneta, </w:t>
      </w:r>
      <w:r w:rsidR="00A645B2" w:rsidRPr="0022636B">
        <w:rPr>
          <w:rFonts w:cs="Arial"/>
          <w:szCs w:val="24"/>
        </w:rPr>
        <w:t>https://wiki.tcl-lang.org/page/What+is+Tk</w:t>
      </w:r>
      <w:r w:rsidR="00A645B2">
        <w:rPr>
          <w:rFonts w:cs="Arial"/>
          <w:szCs w:val="24"/>
        </w:rPr>
        <w:t xml:space="preserve"> (poslijednja izmjena 21.10.2018.), </w:t>
      </w:r>
      <w:r w:rsidR="00A645B2" w:rsidRPr="0022636B">
        <w:rPr>
          <w:rFonts w:cs="Arial"/>
          <w:szCs w:val="24"/>
        </w:rPr>
        <w:t xml:space="preserve"> (</w:t>
      </w:r>
      <w:r w:rsidR="00A645B2">
        <w:rPr>
          <w:rFonts w:cs="Arial"/>
          <w:szCs w:val="24"/>
        </w:rPr>
        <w:t>pristupano</w:t>
      </w:r>
      <w:r w:rsidR="00A645B2" w:rsidRPr="0022636B">
        <w:rPr>
          <w:rFonts w:cs="Arial"/>
          <w:szCs w:val="24"/>
        </w:rPr>
        <w:t xml:space="preserve"> </w:t>
      </w:r>
      <w:r w:rsidR="00A645B2">
        <w:rPr>
          <w:rFonts w:cs="Arial"/>
          <w:szCs w:val="24"/>
        </w:rPr>
        <w:t>15.8.</w:t>
      </w:r>
      <w:r w:rsidR="00A645B2" w:rsidRPr="0022636B">
        <w:rPr>
          <w:rFonts w:cs="Arial"/>
          <w:szCs w:val="24"/>
        </w:rPr>
        <w:t>2021</w:t>
      </w:r>
      <w:r w:rsidR="00A645B2">
        <w:rPr>
          <w:rFonts w:cs="Arial"/>
          <w:szCs w:val="24"/>
        </w:rPr>
        <w:t>.</w:t>
      </w:r>
      <w:r w:rsidR="00A645B2" w:rsidRPr="0022636B">
        <w:rPr>
          <w:rFonts w:cs="Arial"/>
          <w:szCs w:val="24"/>
        </w:rPr>
        <w:t>).</w:t>
      </w:r>
    </w:p>
    <w:p w14:paraId="52651838" w14:textId="504AF724"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16]</w:t>
      </w:r>
      <w:r w:rsidRPr="00E72549">
        <w:rPr>
          <w:rFonts w:cs="Arial"/>
          <w:noProof/>
          <w:szCs w:val="24"/>
        </w:rPr>
        <w:tab/>
      </w:r>
      <w:r w:rsidR="00A645B2" w:rsidRPr="0022636B">
        <w:rPr>
          <w:rFonts w:cs="Arial"/>
          <w:szCs w:val="24"/>
        </w:rPr>
        <w:t>Python Software Foundation,</w:t>
      </w:r>
      <w:r w:rsidR="00A645B2">
        <w:rPr>
          <w:rFonts w:cs="Arial"/>
          <w:szCs w:val="24"/>
        </w:rPr>
        <w:t xml:space="preserve"> </w:t>
      </w:r>
      <w:r w:rsidRPr="00E72549">
        <w:rPr>
          <w:rFonts w:cs="Arial"/>
          <w:noProof/>
          <w:szCs w:val="24"/>
        </w:rPr>
        <w:t>“pickle — Python object serialization — Python 3.9.7 documentation.”</w:t>
      </w:r>
      <w:r w:rsidR="00A645B2">
        <w:rPr>
          <w:rFonts w:cs="Arial"/>
          <w:noProof/>
          <w:szCs w:val="24"/>
        </w:rPr>
        <w:t>, s Interneta,</w:t>
      </w:r>
      <w:r w:rsidRPr="00E72549">
        <w:rPr>
          <w:rFonts w:cs="Arial"/>
          <w:noProof/>
          <w:szCs w:val="24"/>
        </w:rPr>
        <w:t xml:space="preserve"> https://docs.python.org/3/library/pickle.html </w:t>
      </w:r>
      <w:r w:rsidR="00A645B2">
        <w:rPr>
          <w:rFonts w:cs="Arial"/>
          <w:noProof/>
          <w:szCs w:val="24"/>
        </w:rPr>
        <w:t xml:space="preserve">(posljednja izmjena 13.9.2021.) </w:t>
      </w:r>
      <w:r w:rsidRPr="00E72549">
        <w:rPr>
          <w:rFonts w:cs="Arial"/>
          <w:noProof/>
          <w:szCs w:val="24"/>
        </w:rPr>
        <w:t>(</w:t>
      </w:r>
      <w:r w:rsidR="00A645B2">
        <w:rPr>
          <w:rFonts w:cs="Arial"/>
          <w:noProof/>
          <w:szCs w:val="24"/>
        </w:rPr>
        <w:t>pristupano</w:t>
      </w:r>
      <w:r w:rsidR="00A645B2" w:rsidRPr="00E72549">
        <w:rPr>
          <w:rFonts w:cs="Arial"/>
          <w:noProof/>
          <w:szCs w:val="24"/>
        </w:rPr>
        <w:t xml:space="preserve"> </w:t>
      </w:r>
      <w:r w:rsidR="00A645B2">
        <w:rPr>
          <w:rFonts w:cs="Arial"/>
          <w:noProof/>
          <w:szCs w:val="24"/>
        </w:rPr>
        <w:t>13.9.2021.</w:t>
      </w:r>
      <w:r w:rsidRPr="00E72549">
        <w:rPr>
          <w:rFonts w:cs="Arial"/>
          <w:noProof/>
          <w:szCs w:val="24"/>
        </w:rPr>
        <w:t>).</w:t>
      </w:r>
    </w:p>
    <w:p w14:paraId="0B5F06AC" w14:textId="7829C679"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17]</w:t>
      </w:r>
      <w:r w:rsidRPr="00E72549">
        <w:rPr>
          <w:rFonts w:cs="Arial"/>
          <w:noProof/>
          <w:szCs w:val="24"/>
        </w:rPr>
        <w:tab/>
      </w:r>
      <w:r w:rsidR="00A645B2" w:rsidRPr="0022636B">
        <w:rPr>
          <w:rFonts w:cs="Arial"/>
          <w:szCs w:val="24"/>
        </w:rPr>
        <w:t>Python Software Foundation,</w:t>
      </w:r>
      <w:r w:rsidR="00A645B2">
        <w:rPr>
          <w:rFonts w:cs="Arial"/>
          <w:szCs w:val="24"/>
        </w:rPr>
        <w:t xml:space="preserve"> </w:t>
      </w:r>
      <w:r w:rsidRPr="00E72549">
        <w:rPr>
          <w:rFonts w:cs="Arial"/>
          <w:noProof/>
          <w:szCs w:val="24"/>
        </w:rPr>
        <w:t>“copy — Shallow and deep copy operations — Python 3.9.7 documentation.”</w:t>
      </w:r>
      <w:r w:rsidR="00A645B2">
        <w:rPr>
          <w:rFonts w:cs="Arial"/>
          <w:noProof/>
          <w:szCs w:val="24"/>
        </w:rPr>
        <w:t xml:space="preserve">, s Interneta, </w:t>
      </w:r>
      <w:r w:rsidRPr="00E72549">
        <w:rPr>
          <w:rFonts w:cs="Arial"/>
          <w:noProof/>
          <w:szCs w:val="24"/>
        </w:rPr>
        <w:t xml:space="preserve"> https://docs.python.org/3/library/copy.html </w:t>
      </w:r>
      <w:r w:rsidR="00A645B2">
        <w:rPr>
          <w:rFonts w:cs="Arial"/>
          <w:noProof/>
          <w:szCs w:val="24"/>
        </w:rPr>
        <w:t xml:space="preserve">(posljednja izmjena 13.9.2021.) </w:t>
      </w:r>
      <w:r w:rsidRPr="00E72549">
        <w:rPr>
          <w:rFonts w:cs="Arial"/>
          <w:noProof/>
          <w:szCs w:val="24"/>
        </w:rPr>
        <w:t>(</w:t>
      </w:r>
      <w:r w:rsidR="00A645B2">
        <w:rPr>
          <w:rFonts w:cs="Arial"/>
          <w:noProof/>
          <w:szCs w:val="24"/>
        </w:rPr>
        <w:t>pristupano</w:t>
      </w:r>
      <w:r w:rsidR="00A645B2" w:rsidRPr="00E72549">
        <w:rPr>
          <w:rFonts w:cs="Arial"/>
          <w:noProof/>
          <w:szCs w:val="24"/>
        </w:rPr>
        <w:t xml:space="preserve"> </w:t>
      </w:r>
      <w:r w:rsidR="00A645B2">
        <w:rPr>
          <w:rFonts w:cs="Arial"/>
          <w:noProof/>
          <w:szCs w:val="24"/>
        </w:rPr>
        <w:t>13.9.2021.</w:t>
      </w:r>
      <w:r w:rsidRPr="00E72549">
        <w:rPr>
          <w:rFonts w:cs="Arial"/>
          <w:noProof/>
          <w:szCs w:val="24"/>
        </w:rPr>
        <w:t>).</w:t>
      </w:r>
    </w:p>
    <w:p w14:paraId="578F9E4B" w14:textId="7C521EB1" w:rsidR="00E72549" w:rsidRPr="00E72549" w:rsidRDefault="00E72549" w:rsidP="00E72549">
      <w:pPr>
        <w:widowControl w:val="0"/>
        <w:autoSpaceDE w:val="0"/>
        <w:autoSpaceDN w:val="0"/>
        <w:adjustRightInd w:val="0"/>
        <w:ind w:left="640" w:hanging="640"/>
        <w:rPr>
          <w:rFonts w:cs="Arial"/>
          <w:noProof/>
          <w:szCs w:val="24"/>
        </w:rPr>
      </w:pPr>
      <w:r w:rsidRPr="00E72549">
        <w:rPr>
          <w:rFonts w:cs="Arial"/>
          <w:noProof/>
          <w:szCs w:val="24"/>
        </w:rPr>
        <w:t>[18]</w:t>
      </w:r>
      <w:r w:rsidRPr="00E72549">
        <w:rPr>
          <w:rFonts w:cs="Arial"/>
          <w:noProof/>
          <w:szCs w:val="24"/>
        </w:rPr>
        <w:tab/>
      </w:r>
      <w:r w:rsidR="00A645B2" w:rsidRPr="0022636B">
        <w:rPr>
          <w:rFonts w:cs="Arial"/>
          <w:szCs w:val="24"/>
        </w:rPr>
        <w:t>“Desktop Screen Resolution Stats Worldwide”</w:t>
      </w:r>
      <w:r w:rsidR="00A645B2">
        <w:rPr>
          <w:rFonts w:cs="Arial"/>
          <w:szCs w:val="24"/>
        </w:rPr>
        <w:t xml:space="preserve">, </w:t>
      </w:r>
      <w:r w:rsidR="00A645B2" w:rsidRPr="00982E47">
        <w:rPr>
          <w:rFonts w:cs="Arial"/>
          <w:szCs w:val="24"/>
        </w:rPr>
        <w:t>StatCounter Global Stats</w:t>
      </w:r>
      <w:r w:rsidR="00A645B2">
        <w:rPr>
          <w:rFonts w:cs="Arial"/>
          <w:szCs w:val="24"/>
        </w:rPr>
        <w:t>, StatCounter (2021.), s Interneta,</w:t>
      </w:r>
      <w:r w:rsidR="00A645B2" w:rsidRPr="00416C00">
        <w:rPr>
          <w:rFonts w:cs="Arial"/>
          <w:szCs w:val="24"/>
        </w:rPr>
        <w:t xml:space="preserve"> </w:t>
      </w:r>
      <w:r w:rsidR="00A645B2" w:rsidRPr="0022636B">
        <w:rPr>
          <w:rFonts w:cs="Arial"/>
          <w:szCs w:val="24"/>
        </w:rPr>
        <w:t>https://gs.statcounter.com/screen-resolution-stats/desktop/worldwide (</w:t>
      </w:r>
      <w:r w:rsidR="00A645B2">
        <w:rPr>
          <w:rFonts w:cs="Arial"/>
          <w:szCs w:val="24"/>
        </w:rPr>
        <w:t>pristupano</w:t>
      </w:r>
      <w:r w:rsidR="00A645B2" w:rsidRPr="0022636B">
        <w:rPr>
          <w:rFonts w:cs="Arial"/>
          <w:szCs w:val="24"/>
        </w:rPr>
        <w:t xml:space="preserve"> </w:t>
      </w:r>
      <w:r w:rsidR="00A645B2">
        <w:rPr>
          <w:rFonts w:cs="Arial"/>
          <w:szCs w:val="24"/>
        </w:rPr>
        <w:t>24.8.</w:t>
      </w:r>
      <w:r w:rsidR="00A645B2" w:rsidRPr="0022636B">
        <w:rPr>
          <w:rFonts w:cs="Arial"/>
          <w:szCs w:val="24"/>
        </w:rPr>
        <w:t>2021</w:t>
      </w:r>
      <w:r w:rsidR="00A645B2">
        <w:rPr>
          <w:rFonts w:cs="Arial"/>
          <w:szCs w:val="24"/>
        </w:rPr>
        <w:t>.</w:t>
      </w:r>
      <w:r w:rsidR="00A645B2" w:rsidRPr="0022636B">
        <w:rPr>
          <w:rFonts w:cs="Arial"/>
          <w:szCs w:val="24"/>
        </w:rPr>
        <w:t>).</w:t>
      </w:r>
    </w:p>
    <w:p w14:paraId="3BB88AB9" w14:textId="75DF9885" w:rsidR="00E72549" w:rsidRPr="00E72549" w:rsidRDefault="00E72549" w:rsidP="00E72549">
      <w:pPr>
        <w:widowControl w:val="0"/>
        <w:autoSpaceDE w:val="0"/>
        <w:autoSpaceDN w:val="0"/>
        <w:adjustRightInd w:val="0"/>
        <w:ind w:left="640" w:hanging="640"/>
        <w:rPr>
          <w:rFonts w:cs="Arial"/>
          <w:noProof/>
        </w:rPr>
      </w:pPr>
      <w:r w:rsidRPr="00E72549">
        <w:rPr>
          <w:rFonts w:cs="Arial"/>
          <w:noProof/>
          <w:szCs w:val="24"/>
        </w:rPr>
        <w:t>[19]</w:t>
      </w:r>
      <w:r w:rsidRPr="00E72549">
        <w:rPr>
          <w:rFonts w:cs="Arial"/>
          <w:noProof/>
          <w:szCs w:val="24"/>
        </w:rPr>
        <w:tab/>
      </w:r>
      <w:r w:rsidR="00A645B2">
        <w:rPr>
          <w:rFonts w:cs="Arial"/>
          <w:noProof/>
          <w:szCs w:val="24"/>
        </w:rPr>
        <w:t xml:space="preserve">Discord tim (2015.), </w:t>
      </w:r>
      <w:r w:rsidRPr="00E72549">
        <w:rPr>
          <w:rFonts w:cs="Arial"/>
          <w:noProof/>
          <w:szCs w:val="24"/>
        </w:rPr>
        <w:t>“Discord | Tvoje mjesto za razgovor i druženje.”</w:t>
      </w:r>
      <w:r w:rsidR="00A645B2">
        <w:rPr>
          <w:rFonts w:cs="Arial"/>
          <w:noProof/>
          <w:szCs w:val="24"/>
        </w:rPr>
        <w:t xml:space="preserve">, dostupno na: </w:t>
      </w:r>
      <w:r w:rsidRPr="00E72549">
        <w:rPr>
          <w:rFonts w:cs="Arial"/>
          <w:noProof/>
          <w:szCs w:val="24"/>
        </w:rPr>
        <w:t xml:space="preserve"> https://discord.com/ (</w:t>
      </w:r>
      <w:r w:rsidR="00A645B2">
        <w:rPr>
          <w:rFonts w:cs="Arial"/>
          <w:noProof/>
          <w:szCs w:val="24"/>
        </w:rPr>
        <w:t>pristupano 5.9.2021.</w:t>
      </w:r>
      <w:r w:rsidRPr="00E72549">
        <w:rPr>
          <w:rFonts w:cs="Arial"/>
          <w:noProof/>
          <w:szCs w:val="24"/>
        </w:rPr>
        <w:t>).</w:t>
      </w:r>
    </w:p>
    <w:p w14:paraId="58E05136" w14:textId="15FFD93F" w:rsidR="004709EF" w:rsidRPr="00416C00" w:rsidRDefault="007079A4" w:rsidP="009E0931">
      <w:pPr>
        <w:jc w:val="left"/>
      </w:pPr>
      <w:r w:rsidRPr="00416C00">
        <w:fldChar w:fldCharType="end"/>
      </w:r>
    </w:p>
    <w:p w14:paraId="1718C093" w14:textId="18D49757" w:rsidR="00B82788" w:rsidRDefault="001C1EF9" w:rsidP="001C1EF9">
      <w:pPr>
        <w:pStyle w:val="Naslov1"/>
      </w:pPr>
      <w:r>
        <w:br w:type="page"/>
      </w:r>
      <w:bookmarkStart w:id="64" w:name="_Toc82501131"/>
      <w:r>
        <w:lastRenderedPageBreak/>
        <w:t>Prilozi</w:t>
      </w:r>
      <w:bookmarkEnd w:id="64"/>
    </w:p>
    <w:p w14:paraId="2EBEA1C0" w14:textId="7A159216" w:rsidR="00D81870" w:rsidRDefault="00D81870" w:rsidP="00D81870">
      <w:r>
        <w:t>Prilozi se nalaze na CD-u koji se nalazi na stražnjoj korici tvrdog uveza. Prilozi će ovdje biti pobrojani po istom redoslijedu kako se nalaze i njihove mape na mediju.</w:t>
      </w:r>
    </w:p>
    <w:p w14:paraId="289244D0" w14:textId="1642960F" w:rsidR="00D81870" w:rsidRDefault="00D81870" w:rsidP="00D81870">
      <w:r>
        <w:t>Prilog 1: Digitalni format ovog Wordovog dokumenta</w:t>
      </w:r>
      <w:r w:rsidR="0010059C">
        <w:t>,</w:t>
      </w:r>
    </w:p>
    <w:p w14:paraId="3F8B8337" w14:textId="13838502" w:rsidR="00D81870" w:rsidRPr="00B77B41" w:rsidRDefault="00D81870" w:rsidP="00D81870">
      <w:pPr>
        <w:rPr>
          <w:iCs/>
        </w:rPr>
      </w:pPr>
      <w:r>
        <w:t xml:space="preserve">Prilog 2: Aplikacija </w:t>
      </w:r>
      <w:r w:rsidRPr="00585B24">
        <w:rPr>
          <w:i/>
          <w:iCs/>
        </w:rPr>
        <w:t xml:space="preserve">404th </w:t>
      </w:r>
      <w:proofErr w:type="spellStart"/>
      <w:r w:rsidRPr="00585B24">
        <w:rPr>
          <w:i/>
          <w:iCs/>
        </w:rPr>
        <w:t>Assault</w:t>
      </w:r>
      <w:proofErr w:type="spellEnd"/>
      <w:r w:rsidRPr="00585B24">
        <w:rPr>
          <w:i/>
          <w:iCs/>
        </w:rPr>
        <w:t xml:space="preserve"> </w:t>
      </w:r>
      <w:proofErr w:type="spellStart"/>
      <w:r w:rsidRPr="00585B24">
        <w:rPr>
          <w:i/>
          <w:iCs/>
        </w:rPr>
        <w:t>Squad</w:t>
      </w:r>
      <w:proofErr w:type="spellEnd"/>
      <w:r w:rsidR="0010059C">
        <w:rPr>
          <w:iCs/>
        </w:rPr>
        <w:t>,</w:t>
      </w:r>
    </w:p>
    <w:p w14:paraId="7569A20F" w14:textId="26A9A621" w:rsidR="00D81870" w:rsidRDefault="00D81870" w:rsidP="00D81870">
      <w:r>
        <w:t xml:space="preserve">Prilog 3: Izvršna datoteka za instalaciju </w:t>
      </w:r>
      <w:r w:rsidR="0010059C">
        <w:t xml:space="preserve">izdanja </w:t>
      </w:r>
      <w:r w:rsidR="00DE509D">
        <w:t>3.9.7.</w:t>
      </w:r>
      <w:r>
        <w:t xml:space="preserve"> programskog jezika Python za Windows 10</w:t>
      </w:r>
      <w:r w:rsidR="0010059C">
        <w:t>,</w:t>
      </w:r>
    </w:p>
    <w:p w14:paraId="29ADB712" w14:textId="05F10AA8" w:rsidR="00D81870" w:rsidRPr="00C179BD" w:rsidRDefault="00D81870" w:rsidP="00585B24">
      <w:r>
        <w:t>Prilog 4: Excelov dokument s bilješkama o pravilima sustava, formulama i skicama</w:t>
      </w:r>
      <w:r w:rsidR="00DE509D">
        <w:t xml:space="preserve"> te skripta korištena za prebacivanje podataka iz Excelovih tablica u program zajedno sa tekstnim datotekama izvoza iz Excela i rezultata nakon prolaska istih kroz skriptu</w:t>
      </w:r>
      <w:r w:rsidR="0010059C">
        <w:t>.</w:t>
      </w:r>
    </w:p>
    <w:p w14:paraId="7719406F" w14:textId="2BA5E867" w:rsidR="001C1EF9" w:rsidRDefault="001C1EF9">
      <w:pPr>
        <w:spacing w:line="259" w:lineRule="auto"/>
        <w:jc w:val="left"/>
      </w:pPr>
      <w:r>
        <w:br w:type="page"/>
      </w:r>
    </w:p>
    <w:p w14:paraId="16D1772F" w14:textId="77777777" w:rsidR="001C1EF9" w:rsidRPr="001C1EF9" w:rsidRDefault="001C1EF9"/>
    <w:sectPr w:rsidR="001C1EF9" w:rsidRPr="001C1EF9" w:rsidSect="00034FA2">
      <w:headerReference w:type="default" r:id="rId32"/>
      <w:footerReference w:type="default" r:id="rId3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6EF3B" w14:textId="77777777" w:rsidR="00114568" w:rsidRDefault="00114568" w:rsidP="00034FA2">
      <w:pPr>
        <w:spacing w:after="0" w:line="240" w:lineRule="auto"/>
      </w:pPr>
      <w:r>
        <w:separator/>
      </w:r>
    </w:p>
  </w:endnote>
  <w:endnote w:type="continuationSeparator" w:id="0">
    <w:p w14:paraId="1384675F" w14:textId="77777777" w:rsidR="00114568" w:rsidRDefault="00114568" w:rsidP="00034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077358"/>
      <w:docPartObj>
        <w:docPartGallery w:val="Page Numbers (Bottom of Page)"/>
        <w:docPartUnique/>
      </w:docPartObj>
    </w:sdtPr>
    <w:sdtEndPr/>
    <w:sdtContent>
      <w:p w14:paraId="08FE4257" w14:textId="4A1E2EF0" w:rsidR="00FA78A1" w:rsidRDefault="00FA78A1">
        <w:pPr>
          <w:pStyle w:val="Podnoje"/>
          <w:jc w:val="right"/>
        </w:pPr>
        <w:r>
          <w:fldChar w:fldCharType="begin"/>
        </w:r>
        <w:r>
          <w:instrText>PAGE   \* MERGEFORMAT</w:instrText>
        </w:r>
        <w:r>
          <w:fldChar w:fldCharType="separate"/>
        </w:r>
        <w:r>
          <w:t>2</w:t>
        </w:r>
        <w:r>
          <w:fldChar w:fldCharType="end"/>
        </w:r>
      </w:p>
    </w:sdtContent>
  </w:sdt>
  <w:p w14:paraId="4CBB1FB8" w14:textId="2EFBB291" w:rsidR="00FA78A1" w:rsidRDefault="00FA78A1">
    <w:pPr>
      <w:pStyle w:val="Podnoj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12A0" w14:textId="134331C6" w:rsidR="00FA78A1" w:rsidRDefault="00FA78A1">
    <w:pPr>
      <w:pStyle w:val="Podnoj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0BE22" w14:textId="77777777" w:rsidR="00114568" w:rsidRDefault="00114568" w:rsidP="00034FA2">
      <w:pPr>
        <w:spacing w:after="0" w:line="240" w:lineRule="auto"/>
      </w:pPr>
      <w:r>
        <w:separator/>
      </w:r>
    </w:p>
  </w:footnote>
  <w:footnote w:type="continuationSeparator" w:id="0">
    <w:p w14:paraId="56EBCB5B" w14:textId="77777777" w:rsidR="00114568" w:rsidRDefault="00114568" w:rsidP="00034F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9496C" w14:textId="77777777" w:rsidR="00FA78A1" w:rsidRDefault="00FA78A1">
    <w:pPr>
      <w:pStyle w:val="Zaglavlj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B621" w14:textId="77777777" w:rsidR="00FA78A1" w:rsidRDefault="00FA78A1">
    <w:pPr>
      <w:pStyle w:val="Zaglavlj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C3F7CA" w14:textId="77777777" w:rsidR="00FA78A1" w:rsidRDefault="00FA78A1">
    <w:pPr>
      <w:pStyle w:val="Zaglavlj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53756"/>
    <w:multiLevelType w:val="multilevel"/>
    <w:tmpl w:val="FCACE5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4DB62EF"/>
    <w:multiLevelType w:val="multilevel"/>
    <w:tmpl w:val="FCACE5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7905136"/>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D43017"/>
    <w:multiLevelType w:val="multilevel"/>
    <w:tmpl w:val="FCACE5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3E701FA"/>
    <w:multiLevelType w:val="hybridMultilevel"/>
    <w:tmpl w:val="624C8218"/>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5" w15:restartNumberingAfterBreak="0">
    <w:nsid w:val="2A971DD3"/>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FC70544"/>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FDA5F8E"/>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6D5CB6"/>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4F0311"/>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0B32F6"/>
    <w:multiLevelType w:val="multilevel"/>
    <w:tmpl w:val="FCACE5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98568D8"/>
    <w:multiLevelType w:val="multilevel"/>
    <w:tmpl w:val="FCACE5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6C36619"/>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C1B770D"/>
    <w:multiLevelType w:val="hybridMultilevel"/>
    <w:tmpl w:val="15F0E604"/>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2"/>
  </w:num>
  <w:num w:numId="2">
    <w:abstractNumId w:val="11"/>
  </w:num>
  <w:num w:numId="3">
    <w:abstractNumId w:val="7"/>
  </w:num>
  <w:num w:numId="4">
    <w:abstractNumId w:val="5"/>
  </w:num>
  <w:num w:numId="5">
    <w:abstractNumId w:val="9"/>
  </w:num>
  <w:num w:numId="6">
    <w:abstractNumId w:val="6"/>
  </w:num>
  <w:num w:numId="7">
    <w:abstractNumId w:val="8"/>
  </w:num>
  <w:num w:numId="8">
    <w:abstractNumId w:val="2"/>
  </w:num>
  <w:num w:numId="9">
    <w:abstractNumId w:val="1"/>
  </w:num>
  <w:num w:numId="10">
    <w:abstractNumId w:val="13"/>
  </w:num>
  <w:num w:numId="11">
    <w:abstractNumId w:val="4"/>
  </w:num>
  <w:num w:numId="12">
    <w:abstractNumId w:val="0"/>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G0NLWwNDM3NTe3MDNQ0lEKTi0uzszPAykwqwUAi5c84ywAAAA="/>
  </w:docVars>
  <w:rsids>
    <w:rsidRoot w:val="00907D2D"/>
    <w:rsid w:val="00000899"/>
    <w:rsid w:val="0000231A"/>
    <w:rsid w:val="00003439"/>
    <w:rsid w:val="00016D90"/>
    <w:rsid w:val="000174FC"/>
    <w:rsid w:val="00020CA7"/>
    <w:rsid w:val="00021175"/>
    <w:rsid w:val="0002353C"/>
    <w:rsid w:val="00027766"/>
    <w:rsid w:val="000302BE"/>
    <w:rsid w:val="00033A1D"/>
    <w:rsid w:val="000344D2"/>
    <w:rsid w:val="00034FA2"/>
    <w:rsid w:val="00035314"/>
    <w:rsid w:val="000354EE"/>
    <w:rsid w:val="0003624F"/>
    <w:rsid w:val="00042CBC"/>
    <w:rsid w:val="000449D1"/>
    <w:rsid w:val="000462F0"/>
    <w:rsid w:val="000472BD"/>
    <w:rsid w:val="00051F0E"/>
    <w:rsid w:val="000536F4"/>
    <w:rsid w:val="0005711C"/>
    <w:rsid w:val="000617CC"/>
    <w:rsid w:val="00061D9C"/>
    <w:rsid w:val="00070D38"/>
    <w:rsid w:val="0007189A"/>
    <w:rsid w:val="00075736"/>
    <w:rsid w:val="00075F37"/>
    <w:rsid w:val="000764E5"/>
    <w:rsid w:val="00083C3E"/>
    <w:rsid w:val="000849A7"/>
    <w:rsid w:val="0008728D"/>
    <w:rsid w:val="000901ED"/>
    <w:rsid w:val="00097CBD"/>
    <w:rsid w:val="000A2215"/>
    <w:rsid w:val="000B09C4"/>
    <w:rsid w:val="000B12EA"/>
    <w:rsid w:val="000B1559"/>
    <w:rsid w:val="000B1B64"/>
    <w:rsid w:val="000B381C"/>
    <w:rsid w:val="000B6CB4"/>
    <w:rsid w:val="000C0907"/>
    <w:rsid w:val="000C0E88"/>
    <w:rsid w:val="000C77ED"/>
    <w:rsid w:val="000E07F6"/>
    <w:rsid w:val="000E4CF6"/>
    <w:rsid w:val="000F0856"/>
    <w:rsid w:val="000F23D0"/>
    <w:rsid w:val="0010059C"/>
    <w:rsid w:val="00101CE5"/>
    <w:rsid w:val="00104991"/>
    <w:rsid w:val="00114568"/>
    <w:rsid w:val="001154BE"/>
    <w:rsid w:val="0013507F"/>
    <w:rsid w:val="00137C6C"/>
    <w:rsid w:val="00140BB3"/>
    <w:rsid w:val="00143C99"/>
    <w:rsid w:val="00143E14"/>
    <w:rsid w:val="0014567F"/>
    <w:rsid w:val="00145DAD"/>
    <w:rsid w:val="00153584"/>
    <w:rsid w:val="0015361E"/>
    <w:rsid w:val="0015463B"/>
    <w:rsid w:val="00157723"/>
    <w:rsid w:val="0016452E"/>
    <w:rsid w:val="00164B0D"/>
    <w:rsid w:val="0016588E"/>
    <w:rsid w:val="00190EE1"/>
    <w:rsid w:val="001922E1"/>
    <w:rsid w:val="00196CB7"/>
    <w:rsid w:val="001A73DE"/>
    <w:rsid w:val="001B2856"/>
    <w:rsid w:val="001B2DE0"/>
    <w:rsid w:val="001B3513"/>
    <w:rsid w:val="001B6737"/>
    <w:rsid w:val="001C1EF9"/>
    <w:rsid w:val="001C2E07"/>
    <w:rsid w:val="001C6B44"/>
    <w:rsid w:val="001C7EDE"/>
    <w:rsid w:val="001D4ADF"/>
    <w:rsid w:val="001E2A2F"/>
    <w:rsid w:val="001E654C"/>
    <w:rsid w:val="001F3342"/>
    <w:rsid w:val="001F4BD7"/>
    <w:rsid w:val="001F5EAE"/>
    <w:rsid w:val="00200AF3"/>
    <w:rsid w:val="002027AA"/>
    <w:rsid w:val="002064A3"/>
    <w:rsid w:val="00210C93"/>
    <w:rsid w:val="002117D5"/>
    <w:rsid w:val="002216DC"/>
    <w:rsid w:val="0022636B"/>
    <w:rsid w:val="002338A7"/>
    <w:rsid w:val="00234052"/>
    <w:rsid w:val="002344B7"/>
    <w:rsid w:val="00243DFC"/>
    <w:rsid w:val="00244599"/>
    <w:rsid w:val="002470A9"/>
    <w:rsid w:val="00247995"/>
    <w:rsid w:val="00250B0D"/>
    <w:rsid w:val="00251D0E"/>
    <w:rsid w:val="00252432"/>
    <w:rsid w:val="00253BDD"/>
    <w:rsid w:val="00260A70"/>
    <w:rsid w:val="0026192F"/>
    <w:rsid w:val="00265216"/>
    <w:rsid w:val="00270BC9"/>
    <w:rsid w:val="00271DC3"/>
    <w:rsid w:val="00274C66"/>
    <w:rsid w:val="00281C87"/>
    <w:rsid w:val="00281DCE"/>
    <w:rsid w:val="00290399"/>
    <w:rsid w:val="002A5E1A"/>
    <w:rsid w:val="002A70D8"/>
    <w:rsid w:val="002B593D"/>
    <w:rsid w:val="002C5729"/>
    <w:rsid w:val="002D2D9F"/>
    <w:rsid w:val="002D728E"/>
    <w:rsid w:val="002E36BC"/>
    <w:rsid w:val="002E45F3"/>
    <w:rsid w:val="002E50F2"/>
    <w:rsid w:val="002E5C50"/>
    <w:rsid w:val="002E7CBB"/>
    <w:rsid w:val="002E7EA3"/>
    <w:rsid w:val="002F5E6B"/>
    <w:rsid w:val="002F6409"/>
    <w:rsid w:val="00300DC1"/>
    <w:rsid w:val="00301951"/>
    <w:rsid w:val="00301BCC"/>
    <w:rsid w:val="003048F7"/>
    <w:rsid w:val="00304AA0"/>
    <w:rsid w:val="00316059"/>
    <w:rsid w:val="00322739"/>
    <w:rsid w:val="003270AA"/>
    <w:rsid w:val="00327450"/>
    <w:rsid w:val="00333238"/>
    <w:rsid w:val="003354D1"/>
    <w:rsid w:val="0034128C"/>
    <w:rsid w:val="00341984"/>
    <w:rsid w:val="00342E32"/>
    <w:rsid w:val="003433B5"/>
    <w:rsid w:val="00345C2C"/>
    <w:rsid w:val="00347E34"/>
    <w:rsid w:val="00350284"/>
    <w:rsid w:val="0035399C"/>
    <w:rsid w:val="003540F8"/>
    <w:rsid w:val="00357598"/>
    <w:rsid w:val="00360F0C"/>
    <w:rsid w:val="003719A5"/>
    <w:rsid w:val="00371DDF"/>
    <w:rsid w:val="00376D5A"/>
    <w:rsid w:val="00387384"/>
    <w:rsid w:val="00391E92"/>
    <w:rsid w:val="003A102B"/>
    <w:rsid w:val="003A1111"/>
    <w:rsid w:val="003B0100"/>
    <w:rsid w:val="003B28D8"/>
    <w:rsid w:val="003B58CD"/>
    <w:rsid w:val="003B62CF"/>
    <w:rsid w:val="003B7C3D"/>
    <w:rsid w:val="003C0132"/>
    <w:rsid w:val="003C0E7B"/>
    <w:rsid w:val="003C14D8"/>
    <w:rsid w:val="003C6F87"/>
    <w:rsid w:val="003D3460"/>
    <w:rsid w:val="003D43FF"/>
    <w:rsid w:val="003D5429"/>
    <w:rsid w:val="003E06E8"/>
    <w:rsid w:val="003F103F"/>
    <w:rsid w:val="003F22A8"/>
    <w:rsid w:val="00400D6D"/>
    <w:rsid w:val="004138C0"/>
    <w:rsid w:val="004153CA"/>
    <w:rsid w:val="00416C00"/>
    <w:rsid w:val="004202DE"/>
    <w:rsid w:val="0042087C"/>
    <w:rsid w:val="00432982"/>
    <w:rsid w:val="00433CD5"/>
    <w:rsid w:val="00436F9F"/>
    <w:rsid w:val="00440AA6"/>
    <w:rsid w:val="00454709"/>
    <w:rsid w:val="00456430"/>
    <w:rsid w:val="004654FD"/>
    <w:rsid w:val="004655FE"/>
    <w:rsid w:val="004709EF"/>
    <w:rsid w:val="0048143F"/>
    <w:rsid w:val="0048229B"/>
    <w:rsid w:val="00482553"/>
    <w:rsid w:val="00484212"/>
    <w:rsid w:val="004942C9"/>
    <w:rsid w:val="004A2648"/>
    <w:rsid w:val="004A2EE2"/>
    <w:rsid w:val="004B2E68"/>
    <w:rsid w:val="004B54C4"/>
    <w:rsid w:val="004C3098"/>
    <w:rsid w:val="004C3E68"/>
    <w:rsid w:val="004C4867"/>
    <w:rsid w:val="004C4DBA"/>
    <w:rsid w:val="004C68FD"/>
    <w:rsid w:val="004C704E"/>
    <w:rsid w:val="004D7EA0"/>
    <w:rsid w:val="004E4265"/>
    <w:rsid w:val="004E4F0E"/>
    <w:rsid w:val="004E6607"/>
    <w:rsid w:val="004F22CD"/>
    <w:rsid w:val="004F3B92"/>
    <w:rsid w:val="004F4B76"/>
    <w:rsid w:val="004F53FE"/>
    <w:rsid w:val="00500BF6"/>
    <w:rsid w:val="00503CD4"/>
    <w:rsid w:val="00503EB4"/>
    <w:rsid w:val="005117AB"/>
    <w:rsid w:val="005154F0"/>
    <w:rsid w:val="005216C7"/>
    <w:rsid w:val="00522D37"/>
    <w:rsid w:val="005232A3"/>
    <w:rsid w:val="00526011"/>
    <w:rsid w:val="005304AA"/>
    <w:rsid w:val="00532A58"/>
    <w:rsid w:val="00535FBD"/>
    <w:rsid w:val="00543646"/>
    <w:rsid w:val="005449D9"/>
    <w:rsid w:val="00544E6A"/>
    <w:rsid w:val="00544F48"/>
    <w:rsid w:val="00555DB3"/>
    <w:rsid w:val="005620E2"/>
    <w:rsid w:val="00563856"/>
    <w:rsid w:val="0056579C"/>
    <w:rsid w:val="00565D92"/>
    <w:rsid w:val="00565FA6"/>
    <w:rsid w:val="00566106"/>
    <w:rsid w:val="005679FC"/>
    <w:rsid w:val="005768E5"/>
    <w:rsid w:val="00581AE5"/>
    <w:rsid w:val="00582021"/>
    <w:rsid w:val="005842D8"/>
    <w:rsid w:val="00585B24"/>
    <w:rsid w:val="0059253B"/>
    <w:rsid w:val="00595B8D"/>
    <w:rsid w:val="005A01D7"/>
    <w:rsid w:val="005A1180"/>
    <w:rsid w:val="005A2347"/>
    <w:rsid w:val="005C0AA2"/>
    <w:rsid w:val="005C38DA"/>
    <w:rsid w:val="005D6114"/>
    <w:rsid w:val="005D6742"/>
    <w:rsid w:val="005E3FC3"/>
    <w:rsid w:val="005E622C"/>
    <w:rsid w:val="005E6956"/>
    <w:rsid w:val="005F6028"/>
    <w:rsid w:val="005F60FC"/>
    <w:rsid w:val="00610906"/>
    <w:rsid w:val="0061220A"/>
    <w:rsid w:val="006223CB"/>
    <w:rsid w:val="00630065"/>
    <w:rsid w:val="00636437"/>
    <w:rsid w:val="00655DDD"/>
    <w:rsid w:val="0067717E"/>
    <w:rsid w:val="006826D2"/>
    <w:rsid w:val="00682B06"/>
    <w:rsid w:val="0068307A"/>
    <w:rsid w:val="00685C65"/>
    <w:rsid w:val="00687F0F"/>
    <w:rsid w:val="00691666"/>
    <w:rsid w:val="006A10F9"/>
    <w:rsid w:val="006A30AB"/>
    <w:rsid w:val="006B07C8"/>
    <w:rsid w:val="006B0E80"/>
    <w:rsid w:val="006B7783"/>
    <w:rsid w:val="006C0623"/>
    <w:rsid w:val="006C1898"/>
    <w:rsid w:val="006C20F1"/>
    <w:rsid w:val="006C6851"/>
    <w:rsid w:val="006D0011"/>
    <w:rsid w:val="006D0719"/>
    <w:rsid w:val="006D1CD3"/>
    <w:rsid w:val="006D4C33"/>
    <w:rsid w:val="006D54E3"/>
    <w:rsid w:val="006E00C3"/>
    <w:rsid w:val="006E44C1"/>
    <w:rsid w:val="006E593C"/>
    <w:rsid w:val="006E6755"/>
    <w:rsid w:val="006E7A90"/>
    <w:rsid w:val="006F1678"/>
    <w:rsid w:val="006F3259"/>
    <w:rsid w:val="006F34E8"/>
    <w:rsid w:val="006F508C"/>
    <w:rsid w:val="00702513"/>
    <w:rsid w:val="00702D1B"/>
    <w:rsid w:val="0070558E"/>
    <w:rsid w:val="007079A4"/>
    <w:rsid w:val="00707F9C"/>
    <w:rsid w:val="007118AB"/>
    <w:rsid w:val="00712631"/>
    <w:rsid w:val="0071754B"/>
    <w:rsid w:val="00727B74"/>
    <w:rsid w:val="007359A6"/>
    <w:rsid w:val="0074069D"/>
    <w:rsid w:val="0074330E"/>
    <w:rsid w:val="0075210D"/>
    <w:rsid w:val="007541DD"/>
    <w:rsid w:val="0075573F"/>
    <w:rsid w:val="00756116"/>
    <w:rsid w:val="00757A7C"/>
    <w:rsid w:val="00757CC7"/>
    <w:rsid w:val="0076116F"/>
    <w:rsid w:val="00762837"/>
    <w:rsid w:val="007647C4"/>
    <w:rsid w:val="00792516"/>
    <w:rsid w:val="007951A2"/>
    <w:rsid w:val="007971F3"/>
    <w:rsid w:val="007A3E9B"/>
    <w:rsid w:val="007A5AA5"/>
    <w:rsid w:val="007A7B08"/>
    <w:rsid w:val="007B0624"/>
    <w:rsid w:val="007B0DB4"/>
    <w:rsid w:val="007B1D74"/>
    <w:rsid w:val="007B3872"/>
    <w:rsid w:val="007C4FFE"/>
    <w:rsid w:val="007D4535"/>
    <w:rsid w:val="007D7EBC"/>
    <w:rsid w:val="007E3D13"/>
    <w:rsid w:val="007E5E5A"/>
    <w:rsid w:val="007F0CDA"/>
    <w:rsid w:val="007F2465"/>
    <w:rsid w:val="007F2BEA"/>
    <w:rsid w:val="007F563E"/>
    <w:rsid w:val="00802897"/>
    <w:rsid w:val="00802B87"/>
    <w:rsid w:val="00806805"/>
    <w:rsid w:val="00811047"/>
    <w:rsid w:val="00811D79"/>
    <w:rsid w:val="00814B64"/>
    <w:rsid w:val="00814EB1"/>
    <w:rsid w:val="008153F4"/>
    <w:rsid w:val="0082646D"/>
    <w:rsid w:val="008278B8"/>
    <w:rsid w:val="00831C64"/>
    <w:rsid w:val="00836651"/>
    <w:rsid w:val="008406B1"/>
    <w:rsid w:val="00844418"/>
    <w:rsid w:val="00851623"/>
    <w:rsid w:val="00855C3A"/>
    <w:rsid w:val="00857DB2"/>
    <w:rsid w:val="00861150"/>
    <w:rsid w:val="00863137"/>
    <w:rsid w:val="00865D48"/>
    <w:rsid w:val="008746F4"/>
    <w:rsid w:val="008765D9"/>
    <w:rsid w:val="00876C9C"/>
    <w:rsid w:val="008803D0"/>
    <w:rsid w:val="008812E5"/>
    <w:rsid w:val="00882FE8"/>
    <w:rsid w:val="0089612F"/>
    <w:rsid w:val="008A3B9E"/>
    <w:rsid w:val="008A4CBA"/>
    <w:rsid w:val="008A5C10"/>
    <w:rsid w:val="008A6BD0"/>
    <w:rsid w:val="008A6E27"/>
    <w:rsid w:val="008B4DBD"/>
    <w:rsid w:val="008D2EF4"/>
    <w:rsid w:val="008D634B"/>
    <w:rsid w:val="008F3C55"/>
    <w:rsid w:val="008F5E8B"/>
    <w:rsid w:val="0090263F"/>
    <w:rsid w:val="00907D2D"/>
    <w:rsid w:val="009129D2"/>
    <w:rsid w:val="009174BF"/>
    <w:rsid w:val="009229D1"/>
    <w:rsid w:val="00930D12"/>
    <w:rsid w:val="00936BCE"/>
    <w:rsid w:val="00937E32"/>
    <w:rsid w:val="00945177"/>
    <w:rsid w:val="0095076C"/>
    <w:rsid w:val="0095312B"/>
    <w:rsid w:val="009638C5"/>
    <w:rsid w:val="009639EF"/>
    <w:rsid w:val="00974540"/>
    <w:rsid w:val="00976217"/>
    <w:rsid w:val="00976E22"/>
    <w:rsid w:val="00984D82"/>
    <w:rsid w:val="00986C27"/>
    <w:rsid w:val="00987050"/>
    <w:rsid w:val="00991914"/>
    <w:rsid w:val="00997642"/>
    <w:rsid w:val="009A0D92"/>
    <w:rsid w:val="009A27B0"/>
    <w:rsid w:val="009A3F9E"/>
    <w:rsid w:val="009A44B3"/>
    <w:rsid w:val="009B1E5F"/>
    <w:rsid w:val="009C2FB3"/>
    <w:rsid w:val="009C31D6"/>
    <w:rsid w:val="009C7535"/>
    <w:rsid w:val="009D2281"/>
    <w:rsid w:val="009D5724"/>
    <w:rsid w:val="009D5EBD"/>
    <w:rsid w:val="009E0931"/>
    <w:rsid w:val="009E299D"/>
    <w:rsid w:val="009E5875"/>
    <w:rsid w:val="009E67BB"/>
    <w:rsid w:val="009E6A91"/>
    <w:rsid w:val="009F112F"/>
    <w:rsid w:val="009F1A70"/>
    <w:rsid w:val="00A006D4"/>
    <w:rsid w:val="00A124F3"/>
    <w:rsid w:val="00A142B5"/>
    <w:rsid w:val="00A22232"/>
    <w:rsid w:val="00A23C6C"/>
    <w:rsid w:val="00A30AAF"/>
    <w:rsid w:val="00A3478B"/>
    <w:rsid w:val="00A375BA"/>
    <w:rsid w:val="00A44D56"/>
    <w:rsid w:val="00A56442"/>
    <w:rsid w:val="00A5686D"/>
    <w:rsid w:val="00A56BD0"/>
    <w:rsid w:val="00A62AAB"/>
    <w:rsid w:val="00A645B2"/>
    <w:rsid w:val="00A706C1"/>
    <w:rsid w:val="00A7302E"/>
    <w:rsid w:val="00A921F9"/>
    <w:rsid w:val="00A95544"/>
    <w:rsid w:val="00AA29D8"/>
    <w:rsid w:val="00AA2C71"/>
    <w:rsid w:val="00AB265A"/>
    <w:rsid w:val="00AB4FBB"/>
    <w:rsid w:val="00AC22D1"/>
    <w:rsid w:val="00AC523A"/>
    <w:rsid w:val="00AC72E6"/>
    <w:rsid w:val="00AD0971"/>
    <w:rsid w:val="00AD4399"/>
    <w:rsid w:val="00AD57EB"/>
    <w:rsid w:val="00AE7DDF"/>
    <w:rsid w:val="00AF388C"/>
    <w:rsid w:val="00AF5351"/>
    <w:rsid w:val="00AF54A4"/>
    <w:rsid w:val="00AF6DD5"/>
    <w:rsid w:val="00B03257"/>
    <w:rsid w:val="00B21AF5"/>
    <w:rsid w:val="00B231C1"/>
    <w:rsid w:val="00B271F1"/>
    <w:rsid w:val="00B40B17"/>
    <w:rsid w:val="00B42323"/>
    <w:rsid w:val="00B431AB"/>
    <w:rsid w:val="00B521C9"/>
    <w:rsid w:val="00B552D6"/>
    <w:rsid w:val="00B57280"/>
    <w:rsid w:val="00B60758"/>
    <w:rsid w:val="00B60CF7"/>
    <w:rsid w:val="00B643DA"/>
    <w:rsid w:val="00B66996"/>
    <w:rsid w:val="00B67B6B"/>
    <w:rsid w:val="00B715BA"/>
    <w:rsid w:val="00B76422"/>
    <w:rsid w:val="00B76F0A"/>
    <w:rsid w:val="00B77B41"/>
    <w:rsid w:val="00B82788"/>
    <w:rsid w:val="00B86D95"/>
    <w:rsid w:val="00B93C1D"/>
    <w:rsid w:val="00B952CD"/>
    <w:rsid w:val="00B953C1"/>
    <w:rsid w:val="00BA0DD8"/>
    <w:rsid w:val="00BA2B5E"/>
    <w:rsid w:val="00BA65E4"/>
    <w:rsid w:val="00BA759A"/>
    <w:rsid w:val="00BA7E78"/>
    <w:rsid w:val="00BB003F"/>
    <w:rsid w:val="00BB4B8A"/>
    <w:rsid w:val="00BB677C"/>
    <w:rsid w:val="00BC3A60"/>
    <w:rsid w:val="00BD2B2B"/>
    <w:rsid w:val="00BD6D28"/>
    <w:rsid w:val="00BE56CC"/>
    <w:rsid w:val="00BE6FBB"/>
    <w:rsid w:val="00BF2726"/>
    <w:rsid w:val="00BF314D"/>
    <w:rsid w:val="00C07326"/>
    <w:rsid w:val="00C11694"/>
    <w:rsid w:val="00C11E25"/>
    <w:rsid w:val="00C12BE5"/>
    <w:rsid w:val="00C15321"/>
    <w:rsid w:val="00C167D2"/>
    <w:rsid w:val="00C179BD"/>
    <w:rsid w:val="00C23192"/>
    <w:rsid w:val="00C35534"/>
    <w:rsid w:val="00C357E4"/>
    <w:rsid w:val="00C37E39"/>
    <w:rsid w:val="00C4145A"/>
    <w:rsid w:val="00C42DCA"/>
    <w:rsid w:val="00C43D65"/>
    <w:rsid w:val="00C470E9"/>
    <w:rsid w:val="00C56904"/>
    <w:rsid w:val="00C60D16"/>
    <w:rsid w:val="00C665CC"/>
    <w:rsid w:val="00C70B5B"/>
    <w:rsid w:val="00C76D48"/>
    <w:rsid w:val="00C81311"/>
    <w:rsid w:val="00C83994"/>
    <w:rsid w:val="00C9291D"/>
    <w:rsid w:val="00CA6389"/>
    <w:rsid w:val="00CB1239"/>
    <w:rsid w:val="00CC76D2"/>
    <w:rsid w:val="00CD70F2"/>
    <w:rsid w:val="00CE1142"/>
    <w:rsid w:val="00CF1F67"/>
    <w:rsid w:val="00CF3CE0"/>
    <w:rsid w:val="00CF7B9E"/>
    <w:rsid w:val="00D0123D"/>
    <w:rsid w:val="00D014AB"/>
    <w:rsid w:val="00D058D7"/>
    <w:rsid w:val="00D132EA"/>
    <w:rsid w:val="00D207B9"/>
    <w:rsid w:val="00D226A9"/>
    <w:rsid w:val="00D24B58"/>
    <w:rsid w:val="00D36FD0"/>
    <w:rsid w:val="00D37C07"/>
    <w:rsid w:val="00D4165F"/>
    <w:rsid w:val="00D43A68"/>
    <w:rsid w:val="00D54096"/>
    <w:rsid w:val="00D574D6"/>
    <w:rsid w:val="00D60D4E"/>
    <w:rsid w:val="00D63592"/>
    <w:rsid w:val="00D647E6"/>
    <w:rsid w:val="00D723FD"/>
    <w:rsid w:val="00D77448"/>
    <w:rsid w:val="00D81870"/>
    <w:rsid w:val="00D82092"/>
    <w:rsid w:val="00D821DA"/>
    <w:rsid w:val="00D940F9"/>
    <w:rsid w:val="00D97F77"/>
    <w:rsid w:val="00D97FE6"/>
    <w:rsid w:val="00DA1967"/>
    <w:rsid w:val="00DA2DDE"/>
    <w:rsid w:val="00DA533E"/>
    <w:rsid w:val="00DB22A3"/>
    <w:rsid w:val="00DB6A87"/>
    <w:rsid w:val="00DC171F"/>
    <w:rsid w:val="00DC335C"/>
    <w:rsid w:val="00DC3821"/>
    <w:rsid w:val="00DC5258"/>
    <w:rsid w:val="00DD02E3"/>
    <w:rsid w:val="00DD5373"/>
    <w:rsid w:val="00DD558D"/>
    <w:rsid w:val="00DD5D41"/>
    <w:rsid w:val="00DE509D"/>
    <w:rsid w:val="00DE6B9B"/>
    <w:rsid w:val="00DE7423"/>
    <w:rsid w:val="00DE7FD8"/>
    <w:rsid w:val="00E00DF0"/>
    <w:rsid w:val="00E020F9"/>
    <w:rsid w:val="00E0288D"/>
    <w:rsid w:val="00E041EB"/>
    <w:rsid w:val="00E07746"/>
    <w:rsid w:val="00E07D82"/>
    <w:rsid w:val="00E102B1"/>
    <w:rsid w:val="00E11C30"/>
    <w:rsid w:val="00E15EA6"/>
    <w:rsid w:val="00E278BC"/>
    <w:rsid w:val="00E40396"/>
    <w:rsid w:val="00E416C3"/>
    <w:rsid w:val="00E418AF"/>
    <w:rsid w:val="00E513FF"/>
    <w:rsid w:val="00E527E4"/>
    <w:rsid w:val="00E52B65"/>
    <w:rsid w:val="00E52C37"/>
    <w:rsid w:val="00E608D7"/>
    <w:rsid w:val="00E6120C"/>
    <w:rsid w:val="00E71665"/>
    <w:rsid w:val="00E72549"/>
    <w:rsid w:val="00E72585"/>
    <w:rsid w:val="00E726DB"/>
    <w:rsid w:val="00E76037"/>
    <w:rsid w:val="00E80AE1"/>
    <w:rsid w:val="00E81505"/>
    <w:rsid w:val="00E916E5"/>
    <w:rsid w:val="00E97F33"/>
    <w:rsid w:val="00EA7602"/>
    <w:rsid w:val="00EB1229"/>
    <w:rsid w:val="00EB2672"/>
    <w:rsid w:val="00EB48C5"/>
    <w:rsid w:val="00EB59C7"/>
    <w:rsid w:val="00EB761A"/>
    <w:rsid w:val="00ED352C"/>
    <w:rsid w:val="00ED6D14"/>
    <w:rsid w:val="00EE6F79"/>
    <w:rsid w:val="00EF0017"/>
    <w:rsid w:val="00EF0641"/>
    <w:rsid w:val="00EF1AF1"/>
    <w:rsid w:val="00F12467"/>
    <w:rsid w:val="00F139D1"/>
    <w:rsid w:val="00F13DDE"/>
    <w:rsid w:val="00F23771"/>
    <w:rsid w:val="00F271F9"/>
    <w:rsid w:val="00F27926"/>
    <w:rsid w:val="00F322D4"/>
    <w:rsid w:val="00F337B7"/>
    <w:rsid w:val="00F343EF"/>
    <w:rsid w:val="00F501A7"/>
    <w:rsid w:val="00F50942"/>
    <w:rsid w:val="00F62222"/>
    <w:rsid w:val="00F77446"/>
    <w:rsid w:val="00F82322"/>
    <w:rsid w:val="00F83F13"/>
    <w:rsid w:val="00F907E4"/>
    <w:rsid w:val="00F96605"/>
    <w:rsid w:val="00F97337"/>
    <w:rsid w:val="00FA16BF"/>
    <w:rsid w:val="00FA3090"/>
    <w:rsid w:val="00FA3E2D"/>
    <w:rsid w:val="00FA5070"/>
    <w:rsid w:val="00FA50E1"/>
    <w:rsid w:val="00FA54BD"/>
    <w:rsid w:val="00FA78A1"/>
    <w:rsid w:val="00FB17E8"/>
    <w:rsid w:val="00FB483F"/>
    <w:rsid w:val="00FB5409"/>
    <w:rsid w:val="00FC0A63"/>
    <w:rsid w:val="00FC105A"/>
    <w:rsid w:val="00FC6565"/>
    <w:rsid w:val="00FD1274"/>
    <w:rsid w:val="00FD37D5"/>
    <w:rsid w:val="00FD3812"/>
    <w:rsid w:val="00FE1A2E"/>
    <w:rsid w:val="00FE72F0"/>
    <w:rsid w:val="00FF344A"/>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6AC797"/>
  <w15:chartTrackingRefBased/>
  <w15:docId w15:val="{5D1E5FC8-0212-4552-B1BE-75614E063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2788"/>
    <w:pPr>
      <w:spacing w:line="360" w:lineRule="auto"/>
      <w:jc w:val="both"/>
    </w:pPr>
    <w:rPr>
      <w:rFonts w:ascii="Arial" w:hAnsi="Arial"/>
      <w:sz w:val="24"/>
    </w:rPr>
  </w:style>
  <w:style w:type="paragraph" w:styleId="Naslov1">
    <w:name w:val="heading 1"/>
    <w:basedOn w:val="Normal"/>
    <w:next w:val="Normal"/>
    <w:link w:val="Naslov1Char"/>
    <w:uiPriority w:val="9"/>
    <w:qFormat/>
    <w:rsid w:val="00AD4399"/>
    <w:pPr>
      <w:keepNext/>
      <w:keepLines/>
      <w:spacing w:before="240" w:after="0"/>
      <w:outlineLvl w:val="0"/>
    </w:pPr>
    <w:rPr>
      <w:rFonts w:eastAsiaTheme="majorEastAsia" w:cstheme="majorBidi"/>
      <w:sz w:val="28"/>
      <w:szCs w:val="32"/>
    </w:rPr>
  </w:style>
  <w:style w:type="paragraph" w:styleId="Naslov2">
    <w:name w:val="heading 2"/>
    <w:basedOn w:val="Normal"/>
    <w:next w:val="Normal"/>
    <w:link w:val="Naslov2Char"/>
    <w:uiPriority w:val="9"/>
    <w:unhideWhenUsed/>
    <w:qFormat/>
    <w:rsid w:val="00AD4399"/>
    <w:pPr>
      <w:keepNext/>
      <w:keepLines/>
      <w:spacing w:before="40" w:after="0"/>
      <w:outlineLvl w:val="1"/>
    </w:pPr>
    <w:rPr>
      <w:rFonts w:eastAsiaTheme="majorEastAsia" w:cstheme="majorBidi"/>
      <w:sz w:val="26"/>
      <w:szCs w:val="26"/>
    </w:rPr>
  </w:style>
  <w:style w:type="paragraph" w:styleId="Naslov3">
    <w:name w:val="heading 3"/>
    <w:basedOn w:val="Normal"/>
    <w:next w:val="Normal"/>
    <w:link w:val="Naslov3Char"/>
    <w:uiPriority w:val="9"/>
    <w:unhideWhenUsed/>
    <w:qFormat/>
    <w:rsid w:val="00757CC7"/>
    <w:pPr>
      <w:keepNext/>
      <w:keepLines/>
      <w:spacing w:before="40" w:after="0"/>
      <w:outlineLvl w:val="2"/>
    </w:pPr>
    <w:rPr>
      <w:rFonts w:eastAsiaTheme="majorEastAsia" w:cstheme="majorBidi"/>
      <w:szCs w:val="24"/>
    </w:rPr>
  </w:style>
  <w:style w:type="character" w:default="1" w:styleId="Zadanifontodlomka">
    <w:name w:val="Default Paragraph Font"/>
    <w:uiPriority w:val="1"/>
    <w:semiHidden/>
    <w:unhideWhenUsed/>
  </w:style>
  <w:style w:type="table" w:default="1" w:styleId="Obinatablica">
    <w:name w:val="Normal Table"/>
    <w:uiPriority w:val="99"/>
    <w:semiHidden/>
    <w:unhideWhenUsed/>
    <w:tblPr>
      <w:tblInd w:w="0" w:type="dxa"/>
      <w:tblCellMar>
        <w:top w:w="0" w:type="dxa"/>
        <w:left w:w="108" w:type="dxa"/>
        <w:bottom w:w="0" w:type="dxa"/>
        <w:right w:w="108" w:type="dxa"/>
      </w:tblCellMar>
    </w:tblPr>
  </w:style>
  <w:style w:type="numbering" w:default="1" w:styleId="Bezpopisa">
    <w:name w:val="No List"/>
    <w:uiPriority w:val="99"/>
    <w:semiHidden/>
    <w:unhideWhenUsed/>
  </w:style>
  <w:style w:type="paragraph" w:styleId="Zaglavlje">
    <w:name w:val="header"/>
    <w:basedOn w:val="Normal"/>
    <w:link w:val="ZaglavljeChar"/>
    <w:uiPriority w:val="99"/>
    <w:unhideWhenUsed/>
    <w:rsid w:val="00034FA2"/>
    <w:pPr>
      <w:tabs>
        <w:tab w:val="center" w:pos="4536"/>
        <w:tab w:val="right" w:pos="9072"/>
      </w:tabs>
      <w:spacing w:after="0" w:line="240" w:lineRule="auto"/>
    </w:pPr>
  </w:style>
  <w:style w:type="character" w:customStyle="1" w:styleId="ZaglavljeChar">
    <w:name w:val="Zaglavlje Char"/>
    <w:basedOn w:val="Zadanifontodlomka"/>
    <w:link w:val="Zaglavlje"/>
    <w:uiPriority w:val="99"/>
    <w:rsid w:val="00034FA2"/>
  </w:style>
  <w:style w:type="paragraph" w:styleId="Podnoje">
    <w:name w:val="footer"/>
    <w:basedOn w:val="Normal"/>
    <w:link w:val="PodnojeChar"/>
    <w:uiPriority w:val="99"/>
    <w:unhideWhenUsed/>
    <w:rsid w:val="00034FA2"/>
    <w:pPr>
      <w:tabs>
        <w:tab w:val="center" w:pos="4536"/>
        <w:tab w:val="right" w:pos="9072"/>
      </w:tabs>
      <w:spacing w:after="0" w:line="240" w:lineRule="auto"/>
    </w:pPr>
  </w:style>
  <w:style w:type="character" w:customStyle="1" w:styleId="PodnojeChar">
    <w:name w:val="Podnožje Char"/>
    <w:basedOn w:val="Zadanifontodlomka"/>
    <w:link w:val="Podnoje"/>
    <w:uiPriority w:val="99"/>
    <w:rsid w:val="00034FA2"/>
  </w:style>
  <w:style w:type="character" w:customStyle="1" w:styleId="Naslov1Char">
    <w:name w:val="Naslov 1 Char"/>
    <w:basedOn w:val="Zadanifontodlomka"/>
    <w:link w:val="Naslov1"/>
    <w:uiPriority w:val="9"/>
    <w:rsid w:val="00AD4399"/>
    <w:rPr>
      <w:rFonts w:ascii="Arial" w:eastAsiaTheme="majorEastAsia" w:hAnsi="Arial" w:cstheme="majorBidi"/>
      <w:sz w:val="28"/>
      <w:szCs w:val="32"/>
    </w:rPr>
  </w:style>
  <w:style w:type="character" w:customStyle="1" w:styleId="Naslov2Char">
    <w:name w:val="Naslov 2 Char"/>
    <w:basedOn w:val="Zadanifontodlomka"/>
    <w:link w:val="Naslov2"/>
    <w:uiPriority w:val="9"/>
    <w:rsid w:val="00AD4399"/>
    <w:rPr>
      <w:rFonts w:ascii="Arial" w:eastAsiaTheme="majorEastAsia" w:hAnsi="Arial" w:cstheme="majorBidi"/>
      <w:sz w:val="26"/>
      <w:szCs w:val="26"/>
    </w:rPr>
  </w:style>
  <w:style w:type="paragraph" w:styleId="Bezproreda">
    <w:name w:val="No Spacing"/>
    <w:uiPriority w:val="1"/>
    <w:qFormat/>
    <w:rsid w:val="00AD4399"/>
    <w:pPr>
      <w:spacing w:after="0" w:line="240" w:lineRule="auto"/>
    </w:pPr>
    <w:rPr>
      <w:rFonts w:ascii="Arial" w:hAnsi="Arial"/>
      <w:sz w:val="24"/>
    </w:rPr>
  </w:style>
  <w:style w:type="character" w:customStyle="1" w:styleId="Naslov3Char">
    <w:name w:val="Naslov 3 Char"/>
    <w:basedOn w:val="Zadanifontodlomka"/>
    <w:link w:val="Naslov3"/>
    <w:uiPriority w:val="9"/>
    <w:rsid w:val="00757CC7"/>
    <w:rPr>
      <w:rFonts w:ascii="Arial" w:eastAsiaTheme="majorEastAsia" w:hAnsi="Arial" w:cstheme="majorBidi"/>
      <w:sz w:val="24"/>
      <w:szCs w:val="24"/>
    </w:rPr>
  </w:style>
  <w:style w:type="paragraph" w:styleId="Odlomakpopisa">
    <w:name w:val="List Paragraph"/>
    <w:basedOn w:val="Normal"/>
    <w:uiPriority w:val="34"/>
    <w:qFormat/>
    <w:rsid w:val="00757CC7"/>
    <w:pPr>
      <w:ind w:left="720"/>
      <w:contextualSpacing/>
    </w:pPr>
  </w:style>
  <w:style w:type="paragraph" w:styleId="TOCNaslov">
    <w:name w:val="TOC Heading"/>
    <w:basedOn w:val="Naslov1"/>
    <w:next w:val="Normal"/>
    <w:uiPriority w:val="39"/>
    <w:unhideWhenUsed/>
    <w:qFormat/>
    <w:rsid w:val="009A27B0"/>
    <w:pPr>
      <w:jc w:val="left"/>
      <w:outlineLvl w:val="9"/>
    </w:pPr>
    <w:rPr>
      <w:rFonts w:asciiTheme="majorHAnsi" w:hAnsiTheme="majorHAnsi"/>
      <w:color w:val="2E74B5" w:themeColor="accent1" w:themeShade="BF"/>
      <w:sz w:val="32"/>
      <w:lang w:eastAsia="hr-HR"/>
    </w:rPr>
  </w:style>
  <w:style w:type="paragraph" w:styleId="Sadraj1">
    <w:name w:val="toc 1"/>
    <w:basedOn w:val="Normal"/>
    <w:next w:val="Normal"/>
    <w:autoRedefine/>
    <w:uiPriority w:val="39"/>
    <w:unhideWhenUsed/>
    <w:rsid w:val="006B07C8"/>
    <w:pPr>
      <w:tabs>
        <w:tab w:val="right" w:leader="dot" w:pos="9062"/>
      </w:tabs>
      <w:spacing w:after="100"/>
    </w:pPr>
  </w:style>
  <w:style w:type="paragraph" w:styleId="Sadraj2">
    <w:name w:val="toc 2"/>
    <w:basedOn w:val="Normal"/>
    <w:next w:val="Normal"/>
    <w:autoRedefine/>
    <w:uiPriority w:val="39"/>
    <w:unhideWhenUsed/>
    <w:rsid w:val="009A27B0"/>
    <w:pPr>
      <w:spacing w:after="100"/>
      <w:ind w:left="240"/>
    </w:pPr>
  </w:style>
  <w:style w:type="paragraph" w:styleId="Sadraj3">
    <w:name w:val="toc 3"/>
    <w:basedOn w:val="Normal"/>
    <w:next w:val="Normal"/>
    <w:autoRedefine/>
    <w:uiPriority w:val="39"/>
    <w:unhideWhenUsed/>
    <w:rsid w:val="009A27B0"/>
    <w:pPr>
      <w:spacing w:after="100"/>
      <w:ind w:left="480"/>
    </w:pPr>
  </w:style>
  <w:style w:type="character" w:styleId="Hiperveza">
    <w:name w:val="Hyperlink"/>
    <w:basedOn w:val="Zadanifontodlomka"/>
    <w:uiPriority w:val="99"/>
    <w:unhideWhenUsed/>
    <w:rsid w:val="009A27B0"/>
    <w:rPr>
      <w:color w:val="0563C1" w:themeColor="hyperlink"/>
      <w:u w:val="single"/>
    </w:rPr>
  </w:style>
  <w:style w:type="paragraph" w:styleId="Opisslike">
    <w:name w:val="caption"/>
    <w:basedOn w:val="Normal"/>
    <w:next w:val="Normal"/>
    <w:uiPriority w:val="35"/>
    <w:unhideWhenUsed/>
    <w:qFormat/>
    <w:rsid w:val="009A27B0"/>
    <w:pPr>
      <w:spacing w:after="200" w:line="240" w:lineRule="auto"/>
    </w:pPr>
    <w:rPr>
      <w:i/>
      <w:iCs/>
      <w:color w:val="44546A" w:themeColor="text2"/>
      <w:sz w:val="18"/>
      <w:szCs w:val="18"/>
    </w:rPr>
  </w:style>
  <w:style w:type="paragraph" w:styleId="Tablicaslika">
    <w:name w:val="table of figures"/>
    <w:basedOn w:val="Normal"/>
    <w:next w:val="Normal"/>
    <w:uiPriority w:val="99"/>
    <w:unhideWhenUsed/>
    <w:rsid w:val="009A27B0"/>
    <w:pPr>
      <w:spacing w:after="0"/>
    </w:pPr>
  </w:style>
  <w:style w:type="table" w:styleId="Reetkatablice">
    <w:name w:val="Table Grid"/>
    <w:basedOn w:val="Obinatablica"/>
    <w:uiPriority w:val="39"/>
    <w:rsid w:val="009A27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encakomentara">
    <w:name w:val="annotation reference"/>
    <w:basedOn w:val="Zadanifontodlomka"/>
    <w:uiPriority w:val="99"/>
    <w:semiHidden/>
    <w:unhideWhenUsed/>
    <w:rsid w:val="00AC523A"/>
    <w:rPr>
      <w:sz w:val="16"/>
      <w:szCs w:val="16"/>
    </w:rPr>
  </w:style>
  <w:style w:type="paragraph" w:styleId="Tekstkomentara">
    <w:name w:val="annotation text"/>
    <w:basedOn w:val="Normal"/>
    <w:link w:val="TekstkomentaraChar"/>
    <w:uiPriority w:val="99"/>
    <w:semiHidden/>
    <w:unhideWhenUsed/>
    <w:rsid w:val="00AC523A"/>
    <w:pPr>
      <w:spacing w:line="240" w:lineRule="auto"/>
    </w:pPr>
    <w:rPr>
      <w:sz w:val="20"/>
      <w:szCs w:val="20"/>
    </w:rPr>
  </w:style>
  <w:style w:type="character" w:customStyle="1" w:styleId="TekstkomentaraChar">
    <w:name w:val="Tekst komentara Char"/>
    <w:basedOn w:val="Zadanifontodlomka"/>
    <w:link w:val="Tekstkomentara"/>
    <w:uiPriority w:val="99"/>
    <w:semiHidden/>
    <w:rsid w:val="00AC523A"/>
    <w:rPr>
      <w:rFonts w:ascii="Arial" w:hAnsi="Arial"/>
      <w:sz w:val="20"/>
      <w:szCs w:val="20"/>
    </w:rPr>
  </w:style>
  <w:style w:type="paragraph" w:styleId="Predmetkomentara">
    <w:name w:val="annotation subject"/>
    <w:basedOn w:val="Tekstkomentara"/>
    <w:next w:val="Tekstkomentara"/>
    <w:link w:val="PredmetkomentaraChar"/>
    <w:uiPriority w:val="99"/>
    <w:semiHidden/>
    <w:unhideWhenUsed/>
    <w:rsid w:val="00AC523A"/>
    <w:rPr>
      <w:b/>
      <w:bCs/>
    </w:rPr>
  </w:style>
  <w:style w:type="character" w:customStyle="1" w:styleId="PredmetkomentaraChar">
    <w:name w:val="Predmet komentara Char"/>
    <w:basedOn w:val="TekstkomentaraChar"/>
    <w:link w:val="Predmetkomentara"/>
    <w:uiPriority w:val="99"/>
    <w:semiHidden/>
    <w:rsid w:val="00AC523A"/>
    <w:rPr>
      <w:rFonts w:ascii="Arial" w:hAnsi="Arial"/>
      <w:b/>
      <w:bCs/>
      <w:sz w:val="20"/>
      <w:szCs w:val="20"/>
    </w:rPr>
  </w:style>
  <w:style w:type="paragraph" w:styleId="Tekstbalonia">
    <w:name w:val="Balloon Text"/>
    <w:basedOn w:val="Normal"/>
    <w:link w:val="TekstbaloniaChar"/>
    <w:uiPriority w:val="99"/>
    <w:semiHidden/>
    <w:unhideWhenUsed/>
    <w:rsid w:val="00AC523A"/>
    <w:pPr>
      <w:spacing w:after="0" w:line="240" w:lineRule="auto"/>
    </w:pPr>
    <w:rPr>
      <w:rFonts w:ascii="Segoe UI" w:hAnsi="Segoe UI" w:cs="Segoe UI"/>
      <w:sz w:val="18"/>
      <w:szCs w:val="18"/>
    </w:rPr>
  </w:style>
  <w:style w:type="character" w:customStyle="1" w:styleId="TekstbaloniaChar">
    <w:name w:val="Tekst balončića Char"/>
    <w:basedOn w:val="Zadanifontodlomka"/>
    <w:link w:val="Tekstbalonia"/>
    <w:uiPriority w:val="99"/>
    <w:semiHidden/>
    <w:rsid w:val="00AC523A"/>
    <w:rPr>
      <w:rFonts w:ascii="Segoe UI" w:hAnsi="Segoe UI" w:cs="Segoe UI"/>
      <w:sz w:val="18"/>
      <w:szCs w:val="18"/>
    </w:rPr>
  </w:style>
  <w:style w:type="paragraph" w:styleId="Revizija">
    <w:name w:val="Revision"/>
    <w:hidden/>
    <w:uiPriority w:val="99"/>
    <w:semiHidden/>
    <w:rsid w:val="00D014AB"/>
    <w:pPr>
      <w:spacing w:after="0" w:line="240" w:lineRule="auto"/>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654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file:///D:\Antonio%20Per&#353;in\Fakultet\Zavr&#353;ni%20rad\Zavr&#353;ni_rad5.komentari.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file:///D:\Antonio%20Per&#353;in\Fakultet\Zavr&#353;ni%20rad\Zavr&#353;ni_rad5.komentari.docx" TargetMode="External"/><Relationship Id="rId24" Type="http://schemas.openxmlformats.org/officeDocument/2006/relationships/image" Target="media/image11.png"/><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63F7ECF2684614792735E63D292D3FF" ma:contentTypeVersion="6" ma:contentTypeDescription="Create a new document." ma:contentTypeScope="" ma:versionID="749b3036511d786ed357c892cb47c802">
  <xsd:schema xmlns:xsd="http://www.w3.org/2001/XMLSchema" xmlns:xs="http://www.w3.org/2001/XMLSchema" xmlns:p="http://schemas.microsoft.com/office/2006/metadata/properties" xmlns:ns2="b69db63b-28eb-4763-8d92-12c15f996415" targetNamespace="http://schemas.microsoft.com/office/2006/metadata/properties" ma:root="true" ma:fieldsID="31a7d803a066718f777126d901292505" ns2:_="">
    <xsd:import namespace="b69db63b-28eb-4763-8d92-12c15f996415"/>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69db63b-28eb-4763-8d92-12c15f9964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9FE42DC-DBEF-4B2A-9597-828536452D0D}">
  <ds:schemaRefs>
    <ds:schemaRef ds:uri="http://schemas.openxmlformats.org/officeDocument/2006/bibliography"/>
  </ds:schemaRefs>
</ds:datastoreItem>
</file>

<file path=customXml/itemProps2.xml><?xml version="1.0" encoding="utf-8"?>
<ds:datastoreItem xmlns:ds="http://schemas.openxmlformats.org/officeDocument/2006/customXml" ds:itemID="{1A858E17-54D1-443B-99EF-2EE0F3AB6F25}">
  <ds:schemaRefs>
    <ds:schemaRef ds:uri="http://schemas.microsoft.com/sharepoint/v3/contenttype/forms"/>
  </ds:schemaRefs>
</ds:datastoreItem>
</file>

<file path=customXml/itemProps3.xml><?xml version="1.0" encoding="utf-8"?>
<ds:datastoreItem xmlns:ds="http://schemas.openxmlformats.org/officeDocument/2006/customXml" ds:itemID="{13D70657-2F36-439B-977E-B468A238CAA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269A1F3-4604-4EF6-B18E-5ED56AF064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69db63b-28eb-4763-8d92-12c15f9964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9227</TotalTime>
  <Pages>1</Pages>
  <Words>14141</Words>
  <Characters>80608</Characters>
  <Application>Microsoft Office Word</Application>
  <DocSecurity>0</DocSecurity>
  <Lines>671</Lines>
  <Paragraphs>18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4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Slamić (sslamic);antonio.persin@tvz.hr</dc:creator>
  <cp:keywords/>
  <dc:description/>
  <cp:lastModifiedBy>Antonio Peršin (apersin)</cp:lastModifiedBy>
  <cp:revision>205</cp:revision>
  <cp:lastPrinted>2021-09-06T07:41:00Z</cp:lastPrinted>
  <dcterms:created xsi:type="dcterms:W3CDTF">2021-08-25T13:55:00Z</dcterms:created>
  <dcterms:modified xsi:type="dcterms:W3CDTF">2021-09-1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63F7ECF2684614792735E63D292D3FF</vt:lpwstr>
  </property>
  <property fmtid="{D5CDD505-2E9C-101B-9397-08002B2CF9AE}" pid="3" name="Mendeley Document_1">
    <vt:lpwstr>True</vt:lpwstr>
  </property>
  <property fmtid="{D5CDD505-2E9C-101B-9397-08002B2CF9AE}" pid="4" name="Mendeley Unique User Id_1">
    <vt:lpwstr>1aebf4c0-31d6-3a48-bb2e-b90f6989ca7a</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